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F11D02" w14:textId="06B2CEB0" w:rsidR="0032635C" w:rsidRPr="000D7445" w:rsidRDefault="00FA417D" w:rsidP="000B3474">
      <w:pPr>
        <w:pStyle w:val="Title"/>
        <w:spacing w:line="480" w:lineRule="auto"/>
        <w:jc w:val="center"/>
        <w:rPr>
          <w:rFonts w:ascii="Arial" w:hAnsi="Arial" w:cs="Arial"/>
          <w:sz w:val="36"/>
          <w:szCs w:val="36"/>
        </w:rPr>
      </w:pPr>
      <w:r w:rsidRPr="000D7445">
        <w:rPr>
          <w:rFonts w:ascii="Arial" w:hAnsi="Arial" w:cs="Arial"/>
          <w:sz w:val="36"/>
          <w:szCs w:val="36"/>
        </w:rPr>
        <w:t xml:space="preserve">Low-density lipoprotein </w:t>
      </w:r>
      <w:r w:rsidR="00605D22" w:rsidRPr="000D7445">
        <w:rPr>
          <w:rFonts w:ascii="Arial" w:hAnsi="Arial" w:cs="Arial"/>
          <w:sz w:val="36"/>
          <w:szCs w:val="36"/>
        </w:rPr>
        <w:t xml:space="preserve">cholesterol </w:t>
      </w:r>
      <w:r w:rsidR="00C55BD6" w:rsidRPr="000D7445">
        <w:rPr>
          <w:rFonts w:ascii="Arial" w:hAnsi="Arial" w:cs="Arial"/>
          <w:sz w:val="36"/>
          <w:szCs w:val="36"/>
        </w:rPr>
        <w:t>and</w:t>
      </w:r>
      <w:r w:rsidR="001720CB" w:rsidRPr="000D7445">
        <w:rPr>
          <w:rFonts w:ascii="Arial" w:hAnsi="Arial" w:cs="Arial"/>
          <w:sz w:val="36"/>
          <w:szCs w:val="36"/>
        </w:rPr>
        <w:t xml:space="preserve"> </w:t>
      </w:r>
      <w:r w:rsidR="00AE2B61" w:rsidRPr="000D7445">
        <w:rPr>
          <w:rFonts w:ascii="Arial" w:hAnsi="Arial" w:cs="Arial"/>
          <w:sz w:val="36"/>
          <w:szCs w:val="36"/>
        </w:rPr>
        <w:t>lifespan</w:t>
      </w:r>
      <w:r w:rsidR="00E26E15" w:rsidRPr="000D7445">
        <w:rPr>
          <w:rFonts w:ascii="Arial" w:hAnsi="Arial" w:cs="Arial"/>
          <w:sz w:val="36"/>
          <w:szCs w:val="36"/>
        </w:rPr>
        <w:t xml:space="preserve">: </w:t>
      </w:r>
      <w:r w:rsidR="00605D22" w:rsidRPr="000D7445">
        <w:rPr>
          <w:rFonts w:ascii="Arial" w:hAnsi="Arial" w:cs="Arial"/>
          <w:sz w:val="36"/>
          <w:szCs w:val="36"/>
        </w:rPr>
        <w:t xml:space="preserve">a </w:t>
      </w:r>
      <w:r w:rsidR="000D7445" w:rsidRPr="000D7445">
        <w:rPr>
          <w:rFonts w:ascii="Arial" w:hAnsi="Arial" w:cs="Arial"/>
          <w:sz w:val="36"/>
          <w:szCs w:val="36"/>
        </w:rPr>
        <w:t>Mendelian randomization study</w:t>
      </w:r>
    </w:p>
    <w:p w14:paraId="6CD315A1" w14:textId="59802A16" w:rsidR="0032635C" w:rsidRPr="00AB409B" w:rsidRDefault="005F6A34" w:rsidP="006357FF">
      <w:pPr>
        <w:spacing w:line="480" w:lineRule="auto"/>
        <w:jc w:val="center"/>
        <w:rPr>
          <w:rFonts w:ascii="Arial" w:hAnsi="Arial" w:cs="Arial"/>
        </w:rPr>
      </w:pPr>
      <w:r w:rsidRPr="00AB409B">
        <w:rPr>
          <w:rFonts w:ascii="Arial" w:hAnsi="Arial" w:cs="Arial"/>
        </w:rPr>
        <w:t>Iyas Daghlas BS</w:t>
      </w:r>
      <w:r w:rsidRPr="00AB409B">
        <w:rPr>
          <w:rFonts w:ascii="Arial" w:hAnsi="Arial" w:cs="Arial"/>
          <w:vertAlign w:val="superscript"/>
        </w:rPr>
        <w:t>1</w:t>
      </w:r>
      <w:r w:rsidR="0032635C" w:rsidRPr="00AB409B">
        <w:rPr>
          <w:rFonts w:ascii="Arial" w:hAnsi="Arial" w:cs="Arial"/>
        </w:rPr>
        <w:t>, Dipender Gill</w:t>
      </w:r>
      <w:r w:rsidR="00A55C5C" w:rsidRPr="00AB409B">
        <w:rPr>
          <w:rFonts w:ascii="Arial" w:hAnsi="Arial" w:cs="Arial"/>
        </w:rPr>
        <w:t xml:space="preserve"> </w:t>
      </w:r>
      <w:proofErr w:type="spellStart"/>
      <w:r w:rsidR="00A55C5C" w:rsidRPr="00AB409B">
        <w:rPr>
          <w:rFonts w:ascii="Arial" w:hAnsi="Arial" w:cs="Arial"/>
        </w:rPr>
        <w:t>BMBCh</w:t>
      </w:r>
      <w:proofErr w:type="spellEnd"/>
      <w:r w:rsidR="00A55C5C" w:rsidRPr="00AB409B">
        <w:rPr>
          <w:rFonts w:ascii="Arial" w:hAnsi="Arial" w:cs="Arial"/>
        </w:rPr>
        <w:t xml:space="preserve"> PhD</w:t>
      </w:r>
      <w:r w:rsidR="00A55C5C" w:rsidRPr="00AB409B">
        <w:rPr>
          <w:rFonts w:ascii="Arial" w:hAnsi="Arial" w:cs="Arial"/>
          <w:vertAlign w:val="superscript"/>
        </w:rPr>
        <w:t>2</w:t>
      </w:r>
      <w:r w:rsidR="006972F9">
        <w:rPr>
          <w:rFonts w:ascii="Arial" w:hAnsi="Arial" w:cs="Arial"/>
          <w:vertAlign w:val="superscript"/>
        </w:rPr>
        <w:t>-5</w:t>
      </w:r>
    </w:p>
    <w:p w14:paraId="7CA0DB8B" w14:textId="77777777" w:rsidR="00A55C5C" w:rsidRPr="00AB409B" w:rsidRDefault="00A55C5C" w:rsidP="006357FF">
      <w:pPr>
        <w:spacing w:line="480" w:lineRule="auto"/>
        <w:rPr>
          <w:rFonts w:ascii="Arial" w:hAnsi="Arial" w:cs="Arial"/>
          <w:vertAlign w:val="superscript"/>
        </w:rPr>
      </w:pPr>
    </w:p>
    <w:p w14:paraId="69A44734" w14:textId="77777777" w:rsidR="00F25563" w:rsidRPr="00AB409B" w:rsidRDefault="00F25563" w:rsidP="006357FF">
      <w:pPr>
        <w:pStyle w:val="Heading2"/>
        <w:spacing w:line="480" w:lineRule="auto"/>
        <w:rPr>
          <w:rFonts w:ascii="Arial" w:hAnsi="Arial" w:cs="Arial"/>
          <w:b/>
          <w:color w:val="auto"/>
          <w:lang w:val="en-US"/>
        </w:rPr>
      </w:pPr>
      <w:r w:rsidRPr="00AB409B">
        <w:rPr>
          <w:rFonts w:ascii="Arial" w:hAnsi="Arial" w:cs="Arial"/>
          <w:b/>
          <w:color w:val="auto"/>
          <w:lang w:val="en-US"/>
        </w:rPr>
        <w:t>Affiliations</w:t>
      </w:r>
    </w:p>
    <w:p w14:paraId="5E4C9139" w14:textId="40D42720" w:rsidR="00F25563" w:rsidRPr="000D7445" w:rsidRDefault="006972F9" w:rsidP="006357FF">
      <w:pPr>
        <w:spacing w:line="480" w:lineRule="auto"/>
        <w:rPr>
          <w:rFonts w:ascii="Arial" w:hAnsi="Arial" w:cs="Arial"/>
          <w:sz w:val="20"/>
          <w:szCs w:val="20"/>
        </w:rPr>
      </w:pPr>
      <w:r w:rsidRPr="000D7445">
        <w:rPr>
          <w:rFonts w:ascii="Arial" w:hAnsi="Arial" w:cs="Arial"/>
          <w:sz w:val="20"/>
          <w:szCs w:val="20"/>
          <w:vertAlign w:val="superscript"/>
        </w:rPr>
        <w:t>1</w:t>
      </w:r>
      <w:r w:rsidR="00F25563" w:rsidRPr="000D7445">
        <w:rPr>
          <w:rFonts w:ascii="Arial" w:hAnsi="Arial" w:cs="Arial"/>
          <w:sz w:val="20"/>
          <w:szCs w:val="20"/>
        </w:rPr>
        <w:t>Harvard Medical School, Boston, MA, USA.</w:t>
      </w:r>
    </w:p>
    <w:p w14:paraId="3A6C10CC" w14:textId="6E72CEA7" w:rsidR="00F25563" w:rsidRPr="000D7445" w:rsidRDefault="006972F9" w:rsidP="006357FF">
      <w:pPr>
        <w:spacing w:after="100" w:afterAutospacing="1" w:line="480" w:lineRule="auto"/>
        <w:contextualSpacing/>
        <w:rPr>
          <w:rFonts w:ascii="Arial" w:hAnsi="Arial" w:cs="Arial"/>
          <w:bCs/>
          <w:sz w:val="20"/>
          <w:szCs w:val="20"/>
        </w:rPr>
      </w:pPr>
      <w:r w:rsidRPr="000D7445">
        <w:rPr>
          <w:rFonts w:ascii="Arial" w:hAnsi="Arial" w:cs="Arial"/>
          <w:bCs/>
          <w:sz w:val="20"/>
          <w:szCs w:val="20"/>
          <w:vertAlign w:val="superscript"/>
        </w:rPr>
        <w:t>2</w:t>
      </w:r>
      <w:r w:rsidR="00F25563" w:rsidRPr="000D7445">
        <w:rPr>
          <w:rFonts w:ascii="Arial" w:hAnsi="Arial" w:cs="Arial"/>
          <w:bCs/>
          <w:sz w:val="20"/>
          <w:szCs w:val="20"/>
        </w:rPr>
        <w:t>Department of Epidemiology and Biostatistics, School of Public Health, Imperial College London, London, UK.</w:t>
      </w:r>
    </w:p>
    <w:p w14:paraId="6BB22D4D" w14:textId="77777777" w:rsidR="006972F9" w:rsidRPr="000D7445" w:rsidRDefault="006972F9" w:rsidP="006972F9">
      <w:pPr>
        <w:spacing w:after="100" w:afterAutospacing="1" w:line="480" w:lineRule="auto"/>
        <w:contextualSpacing/>
        <w:rPr>
          <w:rFonts w:ascii="Arial" w:hAnsi="Arial" w:cs="Arial"/>
          <w:bCs/>
          <w:sz w:val="20"/>
          <w:szCs w:val="20"/>
        </w:rPr>
      </w:pPr>
      <w:r w:rsidRPr="000D7445">
        <w:rPr>
          <w:rFonts w:ascii="Arial" w:hAnsi="Arial" w:cs="Arial"/>
          <w:bCs/>
          <w:sz w:val="20"/>
          <w:szCs w:val="20"/>
          <w:vertAlign w:val="superscript"/>
        </w:rPr>
        <w:t>3</w:t>
      </w:r>
      <w:r w:rsidRPr="000D7445">
        <w:rPr>
          <w:rFonts w:ascii="Arial" w:hAnsi="Arial" w:cs="Arial"/>
          <w:bCs/>
          <w:sz w:val="20"/>
          <w:szCs w:val="20"/>
        </w:rPr>
        <w:t>Clinical Pharmacology and Therapeutics Section, Institute of Medical and Biomedical Education and Institute for Infection and Immunity, St George’s, University of London, London, UK.</w:t>
      </w:r>
    </w:p>
    <w:p w14:paraId="2D80CA60" w14:textId="77777777" w:rsidR="006972F9" w:rsidRPr="000D7445" w:rsidRDefault="006972F9" w:rsidP="006972F9">
      <w:pPr>
        <w:spacing w:after="100" w:afterAutospacing="1" w:line="480" w:lineRule="auto"/>
        <w:contextualSpacing/>
        <w:rPr>
          <w:rFonts w:ascii="Arial" w:hAnsi="Arial" w:cs="Arial"/>
          <w:bCs/>
          <w:sz w:val="20"/>
          <w:szCs w:val="20"/>
        </w:rPr>
      </w:pPr>
      <w:r w:rsidRPr="000D7445">
        <w:rPr>
          <w:rFonts w:ascii="Arial" w:hAnsi="Arial" w:cs="Arial"/>
          <w:bCs/>
          <w:sz w:val="20"/>
          <w:szCs w:val="20"/>
          <w:vertAlign w:val="superscript"/>
        </w:rPr>
        <w:t>4</w:t>
      </w:r>
      <w:r w:rsidRPr="000D7445">
        <w:rPr>
          <w:rFonts w:ascii="Arial" w:hAnsi="Arial" w:cs="Arial"/>
          <w:bCs/>
          <w:sz w:val="20"/>
          <w:szCs w:val="20"/>
        </w:rPr>
        <w:t>Clinical Pharmacology Group, Pharmacy and Medicines Directorate, St George’s University Hospitals NHS Foundation Trust, London, UK.</w:t>
      </w:r>
    </w:p>
    <w:p w14:paraId="456EDC0C" w14:textId="75C0BC50" w:rsidR="006972F9" w:rsidRPr="008A0FB6" w:rsidRDefault="006972F9" w:rsidP="006357FF">
      <w:pPr>
        <w:spacing w:after="100" w:afterAutospacing="1" w:line="480" w:lineRule="auto"/>
        <w:contextualSpacing/>
        <w:rPr>
          <w:rFonts w:ascii="Arial" w:hAnsi="Arial" w:cs="Arial"/>
          <w:bCs/>
          <w:sz w:val="20"/>
          <w:szCs w:val="20"/>
        </w:rPr>
      </w:pPr>
      <w:r w:rsidRPr="000D7445">
        <w:rPr>
          <w:rFonts w:ascii="Arial" w:hAnsi="Arial" w:cs="Arial"/>
          <w:bCs/>
          <w:sz w:val="20"/>
          <w:szCs w:val="20"/>
          <w:vertAlign w:val="superscript"/>
        </w:rPr>
        <w:t>5</w:t>
      </w:r>
      <w:r w:rsidRPr="000D7445">
        <w:rPr>
          <w:rFonts w:ascii="Arial" w:hAnsi="Arial" w:cs="Arial"/>
          <w:bCs/>
          <w:sz w:val="20"/>
          <w:szCs w:val="20"/>
        </w:rPr>
        <w:t>Novo Nordisk Research Centre Oxford, Old Road Campus, Oxford, UK.</w:t>
      </w:r>
    </w:p>
    <w:p w14:paraId="5ECD3AD3" w14:textId="2495A906" w:rsidR="00F25563" w:rsidRPr="00AB409B" w:rsidRDefault="006808FF" w:rsidP="006357FF">
      <w:pPr>
        <w:pStyle w:val="Heading2"/>
        <w:spacing w:line="480" w:lineRule="auto"/>
        <w:rPr>
          <w:rFonts w:ascii="Arial" w:hAnsi="Arial" w:cs="Arial"/>
          <w:b/>
          <w:color w:val="auto"/>
          <w:lang w:val="en-US"/>
        </w:rPr>
      </w:pPr>
      <w:r w:rsidRPr="00AB409B">
        <w:rPr>
          <w:rFonts w:ascii="Arial" w:hAnsi="Arial" w:cs="Arial"/>
          <w:b/>
          <w:color w:val="auto"/>
          <w:lang w:val="en-US"/>
        </w:rPr>
        <w:t>Correspondence</w:t>
      </w:r>
    </w:p>
    <w:p w14:paraId="02568CE5" w14:textId="77777777" w:rsidR="00F25563" w:rsidRPr="008A0FB6" w:rsidRDefault="00F25563" w:rsidP="006357FF">
      <w:pPr>
        <w:spacing w:line="480" w:lineRule="auto"/>
        <w:rPr>
          <w:rFonts w:ascii="Arial" w:hAnsi="Arial" w:cs="Arial"/>
        </w:rPr>
      </w:pPr>
      <w:r w:rsidRPr="008A0FB6">
        <w:rPr>
          <w:rFonts w:ascii="Arial" w:hAnsi="Arial" w:cs="Arial"/>
        </w:rPr>
        <w:t>Mr. Iyas Daghlas</w:t>
      </w:r>
    </w:p>
    <w:p w14:paraId="4D67D14E" w14:textId="77777777" w:rsidR="00F25563" w:rsidRPr="008A0FB6" w:rsidRDefault="00F25563" w:rsidP="006357FF">
      <w:pPr>
        <w:spacing w:line="480" w:lineRule="auto"/>
        <w:rPr>
          <w:rFonts w:ascii="Arial" w:hAnsi="Arial" w:cs="Arial"/>
        </w:rPr>
      </w:pPr>
      <w:r w:rsidRPr="008A0FB6">
        <w:rPr>
          <w:rFonts w:ascii="Arial" w:hAnsi="Arial" w:cs="Arial"/>
        </w:rPr>
        <w:t>Harvard Medical School</w:t>
      </w:r>
    </w:p>
    <w:p w14:paraId="22D58C4F" w14:textId="77777777" w:rsidR="00F25563" w:rsidRPr="008A0FB6" w:rsidRDefault="00F25563" w:rsidP="006357FF">
      <w:pPr>
        <w:spacing w:line="480" w:lineRule="auto"/>
        <w:rPr>
          <w:rFonts w:ascii="Arial" w:hAnsi="Arial" w:cs="Arial"/>
        </w:rPr>
      </w:pPr>
      <w:r w:rsidRPr="008A0FB6">
        <w:rPr>
          <w:rFonts w:ascii="Arial" w:hAnsi="Arial" w:cs="Arial"/>
        </w:rPr>
        <w:t>25 Shattuck Street</w:t>
      </w:r>
    </w:p>
    <w:p w14:paraId="75747D8D" w14:textId="77777777" w:rsidR="00F25563" w:rsidRPr="008A0FB6" w:rsidRDefault="00F25563" w:rsidP="006357FF">
      <w:pPr>
        <w:spacing w:line="480" w:lineRule="auto"/>
        <w:rPr>
          <w:rFonts w:ascii="Arial" w:hAnsi="Arial" w:cs="Arial"/>
        </w:rPr>
      </w:pPr>
      <w:r w:rsidRPr="008A0FB6">
        <w:rPr>
          <w:rFonts w:ascii="Arial" w:hAnsi="Arial" w:cs="Arial"/>
        </w:rPr>
        <w:t>Boston, MA 02115, USA</w:t>
      </w:r>
    </w:p>
    <w:p w14:paraId="58035E6D" w14:textId="1D546A06" w:rsidR="006808FF" w:rsidRDefault="006808FF" w:rsidP="006357FF">
      <w:pPr>
        <w:spacing w:line="480" w:lineRule="auto"/>
        <w:rPr>
          <w:rFonts w:ascii="Arial" w:hAnsi="Arial" w:cs="Arial"/>
        </w:rPr>
      </w:pPr>
      <w:r w:rsidRPr="008A0FB6">
        <w:rPr>
          <w:rFonts w:ascii="Arial" w:hAnsi="Arial" w:cs="Arial"/>
        </w:rPr>
        <w:t>Phone number: +1-573-823-3483</w:t>
      </w:r>
    </w:p>
    <w:p w14:paraId="2386D221" w14:textId="47C7760D" w:rsidR="00603F7A" w:rsidRPr="008A0FB6" w:rsidRDefault="00603F7A" w:rsidP="006357FF">
      <w:pPr>
        <w:spacing w:line="480" w:lineRule="auto"/>
        <w:rPr>
          <w:rFonts w:ascii="Arial" w:hAnsi="Arial" w:cs="Arial"/>
        </w:rPr>
      </w:pPr>
      <w:proofErr w:type="spellStart"/>
      <w:r>
        <w:rPr>
          <w:rFonts w:ascii="Arial" w:hAnsi="Arial" w:cs="Arial"/>
        </w:rPr>
        <w:t>ORCiD</w:t>
      </w:r>
      <w:proofErr w:type="spellEnd"/>
      <w:r>
        <w:rPr>
          <w:rFonts w:ascii="Arial" w:hAnsi="Arial" w:cs="Arial"/>
        </w:rPr>
        <w:t xml:space="preserve"> ID: </w:t>
      </w:r>
      <w:r w:rsidRPr="00603F7A">
        <w:rPr>
          <w:rFonts w:ascii="Arial" w:hAnsi="Arial" w:cs="Arial"/>
        </w:rPr>
        <w:t>https://orcid.org/0000-0001-8735-284X</w:t>
      </w:r>
    </w:p>
    <w:p w14:paraId="240C5CA0" w14:textId="51B101B4" w:rsidR="00865EC6" w:rsidRPr="008A0FB6" w:rsidRDefault="00F25563" w:rsidP="006357FF">
      <w:pPr>
        <w:spacing w:line="480" w:lineRule="auto"/>
        <w:rPr>
          <w:rStyle w:val="Hyperlink"/>
          <w:rFonts w:ascii="Arial" w:hAnsi="Arial" w:cs="Arial"/>
        </w:rPr>
      </w:pPr>
      <w:r w:rsidRPr="008A0FB6">
        <w:rPr>
          <w:rFonts w:ascii="Arial" w:hAnsi="Arial" w:cs="Arial"/>
        </w:rPr>
        <w:t xml:space="preserve">Email: </w:t>
      </w:r>
      <w:hyperlink r:id="rId8" w:history="1">
        <w:r w:rsidRPr="008A0FB6">
          <w:rPr>
            <w:rStyle w:val="Hyperlink"/>
            <w:rFonts w:ascii="Arial" w:hAnsi="Arial" w:cs="Arial"/>
          </w:rPr>
          <w:t>iyas_daghlas@hms.harvard.edu</w:t>
        </w:r>
      </w:hyperlink>
    </w:p>
    <w:p w14:paraId="2463D20A" w14:textId="77777777" w:rsidR="008A0FB6" w:rsidRDefault="008A0FB6" w:rsidP="006357FF">
      <w:pPr>
        <w:spacing w:line="480" w:lineRule="auto"/>
        <w:rPr>
          <w:rStyle w:val="Hyperlink"/>
          <w:rFonts w:ascii="Arial" w:hAnsi="Arial" w:cs="Arial"/>
          <w:sz w:val="20"/>
          <w:szCs w:val="20"/>
        </w:rPr>
      </w:pPr>
    </w:p>
    <w:p w14:paraId="04048507" w14:textId="54F8BDED" w:rsidR="008A0FB6" w:rsidRDefault="008A0FB6" w:rsidP="008A0FB6">
      <w:pPr>
        <w:pStyle w:val="Heading2"/>
        <w:spacing w:line="480" w:lineRule="auto"/>
        <w:rPr>
          <w:rFonts w:ascii="Arial" w:hAnsi="Arial" w:cs="Arial"/>
          <w:color w:val="auto"/>
          <w:lang w:val="en-US"/>
        </w:rPr>
      </w:pPr>
      <w:r>
        <w:rPr>
          <w:rFonts w:ascii="Arial" w:hAnsi="Arial" w:cs="Arial"/>
          <w:b/>
          <w:color w:val="auto"/>
          <w:lang w:val="en-US"/>
        </w:rPr>
        <w:lastRenderedPageBreak/>
        <w:t>Data availability</w:t>
      </w:r>
    </w:p>
    <w:p w14:paraId="4147C455" w14:textId="10CE8E6A" w:rsidR="008A0FB6" w:rsidRPr="008A0FB6" w:rsidRDefault="008A0FB6" w:rsidP="008A0FB6">
      <w:pPr>
        <w:spacing w:line="480" w:lineRule="auto"/>
        <w:rPr>
          <w:rFonts w:ascii="Arial" w:hAnsi="Arial" w:cs="Arial"/>
        </w:rPr>
      </w:pPr>
      <w:r w:rsidRPr="008A0FB6">
        <w:rPr>
          <w:rFonts w:ascii="Arial" w:hAnsi="Arial" w:cs="Arial"/>
        </w:rPr>
        <w:t xml:space="preserve">All results presented in this manuscript were generated using publically available data, which may be accessed through links provided in the respective </w:t>
      </w:r>
      <w:r w:rsidR="00AD0EC8">
        <w:rPr>
          <w:rFonts w:ascii="Arial" w:hAnsi="Arial" w:cs="Arial"/>
        </w:rPr>
        <w:t>publications</w:t>
      </w:r>
      <w:r w:rsidRPr="008A0FB6">
        <w:rPr>
          <w:rFonts w:ascii="Arial" w:hAnsi="Arial" w:cs="Arial"/>
        </w:rPr>
        <w:t>.</w:t>
      </w:r>
    </w:p>
    <w:p w14:paraId="64E1A772" w14:textId="77777777" w:rsidR="008A0FB6" w:rsidRDefault="008A0FB6" w:rsidP="008A0FB6"/>
    <w:p w14:paraId="62836883" w14:textId="77777777" w:rsidR="008A0FB6" w:rsidRPr="008A0FB6" w:rsidRDefault="008A0FB6" w:rsidP="008A0FB6">
      <w:pPr>
        <w:pStyle w:val="Heading1"/>
        <w:spacing w:line="480" w:lineRule="auto"/>
        <w:rPr>
          <w:rFonts w:ascii="Arial" w:hAnsi="Arial" w:cs="Arial"/>
          <w:b/>
          <w:color w:val="auto"/>
          <w:sz w:val="26"/>
          <w:szCs w:val="26"/>
        </w:rPr>
      </w:pPr>
      <w:r w:rsidRPr="008A0FB6">
        <w:rPr>
          <w:rFonts w:ascii="Arial" w:hAnsi="Arial" w:cs="Arial"/>
          <w:b/>
          <w:color w:val="auto"/>
          <w:sz w:val="26"/>
          <w:szCs w:val="26"/>
        </w:rPr>
        <w:t>Funding</w:t>
      </w:r>
    </w:p>
    <w:p w14:paraId="664D6093" w14:textId="128F6165" w:rsidR="008A0FB6" w:rsidRDefault="008A0FB6" w:rsidP="008A0FB6">
      <w:pPr>
        <w:spacing w:line="480" w:lineRule="auto"/>
        <w:rPr>
          <w:rFonts w:ascii="Arial" w:hAnsi="Arial" w:cs="Arial"/>
        </w:rPr>
      </w:pPr>
      <w:del w:id="0" w:author="Gill, Dipender P S" w:date="2021-02-16T08:29:00Z">
        <w:r w:rsidRPr="00AB409B" w:rsidDel="00120FEE">
          <w:rPr>
            <w:rFonts w:ascii="Arial" w:hAnsi="Arial" w:cs="Arial"/>
          </w:rPr>
          <w:delText>This work</w:delText>
        </w:r>
      </w:del>
      <w:ins w:id="1" w:author="Gill, Dipender P S" w:date="2021-02-16T08:29:00Z">
        <w:r w:rsidR="00120FEE">
          <w:rPr>
            <w:rFonts w:ascii="Arial" w:hAnsi="Arial" w:cs="Arial"/>
          </w:rPr>
          <w:t>DG</w:t>
        </w:r>
      </w:ins>
      <w:r w:rsidRPr="00AB409B">
        <w:rPr>
          <w:rFonts w:ascii="Arial" w:hAnsi="Arial" w:cs="Arial"/>
        </w:rPr>
        <w:t xml:space="preserve"> was supported by the </w:t>
      </w:r>
      <w:del w:id="2" w:author="Gill, Dipender P S" w:date="2021-02-16T08:29:00Z">
        <w:r w:rsidRPr="00AB409B" w:rsidDel="00120FEE">
          <w:rPr>
            <w:rFonts w:ascii="Arial" w:hAnsi="Arial" w:cs="Arial"/>
          </w:rPr>
          <w:delText xml:space="preserve">Wellcome Trust 4i Programme (203928/Z/16/Z) and </w:delText>
        </w:r>
      </w:del>
      <w:r w:rsidRPr="00AB409B">
        <w:rPr>
          <w:rFonts w:ascii="Arial" w:hAnsi="Arial" w:cs="Arial"/>
        </w:rPr>
        <w:t>British Heart Foundation Research Centre of Excellence (RE/18/4/34215) at Imperial College London</w:t>
      </w:r>
      <w:ins w:id="3" w:author="Gill, Dipender P S" w:date="2021-02-16T08:30:00Z">
        <w:r w:rsidR="00120FEE">
          <w:rPr>
            <w:rFonts w:ascii="Arial" w:hAnsi="Arial" w:cs="Arial"/>
          </w:rPr>
          <w:t xml:space="preserve"> </w:t>
        </w:r>
        <w:r w:rsidR="00120FEE" w:rsidRPr="00120FEE">
          <w:rPr>
            <w:rFonts w:ascii="Arial" w:hAnsi="Arial" w:cs="Arial"/>
          </w:rPr>
          <w:t>and a National Institute for Health Research Clinical Lectureship at St. George's, Univers</w:t>
        </w:r>
        <w:r w:rsidR="00120FEE">
          <w:rPr>
            <w:rFonts w:ascii="Arial" w:hAnsi="Arial" w:cs="Arial"/>
          </w:rPr>
          <w:t>ity of London (CL-2020-16-001)</w:t>
        </w:r>
      </w:ins>
      <w:del w:id="4" w:author="Gill, Dipender P S" w:date="2021-02-16T08:29:00Z">
        <w:r w:rsidRPr="00AB409B" w:rsidDel="00120FEE">
          <w:rPr>
            <w:rFonts w:ascii="Arial" w:hAnsi="Arial" w:cs="Arial"/>
          </w:rPr>
          <w:delText xml:space="preserve"> (DG)</w:delText>
        </w:r>
      </w:del>
      <w:r w:rsidRPr="00AB409B">
        <w:rPr>
          <w:rFonts w:ascii="Arial" w:hAnsi="Arial" w:cs="Arial"/>
        </w:rPr>
        <w:t>.</w:t>
      </w:r>
      <w:r w:rsidRPr="00AB409B">
        <w:rPr>
          <w:rFonts w:ascii="Arial" w:hAnsi="Arial" w:cs="Arial"/>
          <w:b/>
        </w:rPr>
        <w:t xml:space="preserve"> </w:t>
      </w:r>
      <w:r w:rsidRPr="00AB409B">
        <w:rPr>
          <w:rFonts w:ascii="Arial" w:hAnsi="Arial" w:cs="Arial"/>
        </w:rPr>
        <w:t>The funding source had no role in the design, acquisition of data, analysis, interpreta</w:t>
      </w:r>
      <w:r>
        <w:rPr>
          <w:rFonts w:ascii="Arial" w:hAnsi="Arial" w:cs="Arial"/>
        </w:rPr>
        <w:t>tion or write up of this study.</w:t>
      </w:r>
    </w:p>
    <w:p w14:paraId="2F0EF38B" w14:textId="77777777" w:rsidR="00603F7A" w:rsidRDefault="00603F7A" w:rsidP="008A0FB6">
      <w:pPr>
        <w:spacing w:line="480" w:lineRule="auto"/>
        <w:rPr>
          <w:rFonts w:ascii="Arial" w:hAnsi="Arial" w:cs="Arial"/>
        </w:rPr>
      </w:pPr>
    </w:p>
    <w:p w14:paraId="687D33A7" w14:textId="77777777" w:rsidR="00603F7A" w:rsidRPr="00603F7A" w:rsidRDefault="00603F7A" w:rsidP="00603F7A">
      <w:pPr>
        <w:spacing w:line="480" w:lineRule="auto"/>
        <w:rPr>
          <w:rFonts w:ascii="Arial" w:hAnsi="Arial" w:cs="Arial"/>
          <w:b/>
          <w:sz w:val="26"/>
          <w:szCs w:val="26"/>
        </w:rPr>
      </w:pPr>
      <w:r w:rsidRPr="00603F7A">
        <w:rPr>
          <w:rFonts w:ascii="Arial" w:hAnsi="Arial" w:cs="Arial"/>
          <w:b/>
          <w:sz w:val="26"/>
          <w:szCs w:val="26"/>
        </w:rPr>
        <w:t>Ethical approval, data availability and reporting</w:t>
      </w:r>
    </w:p>
    <w:p w14:paraId="417ED253" w14:textId="5B795FFA" w:rsidR="008A0FB6" w:rsidRDefault="00603F7A" w:rsidP="00603F7A">
      <w:pPr>
        <w:spacing w:line="480" w:lineRule="auto"/>
        <w:rPr>
          <w:rFonts w:ascii="Arial" w:hAnsi="Arial" w:cs="Arial"/>
        </w:rPr>
      </w:pPr>
      <w:r>
        <w:rPr>
          <w:rFonts w:ascii="Arial" w:hAnsi="Arial" w:cs="Arial"/>
        </w:rPr>
        <w:t>All data supporting this manuscript are publically available and de</w:t>
      </w:r>
      <w:ins w:id="5" w:author="Gill, Dipender P S" w:date="2021-02-16T08:30:00Z">
        <w:r w:rsidR="00120FEE">
          <w:rPr>
            <w:rFonts w:ascii="Arial" w:hAnsi="Arial" w:cs="Arial"/>
          </w:rPr>
          <w:t>-</w:t>
        </w:r>
      </w:ins>
      <w:r>
        <w:rPr>
          <w:rFonts w:ascii="Arial" w:hAnsi="Arial" w:cs="Arial"/>
        </w:rPr>
        <w:t xml:space="preserve">identified. </w:t>
      </w:r>
      <w:r w:rsidRPr="00AB409B">
        <w:rPr>
          <w:rFonts w:ascii="Arial" w:hAnsi="Arial" w:cs="Arial"/>
        </w:rPr>
        <w:t>All included genetic association studies obtained informed consent and ethical approv</w:t>
      </w:r>
      <w:r>
        <w:rPr>
          <w:rFonts w:ascii="Arial" w:hAnsi="Arial" w:cs="Arial"/>
        </w:rPr>
        <w:t>al</w:t>
      </w:r>
      <w:r w:rsidRPr="00AB409B">
        <w:rPr>
          <w:rFonts w:ascii="Arial" w:hAnsi="Arial" w:cs="Arial"/>
        </w:rPr>
        <w:t>.</w:t>
      </w:r>
      <w:r>
        <w:rPr>
          <w:rFonts w:ascii="Arial" w:hAnsi="Arial" w:cs="Arial"/>
        </w:rPr>
        <w:t xml:space="preserve"> As such, no specific ethical approval for the present study is required. </w:t>
      </w:r>
    </w:p>
    <w:p w14:paraId="191D8401" w14:textId="77777777" w:rsidR="00603F7A" w:rsidRPr="00AB409B" w:rsidRDefault="00603F7A" w:rsidP="00603F7A">
      <w:pPr>
        <w:spacing w:line="480" w:lineRule="auto"/>
        <w:rPr>
          <w:rFonts w:ascii="Arial" w:hAnsi="Arial" w:cs="Arial"/>
        </w:rPr>
      </w:pPr>
    </w:p>
    <w:p w14:paraId="39579BB6" w14:textId="77777777" w:rsidR="008A0FB6" w:rsidRPr="008A0FB6" w:rsidRDefault="008A0FB6" w:rsidP="008A0FB6">
      <w:pPr>
        <w:pStyle w:val="Heading1"/>
        <w:spacing w:line="480" w:lineRule="auto"/>
        <w:rPr>
          <w:rFonts w:ascii="Arial" w:hAnsi="Arial" w:cs="Arial"/>
          <w:b/>
          <w:color w:val="auto"/>
          <w:sz w:val="26"/>
          <w:szCs w:val="26"/>
        </w:rPr>
      </w:pPr>
      <w:r w:rsidRPr="008A0FB6">
        <w:rPr>
          <w:rFonts w:ascii="Arial" w:hAnsi="Arial" w:cs="Arial"/>
          <w:b/>
          <w:color w:val="auto"/>
          <w:sz w:val="26"/>
          <w:szCs w:val="26"/>
        </w:rPr>
        <w:t>Conflicts of interest</w:t>
      </w:r>
    </w:p>
    <w:p w14:paraId="70FD5B9F" w14:textId="7363CA59" w:rsidR="008A0FB6" w:rsidRPr="00AB409B" w:rsidRDefault="008A0FB6" w:rsidP="008A0FB6">
      <w:pPr>
        <w:spacing w:after="100" w:afterAutospacing="1" w:line="480" w:lineRule="auto"/>
        <w:rPr>
          <w:rFonts w:ascii="Arial" w:hAnsi="Arial" w:cs="Arial"/>
        </w:rPr>
      </w:pPr>
      <w:r w:rsidRPr="00AB409B">
        <w:rPr>
          <w:rFonts w:ascii="Arial" w:hAnsi="Arial" w:cs="Arial"/>
        </w:rPr>
        <w:t>DG is employed part-time by Novo Nordisk</w:t>
      </w:r>
      <w:ins w:id="6" w:author="Gill, Dipender P S" w:date="2021-02-16T08:30:00Z">
        <w:r w:rsidR="00120FEE">
          <w:rPr>
            <w:rFonts w:ascii="Arial" w:hAnsi="Arial" w:cs="Arial"/>
          </w:rPr>
          <w:t xml:space="preserve"> and has received consultancy fees from Abbott Laboratories</w:t>
        </w:r>
      </w:ins>
      <w:r w:rsidRPr="00AB409B">
        <w:rPr>
          <w:rFonts w:ascii="Arial" w:hAnsi="Arial" w:cs="Arial"/>
        </w:rPr>
        <w:t>. ID has no co</w:t>
      </w:r>
      <w:r>
        <w:rPr>
          <w:rFonts w:ascii="Arial" w:hAnsi="Arial" w:cs="Arial"/>
        </w:rPr>
        <w:t>nflicts of interest to declare.</w:t>
      </w:r>
    </w:p>
    <w:p w14:paraId="6E64877D" w14:textId="77777777" w:rsidR="008A0FB6" w:rsidRPr="008A0FB6" w:rsidRDefault="008A0FB6" w:rsidP="008A0FB6"/>
    <w:p w14:paraId="072EB16D" w14:textId="77777777" w:rsidR="008A0FB6" w:rsidRPr="008A0FB6" w:rsidRDefault="008A0FB6" w:rsidP="006357FF">
      <w:pPr>
        <w:spacing w:line="480" w:lineRule="auto"/>
        <w:rPr>
          <w:rStyle w:val="Hyperlink"/>
          <w:rFonts w:ascii="Arial" w:hAnsi="Arial" w:cs="Arial"/>
          <w:sz w:val="20"/>
          <w:szCs w:val="20"/>
        </w:rPr>
      </w:pPr>
    </w:p>
    <w:p w14:paraId="308DDA3D" w14:textId="21E99BA9" w:rsidR="005337CD" w:rsidRPr="00AB409B" w:rsidRDefault="005337CD">
      <w:pPr>
        <w:rPr>
          <w:rFonts w:ascii="Arial" w:hAnsi="Arial" w:cs="Arial"/>
        </w:rPr>
      </w:pPr>
      <w:r w:rsidRPr="00AB409B">
        <w:rPr>
          <w:rFonts w:ascii="Arial" w:hAnsi="Arial" w:cs="Arial"/>
        </w:rPr>
        <w:br w:type="page"/>
      </w:r>
    </w:p>
    <w:p w14:paraId="44155B56" w14:textId="148FB601" w:rsidR="00F644AA" w:rsidRDefault="00F644AA" w:rsidP="00120FEE">
      <w:pPr>
        <w:spacing w:line="480" w:lineRule="auto"/>
        <w:rPr>
          <w:ins w:id="7" w:author="Daghlas, Iyas" w:date="2021-02-15T19:10:00Z"/>
          <w:rFonts w:ascii="Arial" w:hAnsi="Arial" w:cs="Arial"/>
          <w:b/>
        </w:rPr>
        <w:pPrChange w:id="8" w:author="Gill, Dipender P S" w:date="2021-02-16T08:31:00Z">
          <w:pPr/>
        </w:pPrChange>
      </w:pPr>
      <w:ins w:id="9" w:author="Daghlas, Iyas" w:date="2021-02-15T19:10:00Z">
        <w:r w:rsidRPr="00F644AA">
          <w:rPr>
            <w:rFonts w:ascii="Arial" w:hAnsi="Arial" w:cs="Arial"/>
            <w:b/>
            <w:rPrChange w:id="10" w:author="Daghlas, Iyas" w:date="2021-02-15T19:10:00Z">
              <w:rPr>
                <w:rFonts w:ascii="Arial" w:hAnsi="Arial" w:cs="Arial"/>
              </w:rPr>
            </w:rPrChange>
          </w:rPr>
          <w:lastRenderedPageBreak/>
          <w:t xml:space="preserve">What is already </w:t>
        </w:r>
        <w:proofErr w:type="gramStart"/>
        <w:r w:rsidRPr="00F644AA">
          <w:rPr>
            <w:rFonts w:ascii="Arial" w:hAnsi="Arial" w:cs="Arial"/>
            <w:b/>
            <w:rPrChange w:id="11" w:author="Daghlas, Iyas" w:date="2021-02-15T19:10:00Z">
              <w:rPr>
                <w:rFonts w:ascii="Arial" w:hAnsi="Arial" w:cs="Arial"/>
              </w:rPr>
            </w:rPrChange>
          </w:rPr>
          <w:t>known</w:t>
        </w:r>
        <w:proofErr w:type="gramEnd"/>
      </w:ins>
    </w:p>
    <w:p w14:paraId="40A2D478" w14:textId="5CA5BE72" w:rsidR="00F644AA" w:rsidRDefault="009121C0" w:rsidP="00120FEE">
      <w:pPr>
        <w:pStyle w:val="ListParagraph"/>
        <w:numPr>
          <w:ilvl w:val="0"/>
          <w:numId w:val="20"/>
        </w:numPr>
        <w:spacing w:line="480" w:lineRule="auto"/>
        <w:rPr>
          <w:ins w:id="12" w:author="Daghlas, Iyas" w:date="2021-02-15T19:10:00Z"/>
          <w:rFonts w:ascii="Arial" w:hAnsi="Arial" w:cs="Arial"/>
        </w:rPr>
        <w:pPrChange w:id="13" w:author="Gill, Dipender P S" w:date="2021-02-16T08:31:00Z">
          <w:pPr/>
        </w:pPrChange>
      </w:pPr>
      <w:ins w:id="14" w:author="Daghlas, Iyas" w:date="2021-02-16T01:09:00Z">
        <w:r>
          <w:rPr>
            <w:rFonts w:ascii="Arial" w:hAnsi="Arial" w:cs="Arial"/>
          </w:rPr>
          <w:t>Evidence from clinical trials</w:t>
        </w:r>
      </w:ins>
      <w:ins w:id="15" w:author="Daghlas, Iyas" w:date="2021-02-15T19:12:00Z">
        <w:r>
          <w:rPr>
            <w:rFonts w:ascii="Arial" w:hAnsi="Arial" w:cs="Arial"/>
          </w:rPr>
          <w:t xml:space="preserve"> supports</w:t>
        </w:r>
        <w:r w:rsidR="002C7E45">
          <w:rPr>
            <w:rFonts w:ascii="Arial" w:hAnsi="Arial" w:cs="Arial"/>
          </w:rPr>
          <w:t xml:space="preserve"> that pharmacologic lowering</w:t>
        </w:r>
      </w:ins>
      <w:ins w:id="16" w:author="Daghlas, Iyas" w:date="2021-02-15T19:13:00Z">
        <w:r w:rsidR="002C7E45">
          <w:rPr>
            <w:rFonts w:ascii="Arial" w:hAnsi="Arial" w:cs="Arial"/>
          </w:rPr>
          <w:t xml:space="preserve"> of</w:t>
        </w:r>
      </w:ins>
      <w:ins w:id="17" w:author="Daghlas, Iyas" w:date="2021-02-15T19:11:00Z">
        <w:r w:rsidR="002C7E45">
          <w:rPr>
            <w:rFonts w:ascii="Arial" w:hAnsi="Arial" w:cs="Arial"/>
          </w:rPr>
          <w:t xml:space="preserve"> low-density </w:t>
        </w:r>
        <w:r>
          <w:rPr>
            <w:rFonts w:ascii="Arial" w:hAnsi="Arial" w:cs="Arial"/>
          </w:rPr>
          <w:t>lipoprotein cholesterol (LDL-c) prolongs</w:t>
        </w:r>
        <w:r w:rsidR="002C7E45">
          <w:rPr>
            <w:rFonts w:ascii="Arial" w:hAnsi="Arial" w:cs="Arial"/>
          </w:rPr>
          <w:t xml:space="preserve"> lifespan in populations at elevated cardiovascular risk.</w:t>
        </w:r>
      </w:ins>
    </w:p>
    <w:p w14:paraId="098CFADE" w14:textId="6ED4FA3B" w:rsidR="002C7E45" w:rsidRDefault="002C7E45" w:rsidP="00120FEE">
      <w:pPr>
        <w:pStyle w:val="ListParagraph"/>
        <w:numPr>
          <w:ilvl w:val="0"/>
          <w:numId w:val="20"/>
        </w:numPr>
        <w:spacing w:line="480" w:lineRule="auto"/>
        <w:rPr>
          <w:ins w:id="18" w:author="Daghlas, Iyas" w:date="2021-02-15T19:10:00Z"/>
          <w:rFonts w:ascii="Arial" w:hAnsi="Arial" w:cs="Arial"/>
        </w:rPr>
        <w:pPrChange w:id="19" w:author="Gill, Dipender P S" w:date="2021-02-16T08:31:00Z">
          <w:pPr/>
        </w:pPrChange>
      </w:pPr>
      <w:ins w:id="20" w:author="Daghlas, Iyas" w:date="2021-02-15T19:14:00Z">
        <w:r>
          <w:rPr>
            <w:rFonts w:ascii="Arial" w:hAnsi="Arial" w:cs="Arial"/>
          </w:rPr>
          <w:t xml:space="preserve">It is unknown whether </w:t>
        </w:r>
      </w:ins>
      <w:ins w:id="21" w:author="Daghlas, Iyas" w:date="2021-02-16T01:10:00Z">
        <w:r w:rsidR="009121C0">
          <w:rPr>
            <w:rFonts w:ascii="Arial" w:hAnsi="Arial" w:cs="Arial"/>
          </w:rPr>
          <w:t>these</w:t>
        </w:r>
      </w:ins>
      <w:ins w:id="22" w:author="Daghlas, Iyas" w:date="2021-02-15T19:14:00Z">
        <w:r w:rsidR="009121C0">
          <w:rPr>
            <w:rFonts w:ascii="Arial" w:hAnsi="Arial" w:cs="Arial"/>
          </w:rPr>
          <w:t xml:space="preserve"> beneficial effects</w:t>
        </w:r>
        <w:r>
          <w:rPr>
            <w:rFonts w:ascii="Arial" w:hAnsi="Arial" w:cs="Arial"/>
          </w:rPr>
          <w:t xml:space="preserve"> of LDL-c lowering</w:t>
        </w:r>
      </w:ins>
      <w:ins w:id="23" w:author="Daghlas, Iyas" w:date="2021-02-15T19:15:00Z">
        <w:r>
          <w:rPr>
            <w:rFonts w:ascii="Arial" w:hAnsi="Arial" w:cs="Arial"/>
          </w:rPr>
          <w:t xml:space="preserve"> on lifespan</w:t>
        </w:r>
      </w:ins>
      <w:ins w:id="24" w:author="Daghlas, Iyas" w:date="2021-02-15T19:14:00Z">
        <w:r>
          <w:rPr>
            <w:rFonts w:ascii="Arial" w:hAnsi="Arial" w:cs="Arial"/>
          </w:rPr>
          <w:t xml:space="preserve"> </w:t>
        </w:r>
      </w:ins>
      <w:ins w:id="25" w:author="Daghlas, Iyas" w:date="2021-02-16T01:10:00Z">
        <w:r w:rsidR="009121C0">
          <w:rPr>
            <w:rFonts w:ascii="Arial" w:hAnsi="Arial" w:cs="Arial"/>
          </w:rPr>
          <w:t>generalize</w:t>
        </w:r>
      </w:ins>
      <w:ins w:id="26" w:author="Daghlas, Iyas" w:date="2021-02-15T19:14:00Z">
        <w:r>
          <w:rPr>
            <w:rFonts w:ascii="Arial" w:hAnsi="Arial" w:cs="Arial"/>
          </w:rPr>
          <w:t xml:space="preserve"> to a general population that is not selected for elevated cardiovascular risk.</w:t>
        </w:r>
      </w:ins>
    </w:p>
    <w:p w14:paraId="0FE6FDEA" w14:textId="57FAF412" w:rsidR="002C7E45" w:rsidRPr="002C7E45" w:rsidRDefault="002C7E45" w:rsidP="00120FEE">
      <w:pPr>
        <w:pStyle w:val="ListParagraph"/>
        <w:numPr>
          <w:ilvl w:val="0"/>
          <w:numId w:val="20"/>
        </w:numPr>
        <w:spacing w:line="480" w:lineRule="auto"/>
        <w:rPr>
          <w:ins w:id="27" w:author="Daghlas, Iyas" w:date="2021-02-15T19:10:00Z"/>
          <w:rFonts w:ascii="Arial" w:hAnsi="Arial" w:cs="Arial"/>
          <w:rPrChange w:id="28" w:author="Daghlas, Iyas" w:date="2021-02-15T19:10:00Z">
            <w:rPr>
              <w:ins w:id="29" w:author="Daghlas, Iyas" w:date="2021-02-15T19:10:00Z"/>
              <w:rFonts w:ascii="Arial" w:hAnsi="Arial" w:cs="Arial"/>
              <w:b/>
            </w:rPr>
          </w:rPrChange>
        </w:rPr>
        <w:pPrChange w:id="30" w:author="Gill, Dipender P S" w:date="2021-02-16T08:31:00Z">
          <w:pPr/>
        </w:pPrChange>
      </w:pPr>
      <w:ins w:id="31" w:author="Daghlas, Iyas" w:date="2021-02-15T19:15:00Z">
        <w:r>
          <w:rPr>
            <w:rFonts w:ascii="Arial" w:hAnsi="Arial" w:cs="Arial"/>
          </w:rPr>
          <w:t xml:space="preserve">It is also unknown whether the effect of LDL-c lowering on lifespan </w:t>
        </w:r>
      </w:ins>
      <w:ins w:id="32" w:author="Daghlas, Iyas" w:date="2021-02-16T01:10:00Z">
        <w:r w:rsidR="009121C0">
          <w:rPr>
            <w:rFonts w:ascii="Arial" w:hAnsi="Arial" w:cs="Arial"/>
          </w:rPr>
          <w:t>is</w:t>
        </w:r>
      </w:ins>
      <w:ins w:id="33" w:author="Daghlas, Iyas" w:date="2021-02-15T19:16:00Z">
        <w:r>
          <w:rPr>
            <w:rFonts w:ascii="Arial" w:hAnsi="Arial" w:cs="Arial"/>
          </w:rPr>
          <w:t xml:space="preserve"> similar across various drug targets, particularly for PCSK9 </w:t>
        </w:r>
      </w:ins>
      <w:ins w:id="34" w:author="Daghlas, Iyas" w:date="2021-02-15T19:15:00Z">
        <w:r>
          <w:rPr>
            <w:rFonts w:ascii="Arial" w:hAnsi="Arial" w:cs="Arial"/>
          </w:rPr>
          <w:t>and NPC1L1.</w:t>
        </w:r>
      </w:ins>
    </w:p>
    <w:p w14:paraId="77716E90" w14:textId="77777777" w:rsidR="00F644AA" w:rsidRDefault="00F644AA" w:rsidP="00120FEE">
      <w:pPr>
        <w:spacing w:line="480" w:lineRule="auto"/>
        <w:rPr>
          <w:ins w:id="35" w:author="Daghlas, Iyas" w:date="2021-02-15T19:10:00Z"/>
          <w:rFonts w:ascii="Arial" w:hAnsi="Arial" w:cs="Arial"/>
          <w:b/>
        </w:rPr>
        <w:pPrChange w:id="36" w:author="Gill, Dipender P S" w:date="2021-02-16T08:31:00Z">
          <w:pPr/>
        </w:pPrChange>
      </w:pPr>
    </w:p>
    <w:p w14:paraId="6762CA34" w14:textId="08065ED9" w:rsidR="00F644AA" w:rsidRDefault="00F644AA" w:rsidP="00120FEE">
      <w:pPr>
        <w:spacing w:line="480" w:lineRule="auto"/>
        <w:rPr>
          <w:ins w:id="37" w:author="Daghlas, Iyas" w:date="2021-02-15T19:10:00Z"/>
          <w:rFonts w:ascii="Arial" w:hAnsi="Arial" w:cs="Arial"/>
          <w:b/>
        </w:rPr>
        <w:pPrChange w:id="38" w:author="Gill, Dipender P S" w:date="2021-02-16T08:31:00Z">
          <w:pPr/>
        </w:pPrChange>
      </w:pPr>
      <w:ins w:id="39" w:author="Daghlas, Iyas" w:date="2021-02-15T19:10:00Z">
        <w:r>
          <w:rPr>
            <w:rFonts w:ascii="Arial" w:hAnsi="Arial" w:cs="Arial"/>
            <w:b/>
          </w:rPr>
          <w:t>What this study adds</w:t>
        </w:r>
      </w:ins>
    </w:p>
    <w:p w14:paraId="2CB73715" w14:textId="4DA3C606" w:rsidR="002C7E45" w:rsidRPr="002C7E45" w:rsidRDefault="002C7E45" w:rsidP="00120FEE">
      <w:pPr>
        <w:pStyle w:val="ListParagraph"/>
        <w:numPr>
          <w:ilvl w:val="0"/>
          <w:numId w:val="20"/>
        </w:numPr>
        <w:spacing w:line="480" w:lineRule="auto"/>
        <w:rPr>
          <w:ins w:id="40" w:author="Daghlas, Iyas" w:date="2021-02-15T19:17:00Z"/>
          <w:rFonts w:ascii="Arial" w:hAnsi="Arial" w:cs="Arial"/>
          <w:rPrChange w:id="41" w:author="Daghlas, Iyas" w:date="2021-02-15T19:17:00Z">
            <w:rPr>
              <w:ins w:id="42" w:author="Daghlas, Iyas" w:date="2021-02-15T19:17:00Z"/>
              <w:rFonts w:ascii="Arial" w:hAnsi="Arial" w:cs="Arial"/>
              <w:b/>
            </w:rPr>
          </w:rPrChange>
        </w:rPr>
        <w:pPrChange w:id="43" w:author="Gill, Dipender P S" w:date="2021-02-16T08:31:00Z">
          <w:pPr>
            <w:pStyle w:val="ListParagraph"/>
            <w:numPr>
              <w:numId w:val="20"/>
            </w:numPr>
            <w:ind w:hanging="360"/>
          </w:pPr>
        </w:pPrChange>
      </w:pPr>
      <w:ins w:id="44" w:author="Daghlas, Iyas" w:date="2021-02-15T19:17:00Z">
        <w:r w:rsidRPr="002C7E45">
          <w:rPr>
            <w:rFonts w:ascii="Arial" w:hAnsi="Arial" w:cs="Arial"/>
            <w:rPrChange w:id="45" w:author="Daghlas, Iyas" w:date="2021-02-15T19:17:00Z">
              <w:rPr>
                <w:rFonts w:ascii="Arial" w:hAnsi="Arial" w:cs="Arial"/>
                <w:b/>
              </w:rPr>
            </w:rPrChange>
          </w:rPr>
          <w:t xml:space="preserve">This genetic evidence supports that </w:t>
        </w:r>
        <w:r>
          <w:rPr>
            <w:rFonts w:ascii="Arial" w:hAnsi="Arial" w:cs="Arial"/>
          </w:rPr>
          <w:t xml:space="preserve">lifelong </w:t>
        </w:r>
        <w:r w:rsidRPr="002C7E45">
          <w:rPr>
            <w:rFonts w:ascii="Arial" w:hAnsi="Arial" w:cs="Arial"/>
            <w:rPrChange w:id="46" w:author="Daghlas, Iyas" w:date="2021-02-15T19:17:00Z">
              <w:rPr>
                <w:rFonts w:ascii="Arial" w:hAnsi="Arial" w:cs="Arial"/>
                <w:b/>
              </w:rPr>
            </w:rPrChange>
          </w:rPr>
          <w:t>higher LDL-c levels, both generally and through</w:t>
        </w:r>
      </w:ins>
      <w:ins w:id="47" w:author="Daghlas, Iyas" w:date="2021-02-16T01:10:00Z">
        <w:r w:rsidR="00BD6F13">
          <w:rPr>
            <w:rFonts w:ascii="Arial" w:hAnsi="Arial" w:cs="Arial"/>
          </w:rPr>
          <w:t xml:space="preserve"> inhibition of</w:t>
        </w:r>
      </w:ins>
      <w:ins w:id="48" w:author="Daghlas, Iyas" w:date="2021-02-15T19:17:00Z">
        <w:r w:rsidRPr="002C7E45">
          <w:rPr>
            <w:rFonts w:ascii="Arial" w:hAnsi="Arial" w:cs="Arial"/>
            <w:rPrChange w:id="49" w:author="Daghlas, Iyas" w:date="2021-02-15T19:17:00Z">
              <w:rPr>
                <w:rFonts w:ascii="Arial" w:hAnsi="Arial" w:cs="Arial"/>
                <w:b/>
              </w:rPr>
            </w:rPrChange>
          </w:rPr>
          <w:t xml:space="preserve"> PCKS9, reduce lifespan and longevity. </w:t>
        </w:r>
      </w:ins>
    </w:p>
    <w:p w14:paraId="17892936" w14:textId="541F4CA7" w:rsidR="002C7E45" w:rsidRPr="002C7E45" w:rsidRDefault="002C7E45" w:rsidP="00120FEE">
      <w:pPr>
        <w:pStyle w:val="ListParagraph"/>
        <w:numPr>
          <w:ilvl w:val="0"/>
          <w:numId w:val="20"/>
        </w:numPr>
        <w:spacing w:line="480" w:lineRule="auto"/>
        <w:rPr>
          <w:ins w:id="50" w:author="Daghlas, Iyas" w:date="2021-02-15T19:10:00Z"/>
          <w:rFonts w:ascii="Arial" w:hAnsi="Arial" w:cs="Arial"/>
          <w:b/>
          <w:rPrChange w:id="51" w:author="Daghlas, Iyas" w:date="2021-02-15T19:17:00Z">
            <w:rPr>
              <w:ins w:id="52" w:author="Daghlas, Iyas" w:date="2021-02-15T19:10:00Z"/>
            </w:rPr>
          </w:rPrChange>
        </w:rPr>
        <w:pPrChange w:id="53" w:author="Gill, Dipender P S" w:date="2021-02-16T08:31:00Z">
          <w:pPr/>
        </w:pPrChange>
      </w:pPr>
      <w:ins w:id="54" w:author="Daghlas, Iyas" w:date="2021-02-15T19:17:00Z">
        <w:r>
          <w:rPr>
            <w:rFonts w:ascii="Arial" w:hAnsi="Arial" w:cs="Arial"/>
          </w:rPr>
          <w:t xml:space="preserve">A 1-standard deviation higher genetically proxied lifelong increase in LDL-c reduced lifespan by 1.2 years and reduced the odds of longevity </w:t>
        </w:r>
      </w:ins>
      <w:ins w:id="55" w:author="Daghlas, Iyas" w:date="2021-02-15T19:18:00Z">
        <w:r>
          <w:rPr>
            <w:rFonts w:ascii="Arial" w:hAnsi="Arial" w:cs="Arial"/>
          </w:rPr>
          <w:t>to the 90</w:t>
        </w:r>
        <w:r w:rsidRPr="002C7E45">
          <w:rPr>
            <w:rFonts w:ascii="Arial" w:hAnsi="Arial" w:cs="Arial"/>
            <w:vertAlign w:val="superscript"/>
            <w:rPrChange w:id="56" w:author="Daghlas, Iyas" w:date="2021-02-15T19:18:00Z">
              <w:rPr>
                <w:rFonts w:ascii="Arial" w:hAnsi="Arial" w:cs="Arial"/>
              </w:rPr>
            </w:rPrChange>
          </w:rPr>
          <w:t>th</w:t>
        </w:r>
        <w:r>
          <w:rPr>
            <w:rFonts w:ascii="Arial" w:hAnsi="Arial" w:cs="Arial"/>
          </w:rPr>
          <w:t xml:space="preserve"> percentile age </w:t>
        </w:r>
      </w:ins>
      <w:ins w:id="57" w:author="Daghlas, Iyas" w:date="2021-02-15T19:17:00Z">
        <w:r>
          <w:rPr>
            <w:rFonts w:ascii="Arial" w:hAnsi="Arial" w:cs="Arial"/>
          </w:rPr>
          <w:t>by 28%.</w:t>
        </w:r>
      </w:ins>
    </w:p>
    <w:p w14:paraId="04980F43" w14:textId="75452545" w:rsidR="002C7E45" w:rsidRPr="002C7E45" w:rsidRDefault="002C7E45" w:rsidP="00120FEE">
      <w:pPr>
        <w:pStyle w:val="ListParagraph"/>
        <w:numPr>
          <w:ilvl w:val="0"/>
          <w:numId w:val="20"/>
        </w:numPr>
        <w:spacing w:line="480" w:lineRule="auto"/>
        <w:rPr>
          <w:ins w:id="58" w:author="Daghlas, Iyas" w:date="2021-02-15T19:09:00Z"/>
          <w:rFonts w:ascii="Arial" w:hAnsi="Arial" w:cs="Arial"/>
          <w:b/>
          <w:rPrChange w:id="59" w:author="Daghlas, Iyas" w:date="2021-02-15T19:10:00Z">
            <w:rPr>
              <w:ins w:id="60" w:author="Daghlas, Iyas" w:date="2021-02-15T19:09:00Z"/>
            </w:rPr>
          </w:rPrChange>
        </w:rPr>
        <w:pPrChange w:id="61" w:author="Gill, Dipender P S" w:date="2021-02-16T08:31:00Z">
          <w:pPr/>
        </w:pPrChange>
      </w:pPr>
      <w:ins w:id="62" w:author="Daghlas, Iyas" w:date="2021-02-15T19:17:00Z">
        <w:r w:rsidRPr="00BB02E2">
          <w:rPr>
            <w:rFonts w:ascii="Arial" w:hAnsi="Arial" w:cs="Arial"/>
          </w:rPr>
          <w:t>In a general population that is not selected for increased cardiovascular risk, there is likely a net benefit of LDL-c lowering therapies, although randomized controlled trials are necessary before modification of clinical practice.</w:t>
        </w:r>
      </w:ins>
    </w:p>
    <w:p w14:paraId="640F9ADE" w14:textId="56A1506D" w:rsidR="00F644AA" w:rsidRDefault="00F644AA" w:rsidP="00120FEE">
      <w:pPr>
        <w:spacing w:line="480" w:lineRule="auto"/>
        <w:rPr>
          <w:ins w:id="63" w:author="Daghlas, Iyas" w:date="2021-02-15T19:09:00Z"/>
          <w:rFonts w:ascii="Arial" w:eastAsiaTheme="majorEastAsia" w:hAnsi="Arial" w:cs="Arial"/>
          <w:b/>
          <w:sz w:val="32"/>
          <w:szCs w:val="32"/>
        </w:rPr>
        <w:pPrChange w:id="64" w:author="Gill, Dipender P S" w:date="2021-02-16T08:31:00Z">
          <w:pPr/>
        </w:pPrChange>
      </w:pPr>
      <w:ins w:id="65" w:author="Daghlas, Iyas" w:date="2021-02-15T19:09:00Z">
        <w:r>
          <w:rPr>
            <w:rFonts w:ascii="Arial" w:hAnsi="Arial" w:cs="Arial"/>
            <w:b/>
          </w:rPr>
          <w:br w:type="page"/>
        </w:r>
      </w:ins>
    </w:p>
    <w:p w14:paraId="74F2D8E0" w14:textId="7328B282" w:rsidR="001049E5" w:rsidRPr="00AB409B" w:rsidRDefault="001049E5" w:rsidP="00BA02F7">
      <w:pPr>
        <w:pStyle w:val="Heading1"/>
        <w:spacing w:line="480" w:lineRule="auto"/>
        <w:rPr>
          <w:rFonts w:ascii="Arial" w:hAnsi="Arial" w:cs="Arial"/>
          <w:b/>
          <w:color w:val="auto"/>
        </w:rPr>
      </w:pPr>
      <w:r w:rsidRPr="00AB409B">
        <w:rPr>
          <w:rFonts w:ascii="Arial" w:hAnsi="Arial" w:cs="Arial"/>
          <w:b/>
          <w:color w:val="auto"/>
        </w:rPr>
        <w:lastRenderedPageBreak/>
        <w:t>Abstract</w:t>
      </w:r>
      <w:r w:rsidR="0017095A" w:rsidRPr="00AB409B">
        <w:rPr>
          <w:rFonts w:ascii="Arial" w:hAnsi="Arial" w:cs="Arial"/>
          <w:b/>
          <w:color w:val="auto"/>
        </w:rPr>
        <w:t xml:space="preserve"> and Keywords</w:t>
      </w:r>
    </w:p>
    <w:p w14:paraId="545A5924" w14:textId="740EF1AA" w:rsidR="001049E5" w:rsidRPr="00AB409B" w:rsidRDefault="00733AF6" w:rsidP="0099304B">
      <w:pPr>
        <w:spacing w:line="480" w:lineRule="auto"/>
        <w:rPr>
          <w:rFonts w:ascii="Arial" w:hAnsi="Arial" w:cs="Arial"/>
        </w:rPr>
      </w:pPr>
      <w:r>
        <w:rPr>
          <w:rFonts w:ascii="Arial" w:hAnsi="Arial" w:cs="Arial"/>
          <w:b/>
        </w:rPr>
        <w:t>Background</w:t>
      </w:r>
      <w:r w:rsidR="00F5763B" w:rsidRPr="00AB409B">
        <w:rPr>
          <w:rFonts w:ascii="Arial" w:hAnsi="Arial" w:cs="Arial"/>
          <w:b/>
        </w:rPr>
        <w:t xml:space="preserve">: </w:t>
      </w:r>
      <w:r>
        <w:rPr>
          <w:rFonts w:ascii="Arial" w:hAnsi="Arial" w:cs="Arial"/>
        </w:rPr>
        <w:t xml:space="preserve">It is unknown whether </w:t>
      </w:r>
      <w:r w:rsidRPr="00AB409B">
        <w:rPr>
          <w:rFonts w:ascii="Arial" w:hAnsi="Arial" w:cs="Arial"/>
        </w:rPr>
        <w:t xml:space="preserve">long-term </w:t>
      </w:r>
      <w:r>
        <w:rPr>
          <w:rFonts w:ascii="Arial" w:hAnsi="Arial" w:cs="Arial"/>
        </w:rPr>
        <w:t>low-density lipoprotein cholesterol (LDL-c)</w:t>
      </w:r>
      <w:r w:rsidRPr="00AB409B">
        <w:rPr>
          <w:rFonts w:ascii="Arial" w:hAnsi="Arial" w:cs="Arial"/>
        </w:rPr>
        <w:t xml:space="preserve"> lowering </w:t>
      </w:r>
      <w:del w:id="66" w:author="Daghlas, Iyas" w:date="2021-02-14T23:25:00Z">
        <w:r w:rsidRPr="00AB409B" w:rsidDel="00466846">
          <w:rPr>
            <w:rFonts w:ascii="Arial" w:hAnsi="Arial" w:cs="Arial"/>
          </w:rPr>
          <w:delText xml:space="preserve">may </w:delText>
        </w:r>
      </w:del>
      <w:r w:rsidRPr="00AB409B">
        <w:rPr>
          <w:rFonts w:ascii="Arial" w:hAnsi="Arial" w:cs="Arial"/>
        </w:rPr>
        <w:t>increase</w:t>
      </w:r>
      <w:ins w:id="67" w:author="Daghlas, Iyas" w:date="2021-02-14T23:25:00Z">
        <w:r w:rsidR="00466846">
          <w:rPr>
            <w:rFonts w:ascii="Arial" w:hAnsi="Arial" w:cs="Arial"/>
          </w:rPr>
          <w:t>s</w:t>
        </w:r>
      </w:ins>
      <w:r w:rsidRPr="00AB409B">
        <w:rPr>
          <w:rFonts w:ascii="Arial" w:hAnsi="Arial" w:cs="Arial"/>
        </w:rPr>
        <w:t xml:space="preserve"> lifespan and longevity in a general population not selected for elevated cardiovascular risk</w:t>
      </w:r>
      <w:r>
        <w:rPr>
          <w:rFonts w:ascii="Arial" w:hAnsi="Arial" w:cs="Arial"/>
        </w:rPr>
        <w:t xml:space="preserve">. The present study aimed to </w:t>
      </w:r>
      <w:r w:rsidR="00BA02F7" w:rsidRPr="00AB409B">
        <w:rPr>
          <w:rFonts w:ascii="Arial" w:hAnsi="Arial" w:cs="Arial"/>
        </w:rPr>
        <w:t>investigate the</w:t>
      </w:r>
      <w:r w:rsidR="005337CD" w:rsidRPr="00AB409B">
        <w:rPr>
          <w:rFonts w:ascii="Arial" w:hAnsi="Arial" w:cs="Arial"/>
        </w:rPr>
        <w:t xml:space="preserve"> overall and gene-specific</w:t>
      </w:r>
      <w:r w:rsidR="00BA02F7" w:rsidRPr="00AB409B">
        <w:rPr>
          <w:rFonts w:ascii="Arial" w:hAnsi="Arial" w:cs="Arial"/>
        </w:rPr>
        <w:t xml:space="preserve"> effect of</w:t>
      </w:r>
      <w:r w:rsidR="0089561C" w:rsidRPr="00AB409B">
        <w:rPr>
          <w:rFonts w:ascii="Arial" w:hAnsi="Arial" w:cs="Arial"/>
        </w:rPr>
        <w:t xml:space="preserve"> circulating</w:t>
      </w:r>
      <w:r w:rsidR="00BA02F7" w:rsidRPr="00AB409B">
        <w:rPr>
          <w:rFonts w:ascii="Arial" w:hAnsi="Arial" w:cs="Arial"/>
        </w:rPr>
        <w:t xml:space="preserve"> low-density lipoprotein cholesterol (LDL-c)</w:t>
      </w:r>
      <w:r w:rsidR="002A4A5B" w:rsidRPr="00AB409B">
        <w:rPr>
          <w:rFonts w:ascii="Arial" w:hAnsi="Arial" w:cs="Arial"/>
        </w:rPr>
        <w:t xml:space="preserve"> levels</w:t>
      </w:r>
      <w:r w:rsidR="00BA02F7" w:rsidRPr="00AB409B">
        <w:rPr>
          <w:rFonts w:ascii="Arial" w:hAnsi="Arial" w:cs="Arial"/>
        </w:rPr>
        <w:t xml:space="preserve"> on lifespan</w:t>
      </w:r>
      <w:r w:rsidR="00F91A4E" w:rsidRPr="00AB409B">
        <w:rPr>
          <w:rFonts w:ascii="Arial" w:hAnsi="Arial" w:cs="Arial"/>
        </w:rPr>
        <w:t xml:space="preserve"> and</w:t>
      </w:r>
      <w:r w:rsidR="00710793" w:rsidRPr="00AB409B">
        <w:rPr>
          <w:rFonts w:ascii="Arial" w:hAnsi="Arial" w:cs="Arial"/>
        </w:rPr>
        <w:t xml:space="preserve"> </w:t>
      </w:r>
      <w:r w:rsidR="00F91A4E" w:rsidRPr="00AB409B">
        <w:rPr>
          <w:rFonts w:ascii="Arial" w:hAnsi="Arial" w:cs="Arial"/>
        </w:rPr>
        <w:t>longevity</w:t>
      </w:r>
      <w:r w:rsidR="00BA02F7" w:rsidRPr="00AB409B">
        <w:rPr>
          <w:rFonts w:ascii="Arial" w:hAnsi="Arial" w:cs="Arial"/>
        </w:rPr>
        <w:t xml:space="preserve"> in a general population</w:t>
      </w:r>
      <w:r w:rsidR="005337CD" w:rsidRPr="00AB409B">
        <w:rPr>
          <w:rFonts w:ascii="Arial" w:hAnsi="Arial" w:cs="Arial"/>
        </w:rPr>
        <w:t>.</w:t>
      </w:r>
    </w:p>
    <w:p w14:paraId="40F1375C" w14:textId="5E54C81E" w:rsidR="00BA02F7" w:rsidRPr="00AB409B" w:rsidRDefault="001049E5" w:rsidP="0099304B">
      <w:pPr>
        <w:spacing w:line="480" w:lineRule="auto"/>
        <w:rPr>
          <w:rFonts w:ascii="Arial" w:hAnsi="Arial" w:cs="Arial"/>
        </w:rPr>
      </w:pPr>
      <w:r w:rsidRPr="00AB409B">
        <w:rPr>
          <w:rFonts w:ascii="Arial" w:hAnsi="Arial" w:cs="Arial"/>
          <w:b/>
        </w:rPr>
        <w:t>Methods</w:t>
      </w:r>
      <w:r w:rsidR="0080790F">
        <w:rPr>
          <w:rFonts w:ascii="Arial" w:hAnsi="Arial" w:cs="Arial"/>
          <w:b/>
        </w:rPr>
        <w:t xml:space="preserve"> and Results</w:t>
      </w:r>
      <w:r w:rsidR="00F5763B" w:rsidRPr="00AB409B">
        <w:rPr>
          <w:rFonts w:ascii="Arial" w:hAnsi="Arial" w:cs="Arial"/>
          <w:b/>
        </w:rPr>
        <w:t xml:space="preserve">: </w:t>
      </w:r>
      <w:r w:rsidR="002F5DE2" w:rsidRPr="00AB409B">
        <w:rPr>
          <w:rFonts w:ascii="Arial" w:hAnsi="Arial" w:cs="Arial"/>
        </w:rPr>
        <w:t>Leveraging</w:t>
      </w:r>
      <w:r w:rsidR="00BF7EFB" w:rsidRPr="00AB409B">
        <w:rPr>
          <w:rFonts w:ascii="Arial" w:hAnsi="Arial" w:cs="Arial"/>
        </w:rPr>
        <w:t xml:space="preserve"> data from the Global Lipids Genetics Consortium (n=173,082), we identified genetic variants </w:t>
      </w:r>
      <w:r w:rsidR="0089561C" w:rsidRPr="00AB409B">
        <w:rPr>
          <w:rFonts w:ascii="Arial" w:hAnsi="Arial" w:cs="Arial"/>
        </w:rPr>
        <w:t xml:space="preserve">to </w:t>
      </w:r>
      <w:r w:rsidR="00F91A4E" w:rsidRPr="00AB409B">
        <w:rPr>
          <w:rFonts w:ascii="Arial" w:hAnsi="Arial" w:cs="Arial"/>
        </w:rPr>
        <w:t>proxy</w:t>
      </w:r>
      <w:r w:rsidR="00BF7EFB" w:rsidRPr="00AB409B">
        <w:rPr>
          <w:rFonts w:ascii="Arial" w:hAnsi="Arial" w:cs="Arial"/>
        </w:rPr>
        <w:t xml:space="preserve"> LDL-c levels</w:t>
      </w:r>
      <w:r w:rsidR="0089561C" w:rsidRPr="00AB409B">
        <w:rPr>
          <w:rFonts w:ascii="Arial" w:hAnsi="Arial" w:cs="Arial"/>
        </w:rPr>
        <w:t xml:space="preserve"> generally</w:t>
      </w:r>
      <w:r w:rsidR="00BF7EFB" w:rsidRPr="00AB409B">
        <w:rPr>
          <w:rFonts w:ascii="Arial" w:hAnsi="Arial" w:cs="Arial"/>
        </w:rPr>
        <w:t xml:space="preserve">, and </w:t>
      </w:r>
      <w:r w:rsidR="00E91A2C" w:rsidRPr="00AB409B">
        <w:rPr>
          <w:rFonts w:ascii="Arial" w:hAnsi="Arial" w:cs="Arial"/>
        </w:rPr>
        <w:t xml:space="preserve">also </w:t>
      </w:r>
      <w:r w:rsidR="0089561C" w:rsidRPr="00AB409B">
        <w:rPr>
          <w:rFonts w:ascii="Arial" w:hAnsi="Arial" w:cs="Arial"/>
        </w:rPr>
        <w:t xml:space="preserve">through </w:t>
      </w:r>
      <w:r w:rsidR="00755ED3" w:rsidRPr="00AB409B">
        <w:rPr>
          <w:rFonts w:ascii="Arial" w:hAnsi="Arial" w:cs="Arial"/>
        </w:rPr>
        <w:t>perturbation of</w:t>
      </w:r>
      <w:r w:rsidR="0089561C" w:rsidRPr="00AB409B">
        <w:rPr>
          <w:rFonts w:ascii="Arial" w:hAnsi="Arial" w:cs="Arial"/>
        </w:rPr>
        <w:t xml:space="preserve"> </w:t>
      </w:r>
      <w:r w:rsidR="00755ED3" w:rsidRPr="00AB409B">
        <w:rPr>
          <w:rFonts w:ascii="Arial" w:hAnsi="Arial" w:cs="Arial"/>
        </w:rPr>
        <w:t xml:space="preserve">particular </w:t>
      </w:r>
      <w:r w:rsidR="00BF7EFB" w:rsidRPr="00AB409B">
        <w:rPr>
          <w:rFonts w:ascii="Arial" w:hAnsi="Arial" w:cs="Arial"/>
        </w:rPr>
        <w:t xml:space="preserve">drug targets (HMGCR, </w:t>
      </w:r>
      <w:r w:rsidR="006269E2" w:rsidRPr="00AB409B">
        <w:rPr>
          <w:rFonts w:ascii="Arial" w:hAnsi="Arial" w:cs="Arial"/>
        </w:rPr>
        <w:t xml:space="preserve">NPC1L1 and </w:t>
      </w:r>
      <w:r w:rsidR="00BF7EFB" w:rsidRPr="00AB409B">
        <w:rPr>
          <w:rFonts w:ascii="Arial" w:hAnsi="Arial" w:cs="Arial"/>
        </w:rPr>
        <w:t>PCSK9). We</w:t>
      </w:r>
      <w:r w:rsidR="00755ED3" w:rsidRPr="00AB409B">
        <w:rPr>
          <w:rFonts w:ascii="Arial" w:hAnsi="Arial" w:cs="Arial"/>
        </w:rPr>
        <w:t xml:space="preserve"> investigated their association </w:t>
      </w:r>
      <w:r w:rsidR="00BF7EFB" w:rsidRPr="00AB409B">
        <w:rPr>
          <w:rFonts w:ascii="Arial" w:hAnsi="Arial" w:cs="Arial"/>
        </w:rPr>
        <w:t>with lifespan (n=1,012,240) us</w:t>
      </w:r>
      <w:r w:rsidR="00755ED3" w:rsidRPr="00AB409B">
        <w:rPr>
          <w:rFonts w:ascii="Arial" w:hAnsi="Arial" w:cs="Arial"/>
        </w:rPr>
        <w:t>ing</w:t>
      </w:r>
      <w:r w:rsidR="00BF7EFB" w:rsidRPr="00AB409B">
        <w:rPr>
          <w:rFonts w:ascii="Arial" w:hAnsi="Arial" w:cs="Arial"/>
        </w:rPr>
        <w:t xml:space="preserve"> </w:t>
      </w:r>
      <w:r w:rsidR="002A4A5B" w:rsidRPr="00AB409B">
        <w:rPr>
          <w:rFonts w:ascii="Arial" w:hAnsi="Arial" w:cs="Arial"/>
        </w:rPr>
        <w:t>Mendelian randomization</w:t>
      </w:r>
      <w:r w:rsidR="00755ED3" w:rsidRPr="00AB409B">
        <w:rPr>
          <w:rFonts w:ascii="Arial" w:hAnsi="Arial" w:cs="Arial"/>
        </w:rPr>
        <w:t xml:space="preserve">, and replicated results </w:t>
      </w:r>
      <w:r w:rsidR="00462E65">
        <w:rPr>
          <w:rFonts w:ascii="Arial" w:hAnsi="Arial" w:cs="Arial"/>
        </w:rPr>
        <w:t>using</w:t>
      </w:r>
      <w:r w:rsidR="00755ED3" w:rsidRPr="00AB409B">
        <w:rPr>
          <w:rFonts w:ascii="Arial" w:hAnsi="Arial" w:cs="Arial"/>
        </w:rPr>
        <w:t xml:space="preserve"> the outcome of longevity to the 90</w:t>
      </w:r>
      <w:r w:rsidR="00755ED3" w:rsidRPr="00AB409B">
        <w:rPr>
          <w:rFonts w:ascii="Arial" w:hAnsi="Arial" w:cs="Arial"/>
          <w:vertAlign w:val="superscript"/>
        </w:rPr>
        <w:t>th</w:t>
      </w:r>
      <w:r w:rsidR="00755ED3" w:rsidRPr="00AB409B">
        <w:rPr>
          <w:rFonts w:ascii="Arial" w:hAnsi="Arial" w:cs="Arial"/>
        </w:rPr>
        <w:t xml:space="preserve"> vs. 60</w:t>
      </w:r>
      <w:r w:rsidR="00755ED3" w:rsidRPr="00AB409B">
        <w:rPr>
          <w:rFonts w:ascii="Arial" w:hAnsi="Arial" w:cs="Arial"/>
          <w:vertAlign w:val="superscript"/>
        </w:rPr>
        <w:t>th</w:t>
      </w:r>
      <w:r w:rsidR="00755ED3" w:rsidRPr="00AB409B">
        <w:rPr>
          <w:rFonts w:ascii="Arial" w:hAnsi="Arial" w:cs="Arial"/>
        </w:rPr>
        <w:t xml:space="preserve"> percentile age (11,262 cases / 25,483 controls).</w:t>
      </w:r>
      <w:r w:rsidR="0080790F">
        <w:rPr>
          <w:rFonts w:ascii="Arial" w:hAnsi="Arial" w:cs="Arial"/>
        </w:rPr>
        <w:t xml:space="preserve"> </w:t>
      </w:r>
      <w:r w:rsidR="008B506E" w:rsidRPr="00CF637C">
        <w:rPr>
          <w:rFonts w:ascii="Arial" w:hAnsi="Arial" w:cs="Arial"/>
        </w:rPr>
        <w:t>A</w:t>
      </w:r>
      <w:r w:rsidR="008B506E" w:rsidRPr="00AB409B">
        <w:rPr>
          <w:rFonts w:ascii="Arial" w:hAnsi="Arial" w:cs="Arial"/>
        </w:rPr>
        <w:t xml:space="preserve"> 1-</w:t>
      </w:r>
      <w:r w:rsidR="00755ED3" w:rsidRPr="00AB409B">
        <w:rPr>
          <w:rFonts w:ascii="Arial" w:hAnsi="Arial" w:cs="Arial"/>
        </w:rPr>
        <w:t>standard deviation (SD)</w:t>
      </w:r>
      <w:r w:rsidR="008B506E" w:rsidRPr="00AB409B">
        <w:rPr>
          <w:rFonts w:ascii="Arial" w:hAnsi="Arial" w:cs="Arial"/>
        </w:rPr>
        <w:t xml:space="preserve"> increase in</w:t>
      </w:r>
      <w:r w:rsidR="00E71280" w:rsidRPr="00AB409B">
        <w:rPr>
          <w:rFonts w:ascii="Arial" w:hAnsi="Arial" w:cs="Arial"/>
        </w:rPr>
        <w:t xml:space="preserve"> genetically </w:t>
      </w:r>
      <w:r w:rsidR="002863C6">
        <w:rPr>
          <w:rFonts w:ascii="Arial" w:hAnsi="Arial" w:cs="Arial"/>
        </w:rPr>
        <w:t>proxied</w:t>
      </w:r>
      <w:r w:rsidR="008B506E" w:rsidRPr="00AB409B">
        <w:rPr>
          <w:rFonts w:ascii="Arial" w:hAnsi="Arial" w:cs="Arial"/>
        </w:rPr>
        <w:t xml:space="preserve"> LDL-c </w:t>
      </w:r>
      <w:r w:rsidR="00E91A2C" w:rsidRPr="00AB409B">
        <w:rPr>
          <w:rFonts w:ascii="Arial" w:hAnsi="Arial" w:cs="Arial"/>
        </w:rPr>
        <w:t xml:space="preserve">was associated with </w:t>
      </w:r>
      <w:r w:rsidR="00E71280" w:rsidRPr="00AB409B">
        <w:rPr>
          <w:rFonts w:ascii="Arial" w:hAnsi="Arial" w:cs="Arial"/>
        </w:rPr>
        <w:t xml:space="preserve">1.2 years </w:t>
      </w:r>
      <w:r w:rsidR="006269E2" w:rsidRPr="00AB409B">
        <w:rPr>
          <w:rFonts w:ascii="Arial" w:hAnsi="Arial" w:cs="Arial"/>
        </w:rPr>
        <w:t xml:space="preserve">lower lifespan </w:t>
      </w:r>
      <w:r w:rsidR="00E71280" w:rsidRPr="00AB409B">
        <w:rPr>
          <w:rFonts w:ascii="Arial" w:hAnsi="Arial" w:cs="Arial"/>
        </w:rPr>
        <w:t>(95% confidence interval (CI) -1.55- -0.87</w:t>
      </w:r>
      <w:r w:rsidR="005337CD" w:rsidRPr="00AB409B">
        <w:rPr>
          <w:rFonts w:ascii="Arial" w:hAnsi="Arial" w:cs="Arial"/>
        </w:rPr>
        <w:t>;</w:t>
      </w:r>
      <w:r w:rsidR="00E71280" w:rsidRPr="00AB409B">
        <w:rPr>
          <w:rFonts w:ascii="Arial" w:hAnsi="Arial" w:cs="Arial"/>
        </w:rPr>
        <w:t xml:space="preserve"> </w:t>
      </w:r>
      <w:r w:rsidR="00E71280" w:rsidRPr="00AB409B">
        <w:rPr>
          <w:rFonts w:ascii="Arial" w:hAnsi="Arial" w:cs="Arial"/>
          <w:i/>
        </w:rPr>
        <w:t>P</w:t>
      </w:r>
      <w:r w:rsidR="00E71280" w:rsidRPr="00AB409B">
        <w:rPr>
          <w:rFonts w:ascii="Arial" w:hAnsi="Arial" w:cs="Arial"/>
        </w:rPr>
        <w:t>=3.83x10</w:t>
      </w:r>
      <w:r w:rsidR="00E71280" w:rsidRPr="00AB409B">
        <w:rPr>
          <w:rFonts w:ascii="Arial" w:hAnsi="Arial" w:cs="Arial"/>
          <w:vertAlign w:val="superscript"/>
        </w:rPr>
        <w:t>-12</w:t>
      </w:r>
      <w:r w:rsidR="00E71280" w:rsidRPr="00AB409B">
        <w:rPr>
          <w:rFonts w:ascii="Arial" w:hAnsi="Arial" w:cs="Arial"/>
        </w:rPr>
        <w:t>)</w:t>
      </w:r>
      <w:r w:rsidR="006269E2" w:rsidRPr="00AB409B">
        <w:rPr>
          <w:rFonts w:ascii="Arial" w:hAnsi="Arial" w:cs="Arial"/>
        </w:rPr>
        <w:t xml:space="preserve">. </w:t>
      </w:r>
      <w:r w:rsidR="0059049D" w:rsidRPr="00AB409B">
        <w:rPr>
          <w:rFonts w:ascii="Arial" w:hAnsi="Arial" w:cs="Arial"/>
        </w:rPr>
        <w:t>Findings were consistent</w:t>
      </w:r>
      <w:r w:rsidR="006269E2" w:rsidRPr="00AB409B">
        <w:rPr>
          <w:rFonts w:ascii="Arial" w:hAnsi="Arial" w:cs="Arial"/>
        </w:rPr>
        <w:t xml:space="preserve"> </w:t>
      </w:r>
      <w:r w:rsidR="00E71280" w:rsidRPr="00AB409B">
        <w:rPr>
          <w:rFonts w:ascii="Arial" w:hAnsi="Arial" w:cs="Arial"/>
        </w:rPr>
        <w:t>in</w:t>
      </w:r>
      <w:r w:rsidR="006269E2" w:rsidRPr="00AB409B">
        <w:rPr>
          <w:rFonts w:ascii="Arial" w:hAnsi="Arial" w:cs="Arial"/>
        </w:rPr>
        <w:t xml:space="preserve"> statistical</w:t>
      </w:r>
      <w:r w:rsidR="00E71280" w:rsidRPr="00AB409B">
        <w:rPr>
          <w:rFonts w:ascii="Arial" w:hAnsi="Arial" w:cs="Arial"/>
        </w:rPr>
        <w:t xml:space="preserve"> sensitivity analyses</w:t>
      </w:r>
      <w:r w:rsidR="006269E2" w:rsidRPr="00AB409B">
        <w:rPr>
          <w:rFonts w:ascii="Arial" w:hAnsi="Arial" w:cs="Arial"/>
        </w:rPr>
        <w:t>,</w:t>
      </w:r>
      <w:r w:rsidR="00E71280" w:rsidRPr="00AB409B">
        <w:rPr>
          <w:rFonts w:ascii="Arial" w:hAnsi="Arial" w:cs="Arial"/>
        </w:rPr>
        <w:t xml:space="preserve"> and when considering the outcome of longevity (odds ratio for survival to the 90</w:t>
      </w:r>
      <w:r w:rsidR="00E71280" w:rsidRPr="00AB409B">
        <w:rPr>
          <w:rFonts w:ascii="Arial" w:hAnsi="Arial" w:cs="Arial"/>
          <w:vertAlign w:val="superscript"/>
        </w:rPr>
        <w:t>th</w:t>
      </w:r>
      <w:r w:rsidR="00E71280" w:rsidRPr="00AB409B">
        <w:rPr>
          <w:rFonts w:ascii="Arial" w:hAnsi="Arial" w:cs="Arial"/>
        </w:rPr>
        <w:t xml:space="preserve"> vs 60</w:t>
      </w:r>
      <w:r w:rsidR="00E71280" w:rsidRPr="00AB409B">
        <w:rPr>
          <w:rFonts w:ascii="Arial" w:hAnsi="Arial" w:cs="Arial"/>
          <w:vertAlign w:val="superscript"/>
        </w:rPr>
        <w:t>th</w:t>
      </w:r>
      <w:r w:rsidR="00E71280" w:rsidRPr="00AB409B">
        <w:rPr>
          <w:rFonts w:ascii="Arial" w:hAnsi="Arial" w:cs="Arial"/>
        </w:rPr>
        <w:t xml:space="preserve"> percentile age 0.72, 95% CI 0.64-0.81, </w:t>
      </w:r>
      <w:r w:rsidR="00E71280" w:rsidRPr="00AB409B">
        <w:rPr>
          <w:rFonts w:ascii="Arial" w:hAnsi="Arial" w:cs="Arial"/>
          <w:i/>
        </w:rPr>
        <w:t>P</w:t>
      </w:r>
      <w:r w:rsidR="00E71280" w:rsidRPr="00AB409B">
        <w:rPr>
          <w:rFonts w:ascii="Arial" w:hAnsi="Arial" w:cs="Arial"/>
        </w:rPr>
        <w:t>=7.83x10</w:t>
      </w:r>
      <w:r w:rsidR="00E71280" w:rsidRPr="00AB409B">
        <w:rPr>
          <w:rFonts w:ascii="Arial" w:hAnsi="Arial" w:cs="Arial"/>
          <w:vertAlign w:val="superscript"/>
        </w:rPr>
        <w:t>-8</w:t>
      </w:r>
      <w:r w:rsidR="00E71280" w:rsidRPr="00AB409B">
        <w:rPr>
          <w:rFonts w:ascii="Arial" w:hAnsi="Arial" w:cs="Arial"/>
        </w:rPr>
        <w:t>).</w:t>
      </w:r>
      <w:r w:rsidR="009C789D" w:rsidRPr="00AB409B">
        <w:rPr>
          <w:rFonts w:ascii="Arial" w:hAnsi="Arial" w:cs="Arial"/>
        </w:rPr>
        <w:t xml:space="preserve"> </w:t>
      </w:r>
      <w:r w:rsidR="005337CD" w:rsidRPr="00AB409B">
        <w:rPr>
          <w:rFonts w:ascii="Arial" w:hAnsi="Arial" w:cs="Arial"/>
        </w:rPr>
        <w:t xml:space="preserve">Gene-specific </w:t>
      </w:r>
      <w:ins w:id="68" w:author="Daghlas, Iyas" w:date="2021-02-14T23:28:00Z">
        <w:r w:rsidR="00466846">
          <w:rPr>
            <w:rFonts w:ascii="Arial" w:hAnsi="Arial" w:cs="Arial"/>
          </w:rPr>
          <w:t xml:space="preserve">MR </w:t>
        </w:r>
      </w:ins>
      <w:r w:rsidR="005337CD" w:rsidRPr="00AB409B">
        <w:rPr>
          <w:rFonts w:ascii="Arial" w:hAnsi="Arial" w:cs="Arial"/>
        </w:rPr>
        <w:t xml:space="preserve">analyses showed a significant effect of LDL-c modification through </w:t>
      </w:r>
      <w:r w:rsidR="005337CD" w:rsidRPr="000D7445">
        <w:rPr>
          <w:rFonts w:ascii="Arial" w:hAnsi="Arial" w:cs="Arial"/>
          <w:i/>
        </w:rPr>
        <w:t>PCSK9</w:t>
      </w:r>
      <w:r w:rsidR="005337CD" w:rsidRPr="00AB409B">
        <w:rPr>
          <w:rFonts w:ascii="Arial" w:hAnsi="Arial" w:cs="Arial"/>
        </w:rPr>
        <w:t xml:space="preserve"> on lifespan</w:t>
      </w:r>
      <w:r w:rsidR="00AB409B" w:rsidRPr="00AB409B">
        <w:rPr>
          <w:rFonts w:ascii="Arial" w:hAnsi="Arial" w:cs="Arial"/>
        </w:rPr>
        <w:t xml:space="preserve"> (-0.99 years,</w:t>
      </w:r>
      <w:r w:rsidR="005337CD" w:rsidRPr="00AB409B">
        <w:rPr>
          <w:rFonts w:ascii="Arial" w:hAnsi="Arial" w:cs="Arial"/>
        </w:rPr>
        <w:t xml:space="preserve"> 95% CI -</w:t>
      </w:r>
      <w:r w:rsidR="00AB409B" w:rsidRPr="00AB409B">
        <w:rPr>
          <w:rFonts w:ascii="Arial" w:hAnsi="Arial" w:cs="Arial"/>
        </w:rPr>
        <w:t>1.43, -0.55,</w:t>
      </w:r>
      <w:r w:rsidR="005337CD" w:rsidRPr="00AB409B">
        <w:rPr>
          <w:rFonts w:ascii="Arial" w:hAnsi="Arial" w:cs="Arial"/>
        </w:rPr>
        <w:t xml:space="preserve"> </w:t>
      </w:r>
      <w:r w:rsidR="005337CD" w:rsidRPr="00AB409B">
        <w:rPr>
          <w:rFonts w:ascii="Arial" w:hAnsi="Arial" w:cs="Arial"/>
          <w:i/>
        </w:rPr>
        <w:t>P=</w:t>
      </w:r>
      <w:r w:rsidR="005337CD" w:rsidRPr="00AB409B">
        <w:rPr>
          <w:rFonts w:ascii="Arial" w:hAnsi="Arial" w:cs="Arial"/>
        </w:rPr>
        <w:t>6.80x10</w:t>
      </w:r>
      <w:r w:rsidR="005337CD" w:rsidRPr="00AB409B">
        <w:rPr>
          <w:rFonts w:ascii="Arial" w:hAnsi="Arial" w:cs="Arial"/>
          <w:vertAlign w:val="superscript"/>
        </w:rPr>
        <w:t>-6</w:t>
      </w:r>
      <w:r w:rsidR="005337CD" w:rsidRPr="00AB409B">
        <w:rPr>
          <w:rFonts w:ascii="Arial" w:hAnsi="Arial" w:cs="Arial"/>
        </w:rPr>
        <w:t xml:space="preserve">), however </w:t>
      </w:r>
      <w:del w:id="69" w:author="Daghlas, Iyas" w:date="2021-02-14T23:28:00Z">
        <w:r w:rsidR="005337CD" w:rsidRPr="00AB409B" w:rsidDel="00466846">
          <w:rPr>
            <w:rFonts w:ascii="Arial" w:hAnsi="Arial" w:cs="Arial"/>
          </w:rPr>
          <w:delText xml:space="preserve">MR </w:delText>
        </w:r>
      </w:del>
      <w:r w:rsidR="005337CD" w:rsidRPr="00AB409B">
        <w:rPr>
          <w:rFonts w:ascii="Arial" w:hAnsi="Arial" w:cs="Arial"/>
        </w:rPr>
        <w:t xml:space="preserve">estimates for </w:t>
      </w:r>
      <w:r w:rsidR="005337CD" w:rsidRPr="00AB409B">
        <w:rPr>
          <w:rFonts w:ascii="Arial" w:hAnsi="Arial" w:cs="Arial"/>
          <w:i/>
        </w:rPr>
        <w:t>HMGCR</w:t>
      </w:r>
      <w:r w:rsidR="005337CD" w:rsidRPr="00AB409B">
        <w:rPr>
          <w:rFonts w:ascii="Arial" w:hAnsi="Arial" w:cs="Arial"/>
        </w:rPr>
        <w:t xml:space="preserve"> and </w:t>
      </w:r>
      <w:r w:rsidR="005337CD" w:rsidRPr="00AB409B">
        <w:rPr>
          <w:rFonts w:ascii="Arial" w:hAnsi="Arial" w:cs="Arial"/>
          <w:i/>
        </w:rPr>
        <w:t xml:space="preserve">NPC1L1 </w:t>
      </w:r>
      <w:r w:rsidR="005337CD" w:rsidRPr="00AB409B">
        <w:rPr>
          <w:rFonts w:ascii="Arial" w:hAnsi="Arial" w:cs="Arial"/>
        </w:rPr>
        <w:t>were underpowered.</w:t>
      </w:r>
    </w:p>
    <w:p w14:paraId="5B30BE10" w14:textId="1FE4BF21" w:rsidR="00F86C7B" w:rsidRPr="00AB409B" w:rsidRDefault="006808FF" w:rsidP="0099304B">
      <w:pPr>
        <w:spacing w:line="480" w:lineRule="auto"/>
        <w:rPr>
          <w:rFonts w:ascii="Arial" w:hAnsi="Arial" w:cs="Arial"/>
        </w:rPr>
      </w:pPr>
      <w:r w:rsidRPr="00AB409B">
        <w:rPr>
          <w:rFonts w:ascii="Arial" w:hAnsi="Arial" w:cs="Arial"/>
          <w:b/>
        </w:rPr>
        <w:t>Conclusion</w:t>
      </w:r>
      <w:r w:rsidR="00733AF6">
        <w:rPr>
          <w:rFonts w:ascii="Arial" w:hAnsi="Arial" w:cs="Arial"/>
          <w:b/>
        </w:rPr>
        <w:t>s</w:t>
      </w:r>
      <w:r w:rsidR="00F5763B" w:rsidRPr="00AB409B">
        <w:rPr>
          <w:rFonts w:ascii="Arial" w:hAnsi="Arial" w:cs="Arial"/>
          <w:b/>
        </w:rPr>
        <w:t xml:space="preserve">: </w:t>
      </w:r>
      <w:r w:rsidR="00F91A4E" w:rsidRPr="00AB409B">
        <w:rPr>
          <w:rFonts w:ascii="Arial" w:hAnsi="Arial" w:cs="Arial"/>
        </w:rPr>
        <w:t>This</w:t>
      </w:r>
      <w:r w:rsidR="00E91A2C" w:rsidRPr="00AB409B">
        <w:rPr>
          <w:rFonts w:ascii="Arial" w:hAnsi="Arial" w:cs="Arial"/>
        </w:rPr>
        <w:t xml:space="preserve"> genetic evidence</w:t>
      </w:r>
      <w:r w:rsidR="00F91A4E" w:rsidRPr="00AB409B">
        <w:rPr>
          <w:rFonts w:ascii="Arial" w:hAnsi="Arial" w:cs="Arial"/>
        </w:rPr>
        <w:t xml:space="preserve"> supports</w:t>
      </w:r>
      <w:r w:rsidR="00E91A2C" w:rsidRPr="00AB409B">
        <w:rPr>
          <w:rFonts w:ascii="Arial" w:hAnsi="Arial" w:cs="Arial"/>
        </w:rPr>
        <w:t xml:space="preserve"> </w:t>
      </w:r>
      <w:r w:rsidR="00713760" w:rsidRPr="00AB409B">
        <w:rPr>
          <w:rFonts w:ascii="Arial" w:hAnsi="Arial" w:cs="Arial"/>
        </w:rPr>
        <w:t>that</w:t>
      </w:r>
      <w:r w:rsidR="00E91A2C" w:rsidRPr="00AB409B">
        <w:rPr>
          <w:rFonts w:ascii="Arial" w:hAnsi="Arial" w:cs="Arial"/>
        </w:rPr>
        <w:t xml:space="preserve"> higher LDL-c levels</w:t>
      </w:r>
      <w:r w:rsidR="002B0859" w:rsidRPr="00AB409B">
        <w:rPr>
          <w:rFonts w:ascii="Arial" w:hAnsi="Arial" w:cs="Arial"/>
        </w:rPr>
        <w:t xml:space="preserve">, both generally and through PCKS9, </w:t>
      </w:r>
      <w:r w:rsidR="00F91A4E" w:rsidRPr="00AB409B">
        <w:rPr>
          <w:rFonts w:ascii="Arial" w:hAnsi="Arial" w:cs="Arial"/>
        </w:rPr>
        <w:t>reduce lifespan and longevity</w:t>
      </w:r>
      <w:r w:rsidR="002A4A5B" w:rsidRPr="00AB409B">
        <w:rPr>
          <w:rFonts w:ascii="Arial" w:hAnsi="Arial" w:cs="Arial"/>
        </w:rPr>
        <w:t xml:space="preserve">. </w:t>
      </w:r>
      <w:del w:id="70" w:author="Daghlas, Iyas" w:date="2021-02-14T23:28:00Z">
        <w:r w:rsidR="00F91A4E" w:rsidRPr="00AB409B" w:rsidDel="00466846">
          <w:rPr>
            <w:rFonts w:ascii="Arial" w:hAnsi="Arial" w:cs="Arial"/>
          </w:rPr>
          <w:delText>Even for</w:delText>
        </w:r>
      </w:del>
      <w:ins w:id="71" w:author="Daghlas, Iyas" w:date="2021-02-14T23:28:00Z">
        <w:r w:rsidR="00466846">
          <w:rPr>
            <w:rFonts w:ascii="Arial" w:hAnsi="Arial" w:cs="Arial"/>
          </w:rPr>
          <w:t>In</w:t>
        </w:r>
      </w:ins>
      <w:r w:rsidR="00F91A4E" w:rsidRPr="00AB409B">
        <w:rPr>
          <w:rFonts w:ascii="Arial" w:hAnsi="Arial" w:cs="Arial"/>
        </w:rPr>
        <w:t xml:space="preserve"> a general population that is not selected for increased cardiovascular risk, there is likely</w:t>
      </w:r>
      <w:r w:rsidR="00710793" w:rsidRPr="00AB409B">
        <w:rPr>
          <w:rFonts w:ascii="Arial" w:hAnsi="Arial" w:cs="Arial"/>
        </w:rPr>
        <w:t xml:space="preserve"> a</w:t>
      </w:r>
      <w:r w:rsidR="00F91A4E" w:rsidRPr="00AB409B">
        <w:rPr>
          <w:rFonts w:ascii="Arial" w:hAnsi="Arial" w:cs="Arial"/>
        </w:rPr>
        <w:t xml:space="preserve"> net benefit of LDL-c lowering </w:t>
      </w:r>
      <w:r w:rsidR="00A72B12" w:rsidRPr="00AB409B">
        <w:rPr>
          <w:rFonts w:ascii="Arial" w:hAnsi="Arial" w:cs="Arial"/>
        </w:rPr>
        <w:lastRenderedPageBreak/>
        <w:t>therapies</w:t>
      </w:r>
      <w:r w:rsidR="002B0859" w:rsidRPr="00AB409B">
        <w:rPr>
          <w:rFonts w:ascii="Arial" w:hAnsi="Arial" w:cs="Arial"/>
        </w:rPr>
        <w:t xml:space="preserve">, </w:t>
      </w:r>
      <w:r w:rsidR="009D6D8B" w:rsidRPr="00AB409B">
        <w:rPr>
          <w:rFonts w:ascii="Arial" w:hAnsi="Arial" w:cs="Arial"/>
        </w:rPr>
        <w:t>although r</w:t>
      </w:r>
      <w:r w:rsidR="00710793" w:rsidRPr="00AB409B">
        <w:rPr>
          <w:rFonts w:ascii="Arial" w:hAnsi="Arial" w:cs="Arial"/>
        </w:rPr>
        <w:t>andomized</w:t>
      </w:r>
      <w:r w:rsidR="00F91A4E" w:rsidRPr="00AB409B">
        <w:rPr>
          <w:rFonts w:ascii="Arial" w:hAnsi="Arial" w:cs="Arial"/>
        </w:rPr>
        <w:t xml:space="preserve"> </w:t>
      </w:r>
      <w:r w:rsidR="00710793" w:rsidRPr="00AB409B">
        <w:rPr>
          <w:rFonts w:ascii="Arial" w:hAnsi="Arial" w:cs="Arial"/>
        </w:rPr>
        <w:t xml:space="preserve">controlled </w:t>
      </w:r>
      <w:r w:rsidR="00F91A4E" w:rsidRPr="00AB409B">
        <w:rPr>
          <w:rFonts w:ascii="Arial" w:hAnsi="Arial" w:cs="Arial"/>
        </w:rPr>
        <w:t>trials are necessary before modif</w:t>
      </w:r>
      <w:r w:rsidR="00B96B06" w:rsidRPr="00AB409B">
        <w:rPr>
          <w:rFonts w:ascii="Arial" w:hAnsi="Arial" w:cs="Arial"/>
        </w:rPr>
        <w:t>ication of</w:t>
      </w:r>
      <w:r w:rsidR="00F91A4E" w:rsidRPr="00AB409B">
        <w:rPr>
          <w:rFonts w:ascii="Arial" w:hAnsi="Arial" w:cs="Arial"/>
        </w:rPr>
        <w:t xml:space="preserve"> clinical practice.</w:t>
      </w:r>
    </w:p>
    <w:p w14:paraId="702657D5" w14:textId="76FC30F1" w:rsidR="009D500C" w:rsidRPr="00AB409B" w:rsidRDefault="006808FF" w:rsidP="00CF637C">
      <w:pPr>
        <w:spacing w:after="100" w:afterAutospacing="1" w:line="480" w:lineRule="auto"/>
        <w:rPr>
          <w:rFonts w:ascii="Arial" w:hAnsi="Arial" w:cs="Arial"/>
        </w:rPr>
      </w:pPr>
      <w:r w:rsidRPr="00AB409B">
        <w:rPr>
          <w:rFonts w:ascii="Arial" w:hAnsi="Arial" w:cs="Arial"/>
          <w:b/>
        </w:rPr>
        <w:t xml:space="preserve">Key words: </w:t>
      </w:r>
      <w:r w:rsidR="00713760" w:rsidRPr="00AB409B">
        <w:rPr>
          <w:rFonts w:ascii="Arial" w:hAnsi="Arial" w:cs="Arial"/>
        </w:rPr>
        <w:t xml:space="preserve">HMGCR, LDL-c, lifespan, </w:t>
      </w:r>
      <w:r w:rsidR="003F161B" w:rsidRPr="00AB409B">
        <w:rPr>
          <w:rFonts w:ascii="Arial" w:hAnsi="Arial" w:cs="Arial"/>
        </w:rPr>
        <w:t>Mendelian randomization, NPC1L1</w:t>
      </w:r>
      <w:r w:rsidR="00713760" w:rsidRPr="00AB409B">
        <w:rPr>
          <w:rFonts w:ascii="Arial" w:hAnsi="Arial" w:cs="Arial"/>
        </w:rPr>
        <w:t>, PCSK9</w:t>
      </w:r>
      <w:r w:rsidR="00CF637C">
        <w:rPr>
          <w:rFonts w:ascii="Arial" w:hAnsi="Arial" w:cs="Arial"/>
        </w:rPr>
        <w:t>.</w:t>
      </w:r>
      <w:r w:rsidR="009D500C" w:rsidRPr="00AB409B">
        <w:rPr>
          <w:rFonts w:ascii="Arial" w:hAnsi="Arial" w:cs="Arial"/>
        </w:rPr>
        <w:br w:type="page"/>
      </w:r>
    </w:p>
    <w:p w14:paraId="7599FABA" w14:textId="53B55FBA" w:rsidR="00A15C22" w:rsidRPr="00AB409B" w:rsidRDefault="00A15C22" w:rsidP="00F86C7B">
      <w:pPr>
        <w:spacing w:after="100" w:afterAutospacing="1" w:line="480" w:lineRule="auto"/>
        <w:rPr>
          <w:rFonts w:ascii="Arial" w:hAnsi="Arial" w:cs="Arial"/>
          <w:b/>
        </w:rPr>
      </w:pPr>
      <w:r w:rsidRPr="00AB409B">
        <w:rPr>
          <w:rFonts w:ascii="Arial" w:hAnsi="Arial" w:cs="Arial"/>
          <w:b/>
        </w:rPr>
        <w:lastRenderedPageBreak/>
        <w:t>Introduction</w:t>
      </w:r>
    </w:p>
    <w:p w14:paraId="5BBC6D2B" w14:textId="50F270C1" w:rsidR="002B0859" w:rsidRPr="00AB409B" w:rsidRDefault="00FA417D" w:rsidP="006357FF">
      <w:pPr>
        <w:spacing w:line="480" w:lineRule="auto"/>
        <w:rPr>
          <w:rFonts w:ascii="Arial" w:hAnsi="Arial" w:cs="Arial"/>
        </w:rPr>
      </w:pPr>
      <w:r w:rsidRPr="00AB409B">
        <w:rPr>
          <w:rFonts w:ascii="Arial" w:hAnsi="Arial" w:cs="Arial"/>
        </w:rPr>
        <w:t>Higher l</w:t>
      </w:r>
      <w:r w:rsidR="00983CA4" w:rsidRPr="00AB409B">
        <w:rPr>
          <w:rFonts w:ascii="Arial" w:hAnsi="Arial" w:cs="Arial"/>
        </w:rPr>
        <w:t>ow-density lipoprotein cholesterol (LDL-c)</w:t>
      </w:r>
      <w:r w:rsidRPr="00AB409B">
        <w:rPr>
          <w:rFonts w:ascii="Arial" w:hAnsi="Arial" w:cs="Arial"/>
        </w:rPr>
        <w:t xml:space="preserve"> levels</w:t>
      </w:r>
      <w:r w:rsidR="00983CA4" w:rsidRPr="00AB409B">
        <w:rPr>
          <w:rFonts w:ascii="Arial" w:hAnsi="Arial" w:cs="Arial"/>
        </w:rPr>
        <w:t xml:space="preserve"> </w:t>
      </w:r>
      <w:r w:rsidRPr="00AB409B">
        <w:rPr>
          <w:rFonts w:ascii="Arial" w:hAnsi="Arial" w:cs="Arial"/>
        </w:rPr>
        <w:t>increase risk of</w:t>
      </w:r>
      <w:r w:rsidR="00983CA4" w:rsidRPr="00AB409B">
        <w:rPr>
          <w:rFonts w:ascii="Arial" w:hAnsi="Arial" w:cs="Arial"/>
        </w:rPr>
        <w:t xml:space="preserve"> atherosclerotic cardiovascular disease</w:t>
      </w:r>
      <w:r w:rsidR="00F97413" w:rsidRPr="00AB409B">
        <w:rPr>
          <w:rFonts w:ascii="Arial" w:hAnsi="Arial" w:cs="Arial"/>
        </w:rPr>
        <w:t xml:space="preserve"> (CVD)</w:t>
      </w:r>
      <w:r w:rsidR="0015679E" w:rsidRPr="00AB409B">
        <w:rPr>
          <w:rFonts w:ascii="Arial" w:hAnsi="Arial" w:cs="Arial"/>
        </w:rPr>
        <w:t xml:space="preserve">, with consistent evidence </w:t>
      </w:r>
      <w:r w:rsidRPr="00AB409B">
        <w:rPr>
          <w:rFonts w:ascii="Arial" w:hAnsi="Arial" w:cs="Arial"/>
        </w:rPr>
        <w:t xml:space="preserve">of effect </w:t>
      </w:r>
      <w:r w:rsidR="008E0337" w:rsidRPr="00AB409B">
        <w:rPr>
          <w:rFonts w:ascii="Arial" w:hAnsi="Arial" w:cs="Arial"/>
        </w:rPr>
        <w:t xml:space="preserve">identified </w:t>
      </w:r>
      <w:r w:rsidR="00F87524" w:rsidRPr="00AB409B">
        <w:rPr>
          <w:rFonts w:ascii="Arial" w:hAnsi="Arial" w:cs="Arial"/>
        </w:rPr>
        <w:t>across</w:t>
      </w:r>
      <w:r w:rsidR="005C4F6C" w:rsidRPr="00AB409B">
        <w:rPr>
          <w:rFonts w:ascii="Arial" w:hAnsi="Arial" w:cs="Arial"/>
        </w:rPr>
        <w:t xml:space="preserve"> </w:t>
      </w:r>
      <w:r w:rsidR="00F87524" w:rsidRPr="00AB409B">
        <w:rPr>
          <w:rFonts w:ascii="Arial" w:hAnsi="Arial" w:cs="Arial"/>
        </w:rPr>
        <w:t>studies</w:t>
      </w:r>
      <w:r w:rsidR="00275837" w:rsidRPr="00AB409B">
        <w:rPr>
          <w:rFonts w:ascii="Arial" w:hAnsi="Arial" w:cs="Arial"/>
        </w:rPr>
        <w:t xml:space="preserve"> </w:t>
      </w:r>
      <w:r w:rsidR="008E0337" w:rsidRPr="00AB409B">
        <w:rPr>
          <w:rFonts w:ascii="Arial" w:hAnsi="Arial" w:cs="Arial"/>
        </w:rPr>
        <w:t xml:space="preserve">investigating genetically </w:t>
      </w:r>
      <w:r w:rsidR="002863C6">
        <w:rPr>
          <w:rFonts w:ascii="Arial" w:hAnsi="Arial" w:cs="Arial"/>
        </w:rPr>
        <w:t>proxied</w:t>
      </w:r>
      <w:r w:rsidR="008E0337" w:rsidRPr="00AB409B">
        <w:rPr>
          <w:rFonts w:ascii="Arial" w:hAnsi="Arial" w:cs="Arial"/>
        </w:rPr>
        <w:t xml:space="preserve"> variation in LDL-c levels</w:t>
      </w:r>
      <w:r w:rsidR="00275837" w:rsidRPr="00AB409B">
        <w:rPr>
          <w:rFonts w:ascii="Arial" w:hAnsi="Arial" w:cs="Arial"/>
        </w:rPr>
        <w:t xml:space="preserve"> </w:t>
      </w:r>
      <w:r w:rsidR="0015679E" w:rsidRPr="00AB409B">
        <w:rPr>
          <w:rFonts w:ascii="Arial" w:hAnsi="Arial" w:cs="Arial"/>
        </w:rPr>
        <w:t>and randomized-controlled trials</w:t>
      </w:r>
      <w:r w:rsidR="00F97413" w:rsidRPr="00AB409B">
        <w:rPr>
          <w:rFonts w:ascii="Arial" w:hAnsi="Arial" w:cs="Arial"/>
        </w:rPr>
        <w:t xml:space="preserve"> (RCTs)</w:t>
      </w:r>
      <w:r w:rsidR="00275837" w:rsidRPr="00AB409B">
        <w:rPr>
          <w:rFonts w:ascii="Arial" w:hAnsi="Arial" w:cs="Arial"/>
        </w:rPr>
        <w:t xml:space="preserve"> of LDL-c lowering therapies</w:t>
      </w:r>
      <w:r w:rsidR="00983CA4" w:rsidRPr="00AB409B">
        <w:rPr>
          <w:rFonts w:ascii="Arial" w:hAnsi="Arial" w:cs="Arial"/>
        </w:rPr>
        <w:fldChar w:fldCharType="begin" w:fldLock="1"/>
      </w:r>
      <w:r w:rsidR="00B0321F" w:rsidRPr="00AB409B">
        <w:rPr>
          <w:rFonts w:ascii="Arial" w:hAnsi="Arial" w:cs="Arial"/>
        </w:rPr>
        <w:instrText>ADDIN CSL_CITATION {"citationItems":[{"id":"ITEM-1","itemData":{"DOI":"10.1093/eurheartj/ehx144","ISSN":"0195-668X","PMID":"28444290","abstract":"Aims To appraise the clinical and genetic evidence that low-density lipoproteins (LDLs) cause atherosclerotic cardiovascular disease (ASCVD). Methods and results We assessed whether the association between LDL and ASCVD fulfils the criteria for causality by evaluating the totality of evidence from genetic studies, prospective epidemiologic cohort studies, Mendelian randomization studies, and randomized trials of LDL-lowering therapies. In clinical studies, plasma LDL burden is usually estimated by determination of plasma LDL cholesterol level (LDL-C). Rare genetic mutations that cause reduced LDL receptor function lead to markedly higher LDL-C and a dose-dependent increase in the risk of ASCVD, whereas rare variants leading to lower LDL-C are associated with a correspondingly lower risk of ASCVD. Separate meta-analyses of over 200 prospective cohort studies, Mendelian randomization studies, and randomized trials including more than 2 million participants with over 20 million person-years of follow-up and over 150 000 cardiovascular events demonstrate a remarkably consistent dose-dependent log-linear association between the absolute magnitude of exposure of the vasculature to LDL-C and the risk of ASCVD; and this effect appears to increase with increasing duration of exposure to LDL-C. Both the naturally randomized genetic studies and the randomized intervention trials consistently demonstrate that any mechanism of lowering plasma LDL particle concentration should reduce the risk of ASCVD events proportional to the absolute reduction in LDL-C and the cumulative duration of exposure to lower LDL-C, provided that the achieved reduction in LDL-C is concordant with the reduction in LDL particle number and that there are no competing deleterious off-target effects. Conclusion Consistent evidence from numerous and multiple different types of clinical and genetic studies unequivocally establishes that LDL causes ASCVD.","author":[{"dropping-particle":"","family":"Ference","given":"Brian A.","non-dropping-particle":"","parse-names":false,"suffix":""},{"dropping-particle":"","family":"Ginsberg","given":"Henry N.","non-dropping-particle":"","parse-names":false,"suffix":""},{"dropping-particle":"","family":"Graham","given":"Ian","non-dropping-particle":"","parse-names":false,"suffix":""},{"dropping-particle":"","family":"Ray","given":"Kausik K.","non-dropping-particle":"","parse-names":false,"suffix":""},{"dropping-particle":"","family":"Packard","given":"Chris J.","non-dropping-particle":"","parse-names":false,"suffix":""},{"dropping-particle":"","family":"Bruckert","given":"Eric","non-dropping-particle":"","parse-names":false,"suffix":""},{"dropping-particle":"","family":"Hegele","given":"Robert A.","non-dropping-particle":"","parse-names":false,"suffix":""},{"dropping-particle":"","family":"Krauss","given":"Ronald M.","non-dropping-particle":"","parse-names":false,"suffix":""},{"dropping-particle":"","family":"Raal","given":"Frederick J.","non-dropping-particle":"","parse-names":false,"suffix":""},{"dropping-particle":"","family":"Schunkert","given":"Heribert","non-dropping-particle":"","parse-names":false,"suffix":""},{"dropping-particle":"","family":"Watts","given":"Gerald F.","non-dropping-particle":"","parse-names":false,"suffix":""},{"dropping-particle":"","family":"Borén","given":"Jan","non-dropping-particle":"","parse-names":false,"suffix":""},{"dropping-particle":"","family":"Fazio","given":"Sergio","non-dropping-particle":"","parse-names":false,"suffix":""},{"dropping-particle":"","family":"Horton","given":"Jay D.","non-dropping-particle":"","parse-names":false,"suffix":""},{"dropping-particle":"","family":"Masana","given":"Luis","non-dropping-particle":"","parse-names":false,"suffix":""},{"dropping-particle":"","family":"Nicholls","given":"Stephen J.","non-dropping-particle":"","parse-names":false,"suffix":""},{"dropping-particle":"","family":"Nordestgaard","given":"Børge G.","non-dropping-particle":"","parse-names":false,"suffix":""},{"dropping-particle":"","family":"Sluis","given":"Bart","non-dropping-particle":"van de","parse-names":false,"suffix":""},{"dropping-particle":"","family":"Taskinen","given":"Marja-Riitta","non-dropping-particle":"","parse-names":false,"suffix":""},{"dropping-particle":"","family":"Tokgözoğlu","given":"Lale","non-dropping-particle":"","parse-names":false,"suffix":""},{"dropping-particle":"","family":"Landmesser","given":"Ulf","non-dropping-particle":"","parse-names":false,"suffix":""},{"dropping-particle":"","family":"Laufs","given":"Ulrich","non-dropping-particle":"","parse-names":false,"suffix":""},{"dropping-particle":"","family":"Wiklund","given":"Olov","non-dropping-particle":"","parse-names":false,"suffix":""},{"dropping-particle":"","family":"Stock","given":"Jane K.","non-dropping-particle":"","parse-names":false,"suffix":""},{"dropping-particle":"","family":"Chapman","given":"M. John","non-dropping-particle":"","parse-names":false,"suffix":""},{"dropping-particle":"","family":"Catapano","given":"Alberico L.","non-dropping-particle":"","parse-names":false,"suffix":""}],"container-title":"European Heart Journal","id":"ITEM-1","issue":"32","issued":{"date-parts":[["2017","8","21"]]},"page":"2459-2472","title":"Low-density lipoproteins cause atherosclerotic cardiovascular disease. 1. Evidence from genetic, epidemiologic, and clinical studies. A consensus statement from the European Atherosclerosis Society Consensus Panel","type":"article-journal","volume":"38"},"uris":["http://www.mendeley.com/documents/?uuid=0766d10d-d811-431a-8fed-633403a1abea"]}],"mendeley":{"formattedCitation":"&lt;sup&gt;1&lt;/sup&gt;","plainTextFormattedCitation":"1","previouslyFormattedCitation":"&lt;sup&gt;1&lt;/sup&gt;"},"properties":{"noteIndex":0},"schema":"https://github.com/citation-style-language/schema/raw/master/csl-citation.json"}</w:instrText>
      </w:r>
      <w:r w:rsidR="00983CA4" w:rsidRPr="00AB409B">
        <w:rPr>
          <w:rFonts w:ascii="Arial" w:hAnsi="Arial" w:cs="Arial"/>
        </w:rPr>
        <w:fldChar w:fldCharType="separate"/>
      </w:r>
      <w:r w:rsidR="00983CA4" w:rsidRPr="00AB409B">
        <w:rPr>
          <w:rFonts w:ascii="Arial" w:hAnsi="Arial" w:cs="Arial"/>
          <w:noProof/>
          <w:vertAlign w:val="superscript"/>
        </w:rPr>
        <w:t>1</w:t>
      </w:r>
      <w:r w:rsidR="00983CA4" w:rsidRPr="00AB409B">
        <w:rPr>
          <w:rFonts w:ascii="Arial" w:hAnsi="Arial" w:cs="Arial"/>
        </w:rPr>
        <w:fldChar w:fldCharType="end"/>
      </w:r>
      <w:r w:rsidR="00983CA4" w:rsidRPr="00AB409B">
        <w:rPr>
          <w:rFonts w:ascii="Arial" w:hAnsi="Arial" w:cs="Arial"/>
        </w:rPr>
        <w:t>.</w:t>
      </w:r>
      <w:r w:rsidR="00B850F4" w:rsidRPr="00AB409B">
        <w:rPr>
          <w:rFonts w:ascii="Arial" w:hAnsi="Arial" w:cs="Arial"/>
        </w:rPr>
        <w:t xml:space="preserve"> </w:t>
      </w:r>
      <w:r w:rsidR="007A4410" w:rsidRPr="00AB409B">
        <w:rPr>
          <w:rFonts w:ascii="Arial" w:hAnsi="Arial" w:cs="Arial"/>
        </w:rPr>
        <w:t xml:space="preserve">As </w:t>
      </w:r>
      <w:r w:rsidR="00275837" w:rsidRPr="00AB409B">
        <w:rPr>
          <w:rFonts w:ascii="Arial" w:hAnsi="Arial" w:cs="Arial"/>
        </w:rPr>
        <w:t>CVD</w:t>
      </w:r>
      <w:r w:rsidR="007A4410" w:rsidRPr="00AB409B">
        <w:rPr>
          <w:rFonts w:ascii="Arial" w:hAnsi="Arial" w:cs="Arial"/>
        </w:rPr>
        <w:t xml:space="preserve"> is </w:t>
      </w:r>
      <w:r w:rsidR="00E35074" w:rsidRPr="00AB409B">
        <w:rPr>
          <w:rFonts w:ascii="Arial" w:hAnsi="Arial" w:cs="Arial"/>
        </w:rPr>
        <w:t>the</w:t>
      </w:r>
      <w:r w:rsidR="0015256A" w:rsidRPr="00AB409B">
        <w:rPr>
          <w:rFonts w:ascii="Arial" w:hAnsi="Arial" w:cs="Arial"/>
        </w:rPr>
        <w:t xml:space="preserve"> leading</w:t>
      </w:r>
      <w:r w:rsidR="007A4410" w:rsidRPr="00AB409B">
        <w:rPr>
          <w:rFonts w:ascii="Arial" w:hAnsi="Arial" w:cs="Arial"/>
        </w:rPr>
        <w:t xml:space="preserve"> cause of mortality </w:t>
      </w:r>
      <w:r w:rsidR="0015256A" w:rsidRPr="00AB409B">
        <w:rPr>
          <w:rFonts w:ascii="Arial" w:hAnsi="Arial" w:cs="Arial"/>
        </w:rPr>
        <w:t>worldwide</w:t>
      </w:r>
      <w:r w:rsidR="007A4410" w:rsidRPr="00AB409B">
        <w:rPr>
          <w:rFonts w:ascii="Arial" w:hAnsi="Arial" w:cs="Arial"/>
        </w:rPr>
        <w:fldChar w:fldCharType="begin" w:fldLock="1"/>
      </w:r>
      <w:r w:rsidR="00F20C0C" w:rsidRPr="00AB409B">
        <w:rPr>
          <w:rFonts w:ascii="Arial" w:hAnsi="Arial" w:cs="Arial"/>
        </w:rPr>
        <w:instrText>ADDIN CSL_CITATION {"citationItems":[{"id":"ITEM-1","itemData":{"DOI":"10.1016/S0140-6736(18)32203-7","ISSN":"01406736","PMID":"30496103","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 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 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author":[{"dropping-particle":"","family":"GBD 2017 Causes of Death Collaborators","given":"","non-dropping-particle":"","parse-names":false,"suffix":""}],"container-title":"The Lancet","id":"ITEM-1","issue":"10159","issued":{"date-parts":[["2018","11"]]},"page":"1736-1788","title":"Global, regional, and national age-sex-specific mortality for 282 causes of death in 195 countries and territories, 1980–2017: a systematic analysis for the Global Burden of Disease Study 2017","type":"article-journal","volume":"392"},"uris":["http://www.mendeley.com/documents/?uuid=7170b540-f270-4165-8f16-1b7d754f693e"]}],"mendeley":{"formattedCitation":"&lt;sup&gt;2&lt;/sup&gt;","plainTextFormattedCitation":"2","previouslyFormattedCitation":"&lt;sup&gt;2&lt;/sup&gt;"},"properties":{"noteIndex":0},"schema":"https://github.com/citation-style-language/schema/raw/master/csl-citation.json"}</w:instrText>
      </w:r>
      <w:r w:rsidR="007A4410" w:rsidRPr="00AB409B">
        <w:rPr>
          <w:rFonts w:ascii="Arial" w:hAnsi="Arial" w:cs="Arial"/>
        </w:rPr>
        <w:fldChar w:fldCharType="separate"/>
      </w:r>
      <w:r w:rsidR="007A4410" w:rsidRPr="00AB409B">
        <w:rPr>
          <w:rFonts w:ascii="Arial" w:hAnsi="Arial" w:cs="Arial"/>
          <w:noProof/>
          <w:vertAlign w:val="superscript"/>
        </w:rPr>
        <w:t>2</w:t>
      </w:r>
      <w:r w:rsidR="007A4410" w:rsidRPr="00AB409B">
        <w:rPr>
          <w:rFonts w:ascii="Arial" w:hAnsi="Arial" w:cs="Arial"/>
        </w:rPr>
        <w:fldChar w:fldCharType="end"/>
      </w:r>
      <w:r w:rsidR="007A4410" w:rsidRPr="00AB409B">
        <w:rPr>
          <w:rFonts w:ascii="Arial" w:hAnsi="Arial" w:cs="Arial"/>
        </w:rPr>
        <w:t xml:space="preserve">, it </w:t>
      </w:r>
      <w:r w:rsidR="0084630D" w:rsidRPr="00AB409B">
        <w:rPr>
          <w:rFonts w:ascii="Arial" w:hAnsi="Arial" w:cs="Arial"/>
        </w:rPr>
        <w:t>may</w:t>
      </w:r>
      <w:r w:rsidR="007A4410" w:rsidRPr="00AB409B">
        <w:rPr>
          <w:rFonts w:ascii="Arial" w:hAnsi="Arial" w:cs="Arial"/>
        </w:rPr>
        <w:t xml:space="preserve"> be expected that interventions targeting LDL-c would </w:t>
      </w:r>
      <w:r w:rsidR="002B0859" w:rsidRPr="00AB409B">
        <w:rPr>
          <w:rFonts w:ascii="Arial" w:hAnsi="Arial" w:cs="Arial"/>
        </w:rPr>
        <w:t xml:space="preserve">reduce </w:t>
      </w:r>
      <w:r w:rsidR="00FB5B80" w:rsidRPr="00AB409B">
        <w:rPr>
          <w:rFonts w:ascii="Arial" w:hAnsi="Arial" w:cs="Arial"/>
        </w:rPr>
        <w:t>all-cause mortality</w:t>
      </w:r>
      <w:r w:rsidR="00D37E0A" w:rsidRPr="00AB409B">
        <w:rPr>
          <w:rFonts w:ascii="Arial" w:hAnsi="Arial" w:cs="Arial"/>
        </w:rPr>
        <w:t xml:space="preserve">. However, </w:t>
      </w:r>
      <w:r w:rsidR="0015256A" w:rsidRPr="00AB409B">
        <w:rPr>
          <w:rFonts w:ascii="Arial" w:hAnsi="Arial" w:cs="Arial"/>
        </w:rPr>
        <w:t>such effects</w:t>
      </w:r>
      <w:r w:rsidR="005077AB" w:rsidRPr="00AB409B">
        <w:rPr>
          <w:rFonts w:ascii="Arial" w:hAnsi="Arial" w:cs="Arial"/>
        </w:rPr>
        <w:t xml:space="preserve"> may be mitigated by</w:t>
      </w:r>
      <w:r w:rsidRPr="00AB409B">
        <w:rPr>
          <w:rFonts w:ascii="Arial" w:hAnsi="Arial" w:cs="Arial"/>
        </w:rPr>
        <w:t xml:space="preserve"> adverse effects of LDL-c lowering, such as</w:t>
      </w:r>
      <w:r w:rsidR="005077AB" w:rsidRPr="00AB409B">
        <w:rPr>
          <w:rFonts w:ascii="Arial" w:hAnsi="Arial" w:cs="Arial"/>
        </w:rPr>
        <w:t xml:space="preserve"> </w:t>
      </w:r>
      <w:r w:rsidR="00D37E0A" w:rsidRPr="00AB409B">
        <w:rPr>
          <w:rFonts w:ascii="Arial" w:hAnsi="Arial" w:cs="Arial"/>
        </w:rPr>
        <w:t>increase</w:t>
      </w:r>
      <w:r w:rsidR="005077AB" w:rsidRPr="00AB409B">
        <w:rPr>
          <w:rFonts w:ascii="Arial" w:hAnsi="Arial" w:cs="Arial"/>
        </w:rPr>
        <w:t>d</w:t>
      </w:r>
      <w:r w:rsidR="00D37E0A" w:rsidRPr="00AB409B">
        <w:rPr>
          <w:rFonts w:ascii="Arial" w:hAnsi="Arial" w:cs="Arial"/>
        </w:rPr>
        <w:t xml:space="preserve"> risk of intracerebral hemorrhage</w:t>
      </w:r>
      <w:r w:rsidR="00D37E0A" w:rsidRPr="00AB409B">
        <w:rPr>
          <w:rFonts w:ascii="Arial" w:hAnsi="Arial" w:cs="Arial"/>
        </w:rPr>
        <w:fldChar w:fldCharType="begin" w:fldLock="1"/>
      </w:r>
      <w:r w:rsidR="00FA26E9" w:rsidRPr="00AB409B">
        <w:rPr>
          <w:rFonts w:ascii="Arial" w:hAnsi="Arial" w:cs="Arial"/>
        </w:rPr>
        <w:instrText>ADDIN CSL_CITATION {"citationItems":[{"id":"ITEM-1","itemData":{"DOI":"10.1056/NEJMoa061894","ISSN":"0028-4793","author":[{"dropping-particle":"","family":"Raymond","given":"E.","non-dropping-particle":"","parse-names":false,"suffix":""},{"dropping-particle":"","family":"Pisano","given":"E","non-dropping-particle":"","parse-names":false,"suffix":""},{"dropping-particle":"","family":"Gatsonis","given":"C","non-dropping-particle":"","parse-names":false,"suffix":""},{"dropping-particle":"","family":"Boineau","given":"Robin","non-dropping-particle":"","parse-names":false,"suffix":""},{"dropping-particle":"","family":"Domanski","given":"Michael","non-dropping-particle":"","parse-names":false,"suffix":""},{"dropping-particle":"","family":"Troutman","given":"Charles","non-dropping-particle":"","parse-names":false,"suffix":""},{"dropping-particle":"","family":"Anderson","given":"Jill","non-dropping-particle":"","parse-names":false,"suffix":""},{"dropping-particle":"","family":"Johnson","given":"George","non-dropping-particle":"","parse-names":false,"suffix":""},{"dropping-particle":"","family":"Mcnulty","given":"Steven E","non-dropping-particle":"","parse-names":false,"suffix":""},{"dropping-particle":"","family":"Clapp-channing","given":"Nancy","non-dropping-particle":"","parse-names":false,"suffix":""},{"dropping-particle":"","family":"Davidson-ray","given":"Linda D","non-dropping-particle":"","parse-names":false,"suffix":""},{"dropping-particle":"","family":"Fraulo","given":"Elizabeth S","non-dropping-particle":"","parse-names":false,"suffix":""},{"dropping-particle":"","family":"Fishbein","given":"Daniel P","non-dropping-particle":"","parse-names":false,"suffix":""},{"dropping-particle":"","family":"Luceri","given":"Richard M","non-dropping-particle":"","parse-names":false,"suffix":""}],"container-title":"New England Journal of Medicine","id":"ITEM-1","issue":"6","issued":{"date-parts":[["2006","8","10"]]},"page":"549-559","title":"High-Dose Atorvastatin after Stroke or Transient Ischemic Attack","type":"article-journal","volume":"355"},"uris":["http://www.mendeley.com/documents/?uuid=49815b69-3a2a-4144-a2bb-a1356074d2f2"]}],"mendeley":{"formattedCitation":"&lt;sup&gt;3&lt;/sup&gt;","plainTextFormattedCitation":"3","previouslyFormattedCitation":"&lt;sup&gt;3&lt;/sup&gt;"},"properties":{"noteIndex":0},"schema":"https://github.com/citation-style-language/schema/raw/master/csl-citation.json"}</w:instrText>
      </w:r>
      <w:r w:rsidR="00D37E0A" w:rsidRPr="00AB409B">
        <w:rPr>
          <w:rFonts w:ascii="Arial" w:hAnsi="Arial" w:cs="Arial"/>
        </w:rPr>
        <w:fldChar w:fldCharType="separate"/>
      </w:r>
      <w:r w:rsidR="00D37E0A" w:rsidRPr="00AB409B">
        <w:rPr>
          <w:rFonts w:ascii="Arial" w:hAnsi="Arial" w:cs="Arial"/>
          <w:noProof/>
          <w:vertAlign w:val="superscript"/>
        </w:rPr>
        <w:t>3</w:t>
      </w:r>
      <w:r w:rsidR="00D37E0A" w:rsidRPr="00AB409B">
        <w:rPr>
          <w:rFonts w:ascii="Arial" w:hAnsi="Arial" w:cs="Arial"/>
        </w:rPr>
        <w:fldChar w:fldCharType="end"/>
      </w:r>
      <w:r w:rsidR="00FA26E9" w:rsidRPr="00AB409B">
        <w:rPr>
          <w:rFonts w:ascii="Arial" w:hAnsi="Arial" w:cs="Arial"/>
          <w:vertAlign w:val="superscript"/>
        </w:rPr>
        <w:t>,</w:t>
      </w:r>
      <w:r w:rsidR="00FA26E9" w:rsidRPr="00AB409B">
        <w:rPr>
          <w:rFonts w:ascii="Arial" w:hAnsi="Arial" w:cs="Arial"/>
        </w:rPr>
        <w:t xml:space="preserve">, </w:t>
      </w:r>
      <w:r w:rsidR="008E0337" w:rsidRPr="00AB409B">
        <w:rPr>
          <w:rFonts w:ascii="Arial" w:hAnsi="Arial" w:cs="Arial"/>
        </w:rPr>
        <w:t>type 2 diabetes</w:t>
      </w:r>
      <w:r w:rsidR="008E0337" w:rsidRPr="00AB409B">
        <w:rPr>
          <w:rFonts w:ascii="Arial" w:hAnsi="Arial" w:cs="Arial"/>
        </w:rPr>
        <w:fldChar w:fldCharType="begin" w:fldLock="1"/>
      </w:r>
      <w:r w:rsidR="008E0337" w:rsidRPr="00AB409B">
        <w:rPr>
          <w:rFonts w:ascii="Arial" w:hAnsi="Arial" w:cs="Arial"/>
        </w:rPr>
        <w:instrText>ADDIN CSL_CITATION {"citationItems":[{"id":"ITEM-1","itemData":{"DOI":"10.1016/S0140-6736(14)61183-1","ISSN":"1474547X","PMID":"25262344","abstract":"Background Statins increase the risk of new-onset type 2 diabetes mellitus. We aimed to assess whether this increase in risk is a consequence of inhibition of 3-hydroxy-3-methylglutaryl-CoA reductase (HMGCR), the intended drug target. Methods We used single nucleotide polymorphisms in the HMGCR gene, rs17238484 (for the main analysis) and rs12916 (for a subsidiary analysis) as proxies for HMGCR inhibition by statins. We examined associations of these variants with plasma lipid, glucose, and insulin concentrations; bodyweight; waist circumference; and prevalent and incident type 2 diabetes. Study-specific effect estimates per copy of each LDL-lowering allele were pooled by meta-analysis. These findings were compared with a meta-analysis of new-onset type 2 diabetes and bodyweight change data from randomised trials of statin drugs. The effects of statins in each randomised trial were assessed using meta-analysis. Findings Data were available for up to 223 463 individuals from 43 genetic studies. Each additional rs17238484-G allele was associated with a mean 0·06 mmol/L (95% CI 0·05-0·07) lower LDL cholesterol and higher body weight (0·30 kg, 0·18-0·43), waist circumference (0·32 cm, 0·16-0·47), plasma insulin concentration (1·62%, 0·53-2·72), and plasma glucose concentration (0·23%, 0·02-0·44). The rs12916 SNP had similar effects on LDL cholesterol, bodyweight, and waist circumference. The rs17238484-G allele seemed to be associated with higher risk of type 2 diabetes (odds ratio [OR] per allele 1·02, 95% CI 1·00-1·05); the rs12916-T allele association was consistent (1·06, 1·03-1·09). In 129 170 individuals in randomised trials, statins lowered LDL cholesterol by 0·92 mmol/L (95% CI 0·18-1·67) at 1-year of follow-up, increased bodyweight by 0·24 kg (95% CI 0·10-0·38 in all trials; 0·33 kg, 95% CI 0·24-0·42 in placebo or standard care controlled trials and -0·15 kg, 95% CI -0·39 to 0·08 in intensive-dose vs moderate-dose trials) at a mean of 4·2 years (range 1·9-6·7) of follow-up, and increased the odds of new-onset type 2 diabetes (OR 1·12, 95% CI 1·06-1·18 in all trials; 1·11, 95% CI 1·03-1·20 in placebo or standard care controlled trials and 1·12, 95% CI 1·04-1·22 in intensive-dose vs moderate dose trials). Interpretation The increased risk of type 2 diabetes noted with statins is at least partially explained by HMGCR inhibition. Funding The funding sources are cited at the end of the paper.","author":[{"dropping-particle":"","family":"Swerdlow","given":"Daniel I.","non-dropping-particle":"","parse-names":false,"suffix":""},{"dropping-particle":"","family":"Preiss","given":"David","non-dropping-particle":"","parse-names":false,"suffix":""},{"dropping-particle":"","family":"Kuchenbaecker","given":"Karoline B.","non-dropping-particle":"","parse-names":false,"suffix":""},{"dropping-particle":"V.","family":"Holmes","given":"Michael","non-dropping-particle":"","parse-names":false,"suffix":""},{"dropping-particle":"","family":"Engmann","given":"Jorgen E.L.","non-dropping-particle":"","parse-names":false,"suffix":""},{"dropping-particle":"","family":"Shah","given":"Tina","non-dropping-particle":"","parse-names":false,"suffix":""},{"dropping-particle":"","family":"Sofat","given":"Reecha","non-dropping-particle":"","parse-names":false,"suffix":""},{"dropping-particle":"","family":"Stender","given":"Stefan","non-dropping-particle":"","parse-names":false,"suffix":""},{"dropping-particle":"","family":"Johnson","given":"Paul C.D.","non-dropping-particle":"","parse-names":false,"suffix":""},{"dropping-particle":"","family":"Scott","given":"Robert A.","non-dropping-particle":"","parse-names":false,"suffix":""},{"dropping-particle":"","family":"Leusink","given":"Maarten","non-dropping-particle":"","parse-names":false,"suffix":""},{"dropping-particle":"","family":"Verweij","given":"Niek","non-dropping-particle":"","parse-names":false,"suffix":""},{"dropping-particle":"","family":"Sharp","given":"Stephen J.","non-dropping-particle":"","parse-names":false,"suffix":""},{"dropping-particle":"","family":"Guo","given":"Yiran","non-dropping-particle":"","parse-names":false,"suffix":""},{"dropping-particle":"","family":"Giambartolomei","given":"Claudia","non-dropping-particle":"","parse-names":false,"suffix":""},{"dropping-particle":"","family":"Chung","given":"Christina","non-dropping-particle":"","parse-names":false,"suffix":""},{"dropping-particle":"","family":"Peasey","given":"Anne","non-dropping-particle":"","parse-names":false,"suffix":""},{"dropping-particle":"","family":"Amuzu","given":"Antoinette","non-dropping-particle":"","parse-names":false,"suffix":""},{"dropping-particle":"","family":"Li","given":"Kawah","non-dropping-particle":"","parse-names":false,"suffix":""},{"dropping-particle":"","family":"Palmen","given":"Jutta","non-dropping-particle":"","parse-names":false,"suffix":""},{"dropping-particle":"","family":"Howard","given":"Philip","non-dropping-particle":"","parse-names":false,"suffix":""},{"dropping-particle":"","family":"Cooper","given":"Jackie A.","non-dropping-particle":"","parse-names":false,"suffix":""},{"dropping-particle":"","family":"Drenos","given":"Fotios","non-dropping-particle":"","parse-names":false,"suffix":""},{"dropping-particle":"","family":"Li","given":"Yun R.","non-dropping-particle":"","parse-names":false,"suffix":""},{"dropping-particle":"","family":"Lowe","given":"Gordon","non-dropping-particle":"","parse-names":false,"suffix":""},{"dropping-particle":"","family":"Gallacher","given":"John","non-dropping-particle":"","parse-names":false,"suffix":""},{"dropping-particle":"","family":"Stewart","given":"Marlene C.W.","non-dropping-particle":"","parse-names":false,"suffix":""},{"dropping-particle":"","family":"Tzoulaki","given":"Ioanna","non-dropping-particle":"","parse-names":false,"suffix":""},{"dropping-particle":"","family":"Buxbaum","given":"Sarah G.","non-dropping-particle":"","parse-names":false,"suffix":""},{"dropping-particle":"","family":"A","given":"Daphne L.","non-dropping-particle":"Van Der","parse-names":false,"suffix":""},{"dropping-particle":"","family":"Forouhi","given":"Nita G.","non-dropping-particle":"","parse-names":false,"suffix":""},{"dropping-particle":"","family":"Onland-Moret","given":"N. Charlotte","non-dropping-particle":"","parse-names":false,"suffix":""},{"dropping-particle":"","family":"Schouw","given":"Yvonne T.","non-dropping-particle":"Van Der","parse-names":false,"suffix":""},{"dropping-particle":"","family":"Schnabel","given":"Renate B.","non-dropping-particle":"","parse-names":false,"suffix":""},{"dropping-particle":"","family":"Hubacek","given":"Jaroslav A.","non-dropping-particle":"","parse-names":false,"suffix":""},{"dropping-particle":"","family":"Kubinova","given":"Ruzena","non-dropping-particle":"","parse-names":false,"suffix":""},{"dropping-particle":"","family":"Baceviciene","given":"Migle","non-dropping-particle":"","parse-names":false,"suffix":""},{"dropping-particle":"","family":"Tamosiunas","given":"Abdonas","non-dropping-particle":"","parse-names":false,"suffix":""},{"dropping-particle":"","family":"Pajak","given":"Andrzej","non-dropping-particle":"","parse-names":false,"suffix":""},{"dropping-particle":"","family":"Topor-Madry","given":"Romanvan","non-dropping-particle":"","parse-names":false,"suffix":""},{"dropping-particle":"","family":"Stepaniak","given":"Urszula","non-dropping-particle":"","parse-names":false,"suffix":""},{"dropping-particle":"","family":"Malyutina","given":"Sofia","non-dropping-particle":"","parse-names":false,"suffix":""},{"dropping-particle":"","family":"Baldassarre","given":"Damiano","non-dropping-particle":"","parse-names":false,"suffix":""},{"dropping-particle":"","family":"Sennblad","given":"Bengt","non-dropping-particle":"","parse-names":false,"suffix":""},{"dropping-particle":"","family":"Tremoli","given":"Elena","non-dropping-particle":"","parse-names":false,"suffix":""},{"dropping-particle":"","family":"Faire","given":"Ulf","non-dropping-particle":"De","parse-names":false,"suffix":""},{"dropping-particle":"","family":"Veglia","given":"Fabrizio","non-dropping-particle":"","parse-names":false,"suffix":""},{"dropping-particle":"","family":"Ford","given":"Ian","non-dropping-particle":"","parse-names":false,"suffix":""},{"dropping-particle":"","family":"Jukema","given":"J. Wouter","non-dropping-particle":"","parse-names":false,"suffix":""},{"dropping-particle":"","family":"Westendorp","given":"Rudi G.J.","non-dropping-particle":"","parse-names":false,"suffix":""},{"dropping-particle":"","family":"Borst","given":"Gert Jan","non-dropping-particle":"De","parse-names":false,"suffix":""},{"dropping-particle":"","family":"Jong","given":"Pim A.","non-dropping-particle":"De","parse-names":false,"suffix":""},{"dropping-particle":"","family":"Algra","given":"Ale","non-dropping-particle":"","parse-names":false,"suffix":""},{"dropping-particle":"","family":"Spiering","given":"Wilko","non-dropping-particle":"","parse-names":false,"suffix":""},{"dropping-particle":"Van","family":"Zee","given":"Anke H.Maitland","non-dropping-particle":"Der","parse-names":false,"suffix":""},{"dropping-particle":"","family":"Klungel","given":"Olaf H.","non-dropping-particle":"","parse-names":false,"suffix":""},{"dropping-particle":"","family":"Boer","given":"Anthonius","non-dropping-particle":"De","parse-names":false,"suffix":""},{"dropping-particle":"","family":"Doevendans","given":"Pieter A.","non-dropping-particle":"","parse-names":false,"suffix":""},{"dropping-particle":"","family":"Eaton","given":"Charles B.","non-dropping-particle":"","parse-names":false,"suffix":""},{"dropping-particle":"","family":"Robinson","given":"Jennifer G.","non-dropping-particle":"","parse-names":false,"suffix":""},{"dropping-particle":"","family":"Duggan","given":"David","non-dropping-particle":"","parse-names":false,"suffix":""},{"dropping-particle":"","family":"Kjekshus","given":"John","non-dropping-particle":"","parse-names":false,"suffix":""},{"dropping-particle":"","family":"Downs","given":"John R.","non-dropping-particle":"","parse-names":false,"suffix":""},{"dropping-particle":"","family":"Gotto","given":"Antonio M.","non-dropping-particle":"","parse-names":false,"suffix":""},{"dropping-particle":"","family":"Keech","given":"Anthony C.","non-dropping-particle":"","parse-names":false,"suffix":""},{"dropping-particle":"","family":"Marchioli","given":"Roberto","non-dropping-particle":"","parse-names":false,"suffix":""},{"dropping-particle":"","family":"Tognoni","given":"Gianni","non-dropping-particle":"","parse-names":false,"suffix":""},{"dropping-particle":"","family":"Sever","given":"Peter S.","non-dropping-particle":"","parse-names":false,"suffix":""},{"dropping-particle":"","family":"Poulter","given":"Neil R.","non-dropping-particle":"","parse-names":false,"suffix":""},{"dropping-particle":"","family":"Waters","given":"David D.","non-dropping-particle":"","parse-names":false,"suffix":""},{"dropping-particle":"","family":"Pedersen","given":"Terje R.","non-dropping-particle":"","parse-names":false,"suffix":""},{"dropping-particle":"","family":"Amarenco","given":"Pierre","non-dropping-particle":"","parse-names":false,"suffix":""},{"dropping-particle":"","family":"Nakamura","given":"Haruo","non-dropping-particle":"","parse-names":false,"suffix":""},{"dropping-particle":"","family":"McMurray","given":"John J.V.","non-dropping-particle":"","parse-names":false,"suffix":""},{"dropping-particle":"","family":"Lewsey","given":"James D.","non-dropping-particle":"","parse-names":false,"suffix":""},{"dropping-particle":"","family":"Chasman","given":"Daniel I.","non-dropping-particle":"","parse-names":false,"suffix":""},{"dropping-particle":"","family":"Ridker","given":"Paul M.","non-dropping-particle":"","parse-names":false,"suffix":""},{"dropping-particle":"","family":"Maggioni","given":"Aldo P.","non-dropping-particle":"","parse-names":false,"suffix":""},{"dropping-particle":"","family":"Tavazzi","given":"Luigi","non-dropping-particle":"","parse-names":false,"suffix":""},{"dropping-particle":"","family":"Ray","given":"Kausik K.","non-dropping-particle":"","parse-names":false,"suffix":""},{"dropping-particle":"","family":"Seshasai","given":"Sreenivasa Rao Kondapally","non-dropping-particle":"","parse-names":false,"suffix":""},{"dropping-particle":"","family":"Manson","given":"Joann E.","non-dropping-particle":"","parse-names":false,"suffix":""},{"dropping-particle":"","family":"Price","given":"Jackie F.","non-dropping-particle":"","parse-names":false,"suffix":""},{"dropping-particle":"","family":"Whincup","given":"Peter H.","non-dropping-particle":"","parse-names":false,"suffix":""},{"dropping-particle":"","family":"Morris","given":"Richard W.","non-dropping-particle":"","parse-names":false,"suffix":""},{"dropping-particle":"","family":"Lawlor","given":"Debbie A.","non-dropping-particle":"","parse-names":false,"suffix":""},{"dropping-particle":"","family":"Smith","given":"George Davey","non-dropping-particle":"","parse-names":false,"suffix":""},{"dropping-particle":"","family":"Ben-Shlomo","given":"Yoav","non-dropping-particle":"","parse-names":false,"suffix":""},{"dropping-particle":"","family":"Schreiner","given":"Pamela J.","non-dropping-particle":"","parse-names":false,"suffix":""},{"dropping-particle":"","family":"Fornage","given":"Myriam","non-dropping-particle":"","parse-names":false,"suffix":""},{"dropping-particle":"","family":"Siscovick","given":"David S.","non-dropping-particle":"","parse-names":false,"suffix":""},{"dropping-particle":"","family":"Cushman","given":"Mary","non-dropping-particle":"","parse-names":false,"suffix":""},{"dropping-particle":"","family":"Kumari","given":"Meena","non-dropping-particle":"","parse-names":false,"suffix":""},{"dropping-particle":"","family":"Wareham","given":"Nick J.","non-dropping-particle":"","parse-names":false,"suffix":""},{"dropping-particle":"","family":"Verschuren","given":"W. M.Monique","non-dropping-particle":"","parse-names":false,"suffix":""},{"dropping-particle":"","family":"Redline","given":"Susan","non-dropping-particle":"","parse-names":false,"suffix":""},{"dropping-particle":"","family":"Patel","given":"Sanjay R.","non-dropping-particle":"","parse-names":false,"suffix":""},{"dropping-particle":"","family":"Whittaker","given":"John C.","non-dropping-particle":"","parse-names":false,"suffix":""},{"dropping-particle":"","family":"Hamsten","given":"Anders","non-dropping-particle":"","parse-names":false,"suffix":""},{"dropping-particle":"","family":"Delaney","given":"Joseph A.","non-dropping-particle":"","parse-names":false,"suffix":""},{"dropping-particle":"","family":"Dale","given":"Caroline","non-dropping-particle":"","parse-names":false,"suffix":""},{"dropping-particle":"","family":"Gaunt","given":"Tom R.","non-dropping-particle":"","parse-names":false,"suffix":""},{"dropping-particle":"","family":"Wong","given":"Andrew","non-dropping-particle":"","parse-names":false,"suffix":""},{"dropping-particle":"","family":"Kuh","given":"Diana","non-dropping-particle":"","parse-names":false,"suffix":""},{"dropping-particle":"","family":"Hardy","given":"Rebecca","non-dropping-particle":"","parse-names":false,"suffix":""},{"dropping-particle":"","family":"Kathiresan","given":"Sekar","non-dropping-particle":"","parse-names":false,"suffix":""},{"dropping-particle":"","family":"Castillo","given":"Berta A.","non-dropping-particle":"","parse-names":false,"suffix":""},{"dropping-particle":"","family":"Harst","given":"Pim","non-dropping-particle":"Van Der","parse-names":false,"suffix":""},{"dropping-particle":"","family":"Brunner","given":"Eric J.","non-dropping-particle":"","parse-names":false,"suffix":""},{"dropping-particle":"","family":"Tybjaerg-Hansen","given":"Anne","non-dropping-particle":"","parse-names":false,"suffix":""},{"dropping-particle":"","family":"Marmot","given":"Michael G.","non-dropping-particle":"","parse-names":false,"suffix":""},{"dropping-particle":"","family":"Krauss","given":"Ronald M.","non-dropping-particle":"","parse-names":false,"suffix":""},{"dropping-particle":"","family":"Tsai","given":"Michael","non-dropping-particle":"","parse-names":false,"suffix":""},{"dropping-particle":"","family":"Coresh","given":"Josef","non-dropping-particle":"","parse-names":false,"suffix":""},{"dropping-particle":"","family":"Hoogeveen","given":"Ronald C.","non-dropping-particle":"","parse-names":false,"suffix":""},{"dropping-particle":"","family":"Psaty","given":"Bruce M.","non-dropping-particle":"","parse-names":false,"suffix":""},{"dropping-particle":"","family":"Lange","given":"Leslie A.","non-dropping-particle":"","parse-names":false,"suffix":""},{"dropping-particle":"","family":"Hakonarson","given":"Hakon","non-dropping-particle":"","parse-names":false,"suffix":""},{"dropping-particle":"","family":"Dudbridge","given":"Frank","non-dropping-particle":"","parse-names":false,"suffix":""},{"dropping-particle":"","family":"Humphries","given":"Steve E.","non-dropping-particle":"","parse-names":false,"suffix":""},{"dropping-particle":"","family":"Talmud","given":"Philippa J.","non-dropping-particle":"","parse-names":false,"suffix":""},{"dropping-particle":"","family":"Kivimäki","given":"Mika","non-dropping-particle":"","parse-names":false,"suffix":""},{"dropping-particle":"","family":"Timpson","given":"Nicholas J.","non-dropping-particle":"","parse-names":false,"suffix":""},{"dropping-particle":"","family":"Langenberg","given":"Claudia","non-dropping-particle":"","parse-names":false,"suffix":""},{"dropping-particle":"","family":"Asselbergs","given":"Folkert W.","non-dropping-particle":"","parse-names":false,"suffix":""},{"dropping-particle":"","family":"Voevoda","given":"Mikhail","non-dropping-particle":"","parse-names":false,"suffix":""},{"dropping-particle":"","family":"Bobak","given":"Martin","non-dropping-particle":"","parse-names":false,"suffix":""},{"dropping-particle":"","family":"Pikhart","given":"Hynek","non-dropping-particle":"","parse-names":false,"suffix":""},{"dropping-particle":"","family":"Wilson","given":"James G.","non-dropping-particle":"","parse-names":false,"suffix":""},{"dropping-particle":"","family":"Reiner","given":"Alex P.","non-dropping-particle":"","parse-names":false,"suffix":""},{"dropping-particle":"","family":"Keating","given":"Brendan J.","non-dropping-particle":"","parse-names":false,"suffix":""},{"dropping-particle":"","family":"Hingorani","given":"Aroon D.","non-dropping-particle":"","parse-names":false,"suffix":""},{"dropping-particle":"","family":"Sattar","given":"Naveed","non-dropping-particle":"","parse-names":false,"suffix":""}],"container-title":"The Lancet","id":"ITEM-1","issue":"9965","issued":{"date-parts":[["2015"]]},"page":"351-361","title":"HMG-coenzyme A reductase inhibition, type 2 diabetes, and bodyweight: Evidence from genetic analysis and randomised trials","type":"article-journal","volume":"385"},"uris":["http://www.mendeley.com/documents/?uuid=51cba93a-d2c5-46b0-b418-e059034a9dd5"]}],"mendeley":{"formattedCitation":"&lt;sup&gt;4&lt;/sup&gt;","plainTextFormattedCitation":"4","previouslyFormattedCitation":"&lt;sup&gt;4&lt;/sup&gt;"},"properties":{"noteIndex":0},"schema":"https://github.com/citation-style-language/schema/raw/master/csl-citation.json"}</w:instrText>
      </w:r>
      <w:r w:rsidR="008E0337" w:rsidRPr="00AB409B">
        <w:rPr>
          <w:rFonts w:ascii="Arial" w:hAnsi="Arial" w:cs="Arial"/>
        </w:rPr>
        <w:fldChar w:fldCharType="separate"/>
      </w:r>
      <w:r w:rsidR="008E0337" w:rsidRPr="00AB409B">
        <w:rPr>
          <w:rFonts w:ascii="Arial" w:hAnsi="Arial" w:cs="Arial"/>
          <w:noProof/>
          <w:vertAlign w:val="superscript"/>
        </w:rPr>
        <w:t>4</w:t>
      </w:r>
      <w:r w:rsidR="008E0337" w:rsidRPr="00AB409B">
        <w:rPr>
          <w:rFonts w:ascii="Arial" w:hAnsi="Arial" w:cs="Arial"/>
        </w:rPr>
        <w:fldChar w:fldCharType="end"/>
      </w:r>
      <w:r w:rsidR="008E0337" w:rsidRPr="00AB409B">
        <w:rPr>
          <w:rFonts w:ascii="Arial" w:hAnsi="Arial" w:cs="Arial"/>
        </w:rPr>
        <w:t xml:space="preserve"> , and </w:t>
      </w:r>
      <w:r w:rsidR="00FA26E9" w:rsidRPr="00AB409B">
        <w:rPr>
          <w:rFonts w:ascii="Arial" w:hAnsi="Arial" w:cs="Arial"/>
        </w:rPr>
        <w:t>weight gain</w:t>
      </w:r>
      <w:r w:rsidR="00FA26E9" w:rsidRPr="00AB409B">
        <w:rPr>
          <w:rFonts w:ascii="Arial" w:hAnsi="Arial" w:cs="Arial"/>
        </w:rPr>
        <w:fldChar w:fldCharType="begin" w:fldLock="1"/>
      </w:r>
      <w:r w:rsidR="00FA26E9" w:rsidRPr="00AB409B">
        <w:rPr>
          <w:rFonts w:ascii="Arial" w:hAnsi="Arial" w:cs="Arial"/>
        </w:rPr>
        <w:instrText>ADDIN CSL_CITATION {"citationItems":[{"id":"ITEM-1","itemData":{"DOI":"10.1016/S0140-6736(14)61183-1","ISSN":"1474547X","PMID":"25262344","abstract":"Background Statins increase the risk of new-onset type 2 diabetes mellitus. We aimed to assess whether this increase in risk is a consequence of inhibition of 3-hydroxy-3-methylglutaryl-CoA reductase (HMGCR), the intended drug target. Methods We used single nucleotide polymorphisms in the HMGCR gene, rs17238484 (for the main analysis) and rs12916 (for a subsidiary analysis) as proxies for HMGCR inhibition by statins. We examined associations of these variants with plasma lipid, glucose, and insulin concentrations; bodyweight; waist circumference; and prevalent and incident type 2 diabetes. Study-specific effect estimates per copy of each LDL-lowering allele were pooled by meta-analysis. These findings were compared with a meta-analysis of new-onset type 2 diabetes and bodyweight change data from randomised trials of statin drugs. The effects of statins in each randomised trial were assessed using meta-analysis. Findings Data were available for up to 223 463 individuals from 43 genetic studies. Each additional rs17238484-G allele was associated with a mean 0·06 mmol/L (95% CI 0·05-0·07) lower LDL cholesterol and higher body weight (0·30 kg, 0·18-0·43), waist circumference (0·32 cm, 0·16-0·47), plasma insulin concentration (1·62%, 0·53-2·72), and plasma glucose concentration (0·23%, 0·02-0·44). The rs12916 SNP had similar effects on LDL cholesterol, bodyweight, and waist circumference. The rs17238484-G allele seemed to be associated with higher risk of type 2 diabetes (odds ratio [OR] per allele 1·02, 95% CI 1·00-1·05); the rs12916-T allele association was consistent (1·06, 1·03-1·09). In 129 170 individuals in randomised trials, statins lowered LDL cholesterol by 0·92 mmol/L (95% CI 0·18-1·67) at 1-year of follow-up, increased bodyweight by 0·24 kg (95% CI 0·10-0·38 in all trials; 0·33 kg, 95% CI 0·24-0·42 in placebo or standard care controlled trials and -0·15 kg, 95% CI -0·39 to 0·08 in intensive-dose vs moderate-dose trials) at a mean of 4·2 years (range 1·9-6·7) of follow-up, and increased the odds of new-onset type 2 diabetes (OR 1·12, 95% CI 1·06-1·18 in all trials; 1·11, 95% CI 1·03-1·20 in placebo or standard care controlled trials and 1·12, 95% CI 1·04-1·22 in intensive-dose vs moderate dose trials). Interpretation The increased risk of type 2 diabetes noted with statins is at least partially explained by HMGCR inhibition. Funding The funding sources are cited at the end of the paper.","author":[{"dropping-particle":"","family":"Swerdlow","given":"Daniel I.","non-dropping-particle":"","parse-names":false,"suffix":""},{"dropping-particle":"","family":"Preiss","given":"David","non-dropping-particle":"","parse-names":false,"suffix":""},{"dropping-particle":"","family":"Kuchenbaecker","given":"Karoline B.","non-dropping-particle":"","parse-names":false,"suffix":""},{"dropping-particle":"V.","family":"Holmes","given":"Michael","non-dropping-particle":"","parse-names":false,"suffix":""},{"dropping-particle":"","family":"Engmann","given":"Jorgen E.L.","non-dropping-particle":"","parse-names":false,"suffix":""},{"dropping-particle":"","family":"Shah","given":"Tina","non-dropping-particle":"","parse-names":false,"suffix":""},{"dropping-particle":"","family":"Sofat","given":"Reecha","non-dropping-particle":"","parse-names":false,"suffix":""},{"dropping-particle":"","family":"Stender","given":"Stefan","non-dropping-particle":"","parse-names":false,"suffix":""},{"dropping-particle":"","family":"Johnson","given":"Paul C.D.","non-dropping-particle":"","parse-names":false,"suffix":""},{"dropping-particle":"","family":"Scott","given":"Robert A.","non-dropping-particle":"","parse-names":false,"suffix":""},{"dropping-particle":"","family":"Leusink","given":"Maarten","non-dropping-particle":"","parse-names":false,"suffix":""},{"dropping-particle":"","family":"Verweij","given":"Niek","non-dropping-particle":"","parse-names":false,"suffix":""},{"dropping-particle":"","family":"Sharp","given":"Stephen J.","non-dropping-particle":"","parse-names":false,"suffix":""},{"dropping-particle":"","family":"Guo","given":"Yiran","non-dropping-particle":"","parse-names":false,"suffix":""},{"dropping-particle":"","family":"Giambartolomei","given":"Claudia","non-dropping-particle":"","parse-names":false,"suffix":""},{"dropping-particle":"","family":"Chung","given":"Christina","non-dropping-particle":"","parse-names":false,"suffix":""},{"dropping-particle":"","family":"Peasey","given":"Anne","non-dropping-particle":"","parse-names":false,"suffix":""},{"dropping-particle":"","family":"Amuzu","given":"Antoinette","non-dropping-particle":"","parse-names":false,"suffix":""},{"dropping-particle":"","family":"Li","given":"Kawah","non-dropping-particle":"","parse-names":false,"suffix":""},{"dropping-particle":"","family":"Palmen","given":"Jutta","non-dropping-particle":"","parse-names":false,"suffix":""},{"dropping-particle":"","family":"Howard","given":"Philip","non-dropping-particle":"","parse-names":false,"suffix":""},{"dropping-particle":"","family":"Cooper","given":"Jackie A.","non-dropping-particle":"","parse-names":false,"suffix":""},{"dropping-particle":"","family":"Drenos","given":"Fotios","non-dropping-particle":"","parse-names":false,"suffix":""},{"dropping-particle":"","family":"Li","given":"Yun R.","non-dropping-particle":"","parse-names":false,"suffix":""},{"dropping-particle":"","family":"Lowe","given":"Gordon","non-dropping-particle":"","parse-names":false,"suffix":""},{"dropping-particle":"","family":"Gallacher","given":"John","non-dropping-particle":"","parse-names":false,"suffix":""},{"dropping-particle":"","family":"Stewart","given":"Marlene C.W.","non-dropping-particle":"","parse-names":false,"suffix":""},{"dropping-particle":"","family":"Tzoulaki","given":"Ioanna","non-dropping-particle":"","parse-names":false,"suffix":""},{"dropping-particle":"","family":"Buxbaum","given":"Sarah G.","non-dropping-particle":"","parse-names":false,"suffix":""},{"dropping-particle":"","family":"A","given":"Daphne L.","non-dropping-particle":"Van Der","parse-names":false,"suffix":""},{"dropping-particle":"","family":"Forouhi","given":"Nita G.","non-dropping-particle":"","parse-names":false,"suffix":""},{"dropping-particle":"","family":"Onland-Moret","given":"N. Charlotte","non-dropping-particle":"","parse-names":false,"suffix":""},{"dropping-particle":"","family":"Schouw","given":"Yvonne T.","non-dropping-particle":"Van Der","parse-names":false,"suffix":""},{"dropping-particle":"","family":"Schnabel","given":"Renate B.","non-dropping-particle":"","parse-names":false,"suffix":""},{"dropping-particle":"","family":"Hubacek","given":"Jaroslav A.","non-dropping-particle":"","parse-names":false,"suffix":""},{"dropping-particle":"","family":"Kubinova","given":"Ruzena","non-dropping-particle":"","parse-names":false,"suffix":""},{"dropping-particle":"","family":"Baceviciene","given":"Migle","non-dropping-particle":"","parse-names":false,"suffix":""},{"dropping-particle":"","family":"Tamosiunas","given":"Abdonas","non-dropping-particle":"","parse-names":false,"suffix":""},{"dropping-particle":"","family":"Pajak","given":"Andrzej","non-dropping-particle":"","parse-names":false,"suffix":""},{"dropping-particle":"","family":"Topor-Madry","given":"Romanvan","non-dropping-particle":"","parse-names":false,"suffix":""},{"dropping-particle":"","family":"Stepaniak","given":"Urszula","non-dropping-particle":"","parse-names":false,"suffix":""},{"dropping-particle":"","family":"Malyutina","given":"Sofia","non-dropping-particle":"","parse-names":false,"suffix":""},{"dropping-particle":"","family":"Baldassarre","given":"Damiano","non-dropping-particle":"","parse-names":false,"suffix":""},{"dropping-particle":"","family":"Sennblad","given":"Bengt","non-dropping-particle":"","parse-names":false,"suffix":""},{"dropping-particle":"","family":"Tremoli","given":"Elena","non-dropping-particle":"","parse-names":false,"suffix":""},{"dropping-particle":"","family":"Faire","given":"Ulf","non-dropping-particle":"De","parse-names":false,"suffix":""},{"dropping-particle":"","family":"Veglia","given":"Fabrizio","non-dropping-particle":"","parse-names":false,"suffix":""},{"dropping-particle":"","family":"Ford","given":"Ian","non-dropping-particle":"","parse-names":false,"suffix":""},{"dropping-particle":"","family":"Jukema","given":"J. Wouter","non-dropping-particle":"","parse-names":false,"suffix":""},{"dropping-particle":"","family":"Westendorp","given":"Rudi G.J.","non-dropping-particle":"","parse-names":false,"suffix":""},{"dropping-particle":"","family":"Borst","given":"Gert Jan","non-dropping-particle":"De","parse-names":false,"suffix":""},{"dropping-particle":"","family":"Jong","given":"Pim A.","non-dropping-particle":"De","parse-names":false,"suffix":""},{"dropping-particle":"","family":"Algra","given":"Ale","non-dropping-particle":"","parse-names":false,"suffix":""},{"dropping-particle":"","family":"Spiering","given":"Wilko","non-dropping-particle":"","parse-names":false,"suffix":""},{"dropping-particle":"Van","family":"Zee","given":"Anke H.Maitland","non-dropping-particle":"Der","parse-names":false,"suffix":""},{"dropping-particle":"","family":"Klungel","given":"Olaf H.","non-dropping-particle":"","parse-names":false,"suffix":""},{"dropping-particle":"","family":"Boer","given":"Anthonius","non-dropping-particle":"De","parse-names":false,"suffix":""},{"dropping-particle":"","family":"Doevendans","given":"Pieter A.","non-dropping-particle":"","parse-names":false,"suffix":""},{"dropping-particle":"","family":"Eaton","given":"Charles B.","non-dropping-particle":"","parse-names":false,"suffix":""},{"dropping-particle":"","family":"Robinson","given":"Jennifer G.","non-dropping-particle":"","parse-names":false,"suffix":""},{"dropping-particle":"","family":"Duggan","given":"David","non-dropping-particle":"","parse-names":false,"suffix":""},{"dropping-particle":"","family":"Kjekshus","given":"John","non-dropping-particle":"","parse-names":false,"suffix":""},{"dropping-particle":"","family":"Downs","given":"John R.","non-dropping-particle":"","parse-names":false,"suffix":""},{"dropping-particle":"","family":"Gotto","given":"Antonio M.","non-dropping-particle":"","parse-names":false,"suffix":""},{"dropping-particle":"","family":"Keech","given":"Anthony C.","non-dropping-particle":"","parse-names":false,"suffix":""},{"dropping-particle":"","family":"Marchioli","given":"Roberto","non-dropping-particle":"","parse-names":false,"suffix":""},{"dropping-particle":"","family":"Tognoni","given":"Gianni","non-dropping-particle":"","parse-names":false,"suffix":""},{"dropping-particle":"","family":"Sever","given":"Peter S.","non-dropping-particle":"","parse-names":false,"suffix":""},{"dropping-particle":"","family":"Poulter","given":"Neil R.","non-dropping-particle":"","parse-names":false,"suffix":""},{"dropping-particle":"","family":"Waters","given":"David D.","non-dropping-particle":"","parse-names":false,"suffix":""},{"dropping-particle":"","family":"Pedersen","given":"Terje R.","non-dropping-particle":"","parse-names":false,"suffix":""},{"dropping-particle":"","family":"Amarenco","given":"Pierre","non-dropping-particle":"","parse-names":false,"suffix":""},{"dropping-particle":"","family":"Nakamura","given":"Haruo","non-dropping-particle":"","parse-names":false,"suffix":""},{"dropping-particle":"","family":"McMurray","given":"John J.V.","non-dropping-particle":"","parse-names":false,"suffix":""},{"dropping-particle":"","family":"Lewsey","given":"James D.","non-dropping-particle":"","parse-names":false,"suffix":""},{"dropping-particle":"","family":"Chasman","given":"Daniel I.","non-dropping-particle":"","parse-names":false,"suffix":""},{"dropping-particle":"","family":"Ridker","given":"Paul M.","non-dropping-particle":"","parse-names":false,"suffix":""},{"dropping-particle":"","family":"Maggioni","given":"Aldo P.","non-dropping-particle":"","parse-names":false,"suffix":""},{"dropping-particle":"","family":"Tavazzi","given":"Luigi","non-dropping-particle":"","parse-names":false,"suffix":""},{"dropping-particle":"","family":"Ray","given":"Kausik K.","non-dropping-particle":"","parse-names":false,"suffix":""},{"dropping-particle":"","family":"Seshasai","given":"Sreenivasa Rao Kondapally","non-dropping-particle":"","parse-names":false,"suffix":""},{"dropping-particle":"","family":"Manson","given":"Joann E.","non-dropping-particle":"","parse-names":false,"suffix":""},{"dropping-particle":"","family":"Price","given":"Jackie F.","non-dropping-particle":"","parse-names":false,"suffix":""},{"dropping-particle":"","family":"Whincup","given":"Peter H.","non-dropping-particle":"","parse-names":false,"suffix":""},{"dropping-particle":"","family":"Morris","given":"Richard W.","non-dropping-particle":"","parse-names":false,"suffix":""},{"dropping-particle":"","family":"Lawlor","given":"Debbie A.","non-dropping-particle":"","parse-names":false,"suffix":""},{"dropping-particle":"","family":"Smith","given":"George Davey","non-dropping-particle":"","parse-names":false,"suffix":""},{"dropping-particle":"","family":"Ben-Shlomo","given":"Yoav","non-dropping-particle":"","parse-names":false,"suffix":""},{"dropping-particle":"","family":"Schreiner","given":"Pamela J.","non-dropping-particle":"","parse-names":false,"suffix":""},{"dropping-particle":"","family":"Fornage","given":"Myriam","non-dropping-particle":"","parse-names":false,"suffix":""},{"dropping-particle":"","family":"Siscovick","given":"David S.","non-dropping-particle":"","parse-names":false,"suffix":""},{"dropping-particle":"","family":"Cushman","given":"Mary","non-dropping-particle":"","parse-names":false,"suffix":""},{"dropping-particle":"","family":"Kumari","given":"Meena","non-dropping-particle":"","parse-names":false,"suffix":""},{"dropping-particle":"","family":"Wareham","given":"Nick J.","non-dropping-particle":"","parse-names":false,"suffix":""},{"dropping-particle":"","family":"Verschuren","given":"W. M.Monique","non-dropping-particle":"","parse-names":false,"suffix":""},{"dropping-particle":"","family":"Redline","given":"Susan","non-dropping-particle":"","parse-names":false,"suffix":""},{"dropping-particle":"","family":"Patel","given":"Sanjay R.","non-dropping-particle":"","parse-names":false,"suffix":""},{"dropping-particle":"","family":"Whittaker","given":"John C.","non-dropping-particle":"","parse-names":false,"suffix":""},{"dropping-particle":"","family":"Hamsten","given":"Anders","non-dropping-particle":"","parse-names":false,"suffix":""},{"dropping-particle":"","family":"Delaney","given":"Joseph A.","non-dropping-particle":"","parse-names":false,"suffix":""},{"dropping-particle":"","family":"Dale","given":"Caroline","non-dropping-particle":"","parse-names":false,"suffix":""},{"dropping-particle":"","family":"Gaunt","given":"Tom R.","non-dropping-particle":"","parse-names":false,"suffix":""},{"dropping-particle":"","family":"Wong","given":"Andrew","non-dropping-particle":"","parse-names":false,"suffix":""},{"dropping-particle":"","family":"Kuh","given":"Diana","non-dropping-particle":"","parse-names":false,"suffix":""},{"dropping-particle":"","family":"Hardy","given":"Rebecca","non-dropping-particle":"","parse-names":false,"suffix":""},{"dropping-particle":"","family":"Kathiresan","given":"Sekar","non-dropping-particle":"","parse-names":false,"suffix":""},{"dropping-particle":"","family":"Castillo","given":"Berta A.","non-dropping-particle":"","parse-names":false,"suffix":""},{"dropping-particle":"","family":"Harst","given":"Pim","non-dropping-particle":"Van Der","parse-names":false,"suffix":""},{"dropping-particle":"","family":"Brunner","given":"Eric J.","non-dropping-particle":"","parse-names":false,"suffix":""},{"dropping-particle":"","family":"Tybjaerg-Hansen","given":"Anne","non-dropping-particle":"","parse-names":false,"suffix":""},{"dropping-particle":"","family":"Marmot","given":"Michael G.","non-dropping-particle":"","parse-names":false,"suffix":""},{"dropping-particle":"","family":"Krauss","given":"Ronald M.","non-dropping-particle":"","parse-names":false,"suffix":""},{"dropping-particle":"","family":"Tsai","given":"Michael","non-dropping-particle":"","parse-names":false,"suffix":""},{"dropping-particle":"","family":"Coresh","given":"Josef","non-dropping-particle":"","parse-names":false,"suffix":""},{"dropping-particle":"","family":"Hoogeveen","given":"Ronald C.","non-dropping-particle":"","parse-names":false,"suffix":""},{"dropping-particle":"","family":"Psaty","given":"Bruce M.","non-dropping-particle":"","parse-names":false,"suffix":""},{"dropping-particle":"","family":"Lange","given":"Leslie A.","non-dropping-particle":"","parse-names":false,"suffix":""},{"dropping-particle":"","family":"Hakonarson","given":"Hakon","non-dropping-particle":"","parse-names":false,"suffix":""},{"dropping-particle":"","family":"Dudbridge","given":"Frank","non-dropping-particle":"","parse-names":false,"suffix":""},{"dropping-particle":"","family":"Humphries","given":"Steve E.","non-dropping-particle":"","parse-names":false,"suffix":""},{"dropping-particle":"","family":"Talmud","given":"Philippa J.","non-dropping-particle":"","parse-names":false,"suffix":""},{"dropping-particle":"","family":"Kivimäki","given":"Mika","non-dropping-particle":"","parse-names":false,"suffix":""},{"dropping-particle":"","family":"Timpson","given":"Nicholas J.","non-dropping-particle":"","parse-names":false,"suffix":""},{"dropping-particle":"","family":"Langenberg","given":"Claudia","non-dropping-particle":"","parse-names":false,"suffix":""},{"dropping-particle":"","family":"Asselbergs","given":"Folkert W.","non-dropping-particle":"","parse-names":false,"suffix":""},{"dropping-particle":"","family":"Voevoda","given":"Mikhail","non-dropping-particle":"","parse-names":false,"suffix":""},{"dropping-particle":"","family":"Bobak","given":"Martin","non-dropping-particle":"","parse-names":false,"suffix":""},{"dropping-particle":"","family":"Pikhart","given":"Hynek","non-dropping-particle":"","parse-names":false,"suffix":""},{"dropping-particle":"","family":"Wilson","given":"James G.","non-dropping-particle":"","parse-names":false,"suffix":""},{"dropping-particle":"","family":"Reiner","given":"Alex P.","non-dropping-particle":"","parse-names":false,"suffix":""},{"dropping-particle":"","family":"Keating","given":"Brendan J.","non-dropping-particle":"","parse-names":false,"suffix":""},{"dropping-particle":"","family":"Hingorani","given":"Aroon D.","non-dropping-particle":"","parse-names":false,"suffix":""},{"dropping-particle":"","family":"Sattar","given":"Naveed","non-dropping-particle":"","parse-names":false,"suffix":""}],"container-title":"The Lancet","id":"ITEM-1","issue":"9965","issued":{"date-parts":[["2015"]]},"page":"351-361","title":"HMG-coenzyme A reductase inhibition, type 2 diabetes, and bodyweight: Evidence from genetic analysis and randomised trials","type":"article-journal","volume":"385"},"uris":["http://www.mendeley.com/documents/?uuid=51cba93a-d2c5-46b0-b418-e059034a9dd5"]}],"mendeley":{"formattedCitation":"&lt;sup&gt;4&lt;/sup&gt;","plainTextFormattedCitation":"4","previouslyFormattedCitation":"&lt;sup&gt;4&lt;/sup&gt;"},"properties":{"noteIndex":0},"schema":"https://github.com/citation-style-language/schema/raw/master/csl-citation.json"}</w:instrText>
      </w:r>
      <w:r w:rsidR="00FA26E9" w:rsidRPr="00AB409B">
        <w:rPr>
          <w:rFonts w:ascii="Arial" w:hAnsi="Arial" w:cs="Arial"/>
        </w:rPr>
        <w:fldChar w:fldCharType="separate"/>
      </w:r>
      <w:r w:rsidR="00FA26E9" w:rsidRPr="00AB409B">
        <w:rPr>
          <w:rFonts w:ascii="Arial" w:hAnsi="Arial" w:cs="Arial"/>
          <w:noProof/>
          <w:vertAlign w:val="superscript"/>
        </w:rPr>
        <w:t>4</w:t>
      </w:r>
      <w:r w:rsidR="00FA26E9" w:rsidRPr="00AB409B">
        <w:rPr>
          <w:rFonts w:ascii="Arial" w:hAnsi="Arial" w:cs="Arial"/>
        </w:rPr>
        <w:fldChar w:fldCharType="end"/>
      </w:r>
      <w:r w:rsidR="00FA26E9" w:rsidRPr="00AB409B">
        <w:rPr>
          <w:rFonts w:ascii="Arial" w:hAnsi="Arial" w:cs="Arial"/>
        </w:rPr>
        <w:t>.</w:t>
      </w:r>
      <w:r w:rsidR="002B0859" w:rsidRPr="00AB409B">
        <w:rPr>
          <w:rFonts w:ascii="Arial" w:hAnsi="Arial" w:cs="Arial"/>
        </w:rPr>
        <w:t xml:space="preserve"> </w:t>
      </w:r>
      <w:r w:rsidR="00E67057" w:rsidRPr="00AB409B">
        <w:rPr>
          <w:rFonts w:ascii="Arial" w:hAnsi="Arial" w:cs="Arial"/>
        </w:rPr>
        <w:t xml:space="preserve">While </w:t>
      </w:r>
      <w:r w:rsidR="00861A3D" w:rsidRPr="00AB409B">
        <w:rPr>
          <w:rFonts w:ascii="Arial" w:hAnsi="Arial" w:cs="Arial"/>
        </w:rPr>
        <w:t>a</w:t>
      </w:r>
      <w:r w:rsidR="00C43F41" w:rsidRPr="00AB409B">
        <w:rPr>
          <w:rFonts w:ascii="Arial" w:hAnsi="Arial" w:cs="Arial"/>
        </w:rPr>
        <w:t xml:space="preserve"> meta-analysis of </w:t>
      </w:r>
      <w:r w:rsidR="006757B9" w:rsidRPr="00AB409B">
        <w:rPr>
          <w:rFonts w:ascii="Arial" w:hAnsi="Arial" w:cs="Arial"/>
        </w:rPr>
        <w:t>statin therapy</w:t>
      </w:r>
      <w:r w:rsidRPr="00AB409B">
        <w:rPr>
          <w:rFonts w:ascii="Arial" w:hAnsi="Arial" w:cs="Arial"/>
        </w:rPr>
        <w:t xml:space="preserve"> trials</w:t>
      </w:r>
      <w:r w:rsidR="006757B9" w:rsidRPr="00AB409B">
        <w:rPr>
          <w:rFonts w:ascii="Arial" w:hAnsi="Arial" w:cs="Arial"/>
        </w:rPr>
        <w:t xml:space="preserve"> </w:t>
      </w:r>
      <w:r w:rsidR="00C43F41" w:rsidRPr="00AB409B">
        <w:rPr>
          <w:rFonts w:ascii="Arial" w:hAnsi="Arial" w:cs="Arial"/>
        </w:rPr>
        <w:t xml:space="preserve">found </w:t>
      </w:r>
      <w:r w:rsidR="00114B9C" w:rsidRPr="00AB409B">
        <w:rPr>
          <w:rFonts w:ascii="Arial" w:hAnsi="Arial" w:cs="Arial"/>
        </w:rPr>
        <w:t xml:space="preserve">evidence for an </w:t>
      </w:r>
      <w:r w:rsidR="00C43F41" w:rsidRPr="00AB409B">
        <w:rPr>
          <w:rFonts w:ascii="Arial" w:hAnsi="Arial" w:cs="Arial"/>
        </w:rPr>
        <w:t>all-cause mortality benefit</w:t>
      </w:r>
      <w:r w:rsidR="00C43F41" w:rsidRPr="00AB409B">
        <w:rPr>
          <w:rFonts w:ascii="Arial" w:hAnsi="Arial" w:cs="Arial"/>
        </w:rPr>
        <w:fldChar w:fldCharType="begin" w:fldLock="1"/>
      </w:r>
      <w:r w:rsidR="008C510C" w:rsidRPr="00AB409B">
        <w:rPr>
          <w:rFonts w:ascii="Arial" w:hAnsi="Arial" w:cs="Arial"/>
        </w:rPr>
        <w:instrText>ADDIN CSL_CITATION {"citationItems":[{"id":"ITEM-1","itemData":{"DOI":"10.1016/j.ahj.2018.12.007","ISSN":"10976744","abstract":"The current guidelines of statins for primary cardiovascular disease (CVD) prevention were based on results from systematic reviews and meta-analyses that suffer from limitations. Methods: We searched in PubMed for existing systematic reviews and individual open-label or double-blinded randomized controlled trials that compared a statin with a placebo or another, which were published in English until January 01, 2018. We performed a random-effect pairwise meta-analysis of all statins as a class and network meta-analysis for the specific statins on different benefit and harm outcomes. Results: In the pairwise meta-analyses, statins as a class showed statistically significant risk reductions on non-fatal MI (risk ratio [RR] 0.62, 95% CI 0.53-0.72), CVD mortality (RR 0.80, 0.71-0.91), all-cause mortality (RR 0.89, 0.85-0.93), non-fatal stroke (RR 0.83, 0.75-0.92), unstable angina (RR 0.75, 0.63-0.91), and composite major cardiovascular events (RR 0.74, 0.67-0.81). Statins increased statistically significantly relative and absolute risks of myopathy (RR 1.08, 1.01-1.15; Risk difference [RD] 13, 2-24 per 10,000 person-years); renal dysfunction (RR 1.12, 1.00-1.26; RD 16, 0-36 per 10,000 person-years); and hepatic dysfunction (RR 1.16, 1.02-1.31; RD 8, 1-16 per 10,000 person-years). The drug-level network meta-analyses showed that atorvastatin and rosuvastatin were most effective in reducing CVD events while atorvastatin appeared to have the best safety profile. Conclusions: All statins showed statistically significant risk reduction of CVD and all-cause mortality in primary prevention populations while increasing the risk for some harm risks. However, the benefit-harm profile differed by statin type. A quantitative assessment of the benefit-harm balance is thus needed since meta-analyses alone are insufficient to inform whether statins provide net benefit.","author":[{"dropping-particle":"","family":"Yebyo","given":"Henock G.","non-dropping-particle":"","parse-names":false,"suffix":""},{"dropping-particle":"","family":"Aschmann","given":"Hélène E.","non-dropping-particle":"","parse-names":false,"suffix":""},{"dropping-particle":"","family":"Kaufmann","given":"Marco","non-dropping-particle":"","parse-names":false,"suffix":""},{"dropping-particle":"","family":"Puhan","given":"Milo A.","non-dropping-particle":"","parse-names":false,"suffix":""}],"container-title":"American Heart Journal","id":"ITEM-1","issued":{"date-parts":[["2019"]]},"page":"18-28","publisher":"Elsevier Inc.","title":"Comparative effectiveness and safety of statins as a class and of specific statins for primary prevention of cardiovascular disease: A systematic review, meta-analysis, and network meta-analysis of randomized trials with 94,283 participants","type":"article-journal","volume":"210"},"uris":["http://www.mendeley.com/documents/?uuid=4861ff30-8370-4bc3-8079-c2cceb44fcbb"]}],"mendeley":{"formattedCitation":"&lt;sup&gt;5&lt;/sup&gt;","plainTextFormattedCitation":"5","previouslyFormattedCitation":"&lt;sup&gt;5&lt;/sup&gt;"},"properties":{"noteIndex":0},"schema":"https://github.com/citation-style-language/schema/raw/master/csl-citation.json"}</w:instrText>
      </w:r>
      <w:r w:rsidR="00C43F41" w:rsidRPr="00AB409B">
        <w:rPr>
          <w:rFonts w:ascii="Arial" w:hAnsi="Arial" w:cs="Arial"/>
        </w:rPr>
        <w:fldChar w:fldCharType="separate"/>
      </w:r>
      <w:r w:rsidR="00C43F41" w:rsidRPr="00AB409B">
        <w:rPr>
          <w:rFonts w:ascii="Arial" w:hAnsi="Arial" w:cs="Arial"/>
          <w:noProof/>
          <w:vertAlign w:val="superscript"/>
        </w:rPr>
        <w:t>5</w:t>
      </w:r>
      <w:r w:rsidR="00C43F41" w:rsidRPr="00AB409B">
        <w:rPr>
          <w:rFonts w:ascii="Arial" w:hAnsi="Arial" w:cs="Arial"/>
        </w:rPr>
        <w:fldChar w:fldCharType="end"/>
      </w:r>
      <w:r w:rsidR="00C43F41" w:rsidRPr="00AB409B">
        <w:rPr>
          <w:rFonts w:ascii="Arial" w:hAnsi="Arial" w:cs="Arial"/>
        </w:rPr>
        <w:t xml:space="preserve">, </w:t>
      </w:r>
      <w:r w:rsidR="008C510C" w:rsidRPr="00AB409B">
        <w:rPr>
          <w:rFonts w:ascii="Arial" w:hAnsi="Arial" w:cs="Arial"/>
        </w:rPr>
        <w:t xml:space="preserve">no </w:t>
      </w:r>
      <w:r w:rsidRPr="00AB409B">
        <w:rPr>
          <w:rFonts w:ascii="Arial" w:hAnsi="Arial" w:cs="Arial"/>
        </w:rPr>
        <w:t>such</w:t>
      </w:r>
      <w:r w:rsidR="00E67057" w:rsidRPr="00AB409B">
        <w:rPr>
          <w:rFonts w:ascii="Arial" w:hAnsi="Arial" w:cs="Arial"/>
        </w:rPr>
        <w:t xml:space="preserve"> </w:t>
      </w:r>
      <w:r w:rsidR="008E0337" w:rsidRPr="00AB409B">
        <w:rPr>
          <w:rFonts w:ascii="Arial" w:hAnsi="Arial" w:cs="Arial"/>
        </w:rPr>
        <w:t xml:space="preserve">effect </w:t>
      </w:r>
      <w:r w:rsidR="000D7445">
        <w:rPr>
          <w:rFonts w:ascii="Arial" w:hAnsi="Arial" w:cs="Arial"/>
        </w:rPr>
        <w:t>has been</w:t>
      </w:r>
      <w:r w:rsidR="00B850F4" w:rsidRPr="00AB409B">
        <w:rPr>
          <w:rFonts w:ascii="Arial" w:hAnsi="Arial" w:cs="Arial"/>
        </w:rPr>
        <w:t xml:space="preserve"> </w:t>
      </w:r>
      <w:r w:rsidR="008C510C" w:rsidRPr="00AB409B">
        <w:rPr>
          <w:rFonts w:ascii="Arial" w:hAnsi="Arial" w:cs="Arial"/>
        </w:rPr>
        <w:t xml:space="preserve">found in </w:t>
      </w:r>
      <w:r w:rsidR="00B850F4" w:rsidRPr="00AB409B">
        <w:rPr>
          <w:rFonts w:ascii="Arial" w:hAnsi="Arial" w:cs="Arial"/>
        </w:rPr>
        <w:t>meta-analyses</w:t>
      </w:r>
      <w:r w:rsidR="00C43F41" w:rsidRPr="00AB409B">
        <w:rPr>
          <w:rFonts w:ascii="Arial" w:hAnsi="Arial" w:cs="Arial"/>
        </w:rPr>
        <w:t xml:space="preserve"> of</w:t>
      </w:r>
      <w:r w:rsidR="006757B9" w:rsidRPr="00AB409B">
        <w:rPr>
          <w:rFonts w:ascii="Arial" w:hAnsi="Arial" w:cs="Arial"/>
        </w:rPr>
        <w:t xml:space="preserve"> </w:t>
      </w:r>
      <w:r w:rsidR="008C510C" w:rsidRPr="00AB409B">
        <w:rPr>
          <w:rFonts w:ascii="Arial" w:hAnsi="Arial" w:cs="Arial"/>
        </w:rPr>
        <w:t>PCSK9 inhibitor</w:t>
      </w:r>
      <w:r w:rsidR="008E0337" w:rsidRPr="00AB409B">
        <w:rPr>
          <w:rFonts w:ascii="Arial" w:hAnsi="Arial" w:cs="Arial"/>
        </w:rPr>
        <w:t xml:space="preserve"> trials</w:t>
      </w:r>
      <w:r w:rsidR="00B850F4" w:rsidRPr="00AB409B">
        <w:rPr>
          <w:rFonts w:ascii="Arial" w:hAnsi="Arial" w:cs="Arial"/>
        </w:rPr>
        <w:fldChar w:fldCharType="begin" w:fldLock="1"/>
      </w:r>
      <w:r w:rsidR="00B0321F" w:rsidRPr="00AB409B">
        <w:rPr>
          <w:rFonts w:ascii="Arial" w:hAnsi="Arial" w:cs="Arial"/>
        </w:rPr>
        <w:instrText>ADDIN CSL_CITATION {"citationItems":[{"id":"ITEM-1","itemData":{"DOI":"10.1002/14651858.CD011748.pub2","ISSN":"14651858","abstract":"Background: Despite the availability of effective drug therapies that reduce low-density lipoprotein (LDL)-cholesterol (LDL-C), cardiovascular disease (CVD) remains an important cause of mortality and morbidity. Therefore, additional LDL-C reduction may be warranted, especially for patients who are unresponsive to, or unable to take, existing LDL-C-reducing therapies. By inhibiting the proprotein convertase subtilisin/kexin type 9 (PCSK9) enzyme, monoclonal antibodies (PCSK9 inhibitors) may further reduce LDL-C, potentially reducing CVD risk as well.Objectives: PrimaryTo quantify short-term (24 weeks), medium-term (one year), and long-term (five years) effects of PCSK9 inhibitors on lipid parameters and on the incidence of CVD. SecondaryTo quantify the safety of PCSK9 inhibitors, with specific focus on the incidence of type 2 diabetes, cognitive function, and cancer. Additionally, to determine if specific patient subgroups were more or less likely to benefit from the use of PCSK9 inhibitors.Search methods: We identified studies by systematically searching the Cochrane Central Register of Controlled Trials (CENTRAL), MEDLINE, Embase, and Web of Science. We also searched Clinicaltrials.gov and the International Clinical Trials Registry Platform and screened the reference lists of included studies. We identified the studies included in this review through electronic literature searches conducted up to May 2016, and added three large trials published in March 2017.Selection criteria: All parallel-group and factorial randomised controlled trials (RCTs) with a follow-up time of at least 24 weeks were eligible.Data collection and analysis: Two review authors independently reviewed and extracted data. When data were available, we calculated pooled effect estimates.Main results: We included 20 studies with data on 67,237 participants (median age 61 years; range 52 to 64 years). Twelve trials randomised participants to alirocumab, three trials to bococizumab, one to RG7652, and four to evolocumab. Owing to the small number of trials using agents other than alirocumab, we did not differentiate between types of PCSK9 inhibitors used. We compared PCSK9 inhibitors with placebo (thirteen RCTs), ezetimibe (two RCTs) or ezetimibe and statins (five RCTs).Compared with placebo, PCSK9 inhibitors decreased LDL-C by 53.86% (95% confidence interval (CI) 58.64 to 49.08; eight studies; 4782 participants; GRADE: moderate) at 24 weeks; compared with ezetimibe, PCSK9 inhibitors de…","author":[{"dropping-particle":"","family":"Schmidt","given":"Amand F","non-dropping-particle":"","parse-names":false,"suffix":""},{"dropping-particle":"","family":"Pearce","given":"Lucy S","non-dropping-particle":"","parse-names":false,"suffix":""},{"dropping-particle":"","family":"Wilkins","given":"John T","non-dropping-particle":"","parse-names":false,"suffix":""},{"dropping-particle":"","family":"Overington","given":"John P","non-dropping-particle":"","parse-names":false,"suffix":""},{"dropping-particle":"","family":"Hingorani","given":"Aroon D","non-dropping-particle":"","parse-names":false,"suffix":""},{"dropping-particle":"","family":"Casas","given":"Juan P","non-dropping-particle":"","parse-names":false,"suffix":""}],"container-title":"Cochrane Database of Systematic Reviews","id":"ITEM-1","issue":"4","issued":{"date-parts":[["2017","4","28"]]},"title":"PCSK9 monoclonal antibodies for the primary and secondary prevention of cardiovascular disease","type":"article-journal"},"uris":["http://www.mendeley.com/documents/?uuid=db4c72d6-69b8-4a55-b9f3-15557a7328b0"]}],"mendeley":{"formattedCitation":"&lt;sup&gt;6&lt;/sup&gt;","plainTextFormattedCitation":"6","previouslyFormattedCitation":"&lt;sup&gt;6&lt;/sup&gt;"},"properties":{"noteIndex":0},"schema":"https://github.com/citation-style-language/schema/raw/master/csl-citation.json"}</w:instrText>
      </w:r>
      <w:r w:rsidR="00B850F4" w:rsidRPr="00AB409B">
        <w:rPr>
          <w:rFonts w:ascii="Arial" w:hAnsi="Arial" w:cs="Arial"/>
        </w:rPr>
        <w:fldChar w:fldCharType="separate"/>
      </w:r>
      <w:r w:rsidR="00B850F4" w:rsidRPr="00AB409B">
        <w:rPr>
          <w:rFonts w:ascii="Arial" w:hAnsi="Arial" w:cs="Arial"/>
          <w:noProof/>
          <w:vertAlign w:val="superscript"/>
        </w:rPr>
        <w:t>6</w:t>
      </w:r>
      <w:r w:rsidR="00B850F4" w:rsidRPr="00AB409B">
        <w:rPr>
          <w:rFonts w:ascii="Arial" w:hAnsi="Arial" w:cs="Arial"/>
        </w:rPr>
        <w:fldChar w:fldCharType="end"/>
      </w:r>
      <w:r w:rsidR="00B850F4" w:rsidRPr="00AB409B">
        <w:rPr>
          <w:rFonts w:ascii="Arial" w:hAnsi="Arial" w:cs="Arial"/>
          <w:vertAlign w:val="superscript"/>
        </w:rPr>
        <w:t>,</w:t>
      </w:r>
      <w:r w:rsidR="00C43F41" w:rsidRPr="00AB409B">
        <w:rPr>
          <w:rFonts w:ascii="Arial" w:hAnsi="Arial" w:cs="Arial"/>
        </w:rPr>
        <w:fldChar w:fldCharType="begin" w:fldLock="1"/>
      </w:r>
      <w:r w:rsidR="00B0321F" w:rsidRPr="00AB409B">
        <w:rPr>
          <w:rFonts w:ascii="Arial" w:hAnsi="Arial" w:cs="Arial"/>
        </w:rPr>
        <w:instrText>ADDIN CSL_CITATION {"citationItems":[{"id":"ITEM-1","itemData":{"DOI":"10.1007/s40618-019-01019-4","ISBN":"0123456789","ISSN":"17208386","abstract":"Background and aims: Proprotein convertase subtilisin/kexin type 9 (PCSK9) inhibitors determine a wide reduction of LDL cholesterol, greater than other lipid-lowering agents. The present meta-analysis is aimed at the assessment of PCSK9 inhibitors effect on LDL Cholesterol, cardiovascular morbidity and all-cause mortality. Methods and results: A Medline and Clinicaltrials.gov search for eligible studies until December 1, 2017, was performed. All randomized trials (&gt; 12 weeks) comparing PCSK-9 inhibitors with placebo or active drugs were retrieved. Primary endpoints: (a) LDL cholesterol at endpoint; (b) Major cardiovascular events (MACE); (c) All-cause mortality. Data extraction was performed independently by two of the authors, and conflicts resolved by a third investigator. A total of 38 trials fulfilling the inclusion criteria were identified, with mean duration of 36.4 weeks. The reduction of LDL cholesterol at endpoint, versus placebo, ezetimibe, and high-dose statins was − 65.3 [− 69.6, − 60.9]%, − 57.7 [− 68.3;− 47.0]%, and − 34.5 [− 40.8;− 28.1]%, respectively, with alirocumab possibly showing a smaller effect than the other drugs of the class. Treatment with PCSK9 inhibitors was associated with a reduction in the incidence of MACE (Mantel–Haenszel Odds Ratio [MH-OR] 0.83 [0.78, 0.88]), with significant effects of alirocumab and evolocumab only. The number needed to treat for 2 years for preventing one event was 89. All-cause mortality and cardiovascular mortality were not reduced by treatment with PCSK-9 inhibitors (MH-OR 0.94 [0.84, 1.04] and 0.97[0.86;1.09]). Conclusions: PCSK-9 inhibitors are effective in reducing LDL cholesterol and the incidence of major cardiovascular events in high-risk patients. Bococizumab does not show significant effects on MACE. Registration number: PROSPERO-CRD42018087640.","author":[{"dropping-particle":"","family":"Dicembrini","given":"I.","non-dropping-particle":"","parse-names":false,"suffix":""},{"dropping-particle":"","family":"Giannini","given":"S.","non-dropping-particle":"","parse-names":false,"suffix":""},{"dropping-particle":"","family":"Ragghianti","given":"B.","non-dropping-particle":"","parse-names":false,"suffix":""},{"dropping-particle":"","family":"Mannucci","given":"E.","non-dropping-particle":"","parse-names":false,"suffix":""},{"dropping-particle":"","family":"Monami","given":"M.","non-dropping-particle":"","parse-names":false,"suffix":""}],"container-title":"Journal of Endocrinological Investigation","id":"ITEM-1","issue":"9","issued":{"date-parts":[["2019"]]},"page":"1029-1039","publisher":"Springer International Publishing","title":"Effects of PCSK9 inhibitors on LDL cholesterol, cardiovascular morbidity and all-cause mortality: a systematic review and meta-analysis of randomized controlled trials","type":"article-journal","volume":"42"},"uris":["http://www.mendeley.com/documents/?uuid=f1427474-dec4-4291-be36-bcfae6a530d6"]}],"mendeley":{"formattedCitation":"&lt;sup&gt;7&lt;/sup&gt;","plainTextFormattedCitation":"7","previouslyFormattedCitation":"&lt;sup&gt;7&lt;/sup&gt;"},"properties":{"noteIndex":0},"schema":"https://github.com/citation-style-language/schema/raw/master/csl-citation.json"}</w:instrText>
      </w:r>
      <w:r w:rsidR="00C43F41" w:rsidRPr="00AB409B">
        <w:rPr>
          <w:rFonts w:ascii="Arial" w:hAnsi="Arial" w:cs="Arial"/>
        </w:rPr>
        <w:fldChar w:fldCharType="separate"/>
      </w:r>
      <w:r w:rsidR="00B850F4" w:rsidRPr="00AB409B">
        <w:rPr>
          <w:rFonts w:ascii="Arial" w:hAnsi="Arial" w:cs="Arial"/>
          <w:noProof/>
          <w:vertAlign w:val="superscript"/>
        </w:rPr>
        <w:t>7</w:t>
      </w:r>
      <w:r w:rsidR="00C43F41" w:rsidRPr="00AB409B">
        <w:rPr>
          <w:rFonts w:ascii="Arial" w:hAnsi="Arial" w:cs="Arial"/>
        </w:rPr>
        <w:fldChar w:fldCharType="end"/>
      </w:r>
      <w:r w:rsidR="00C43F41" w:rsidRPr="00AB409B">
        <w:rPr>
          <w:rFonts w:ascii="Arial" w:hAnsi="Arial" w:cs="Arial"/>
        </w:rPr>
        <w:t xml:space="preserve">. </w:t>
      </w:r>
      <w:r w:rsidR="00AD0A5F" w:rsidRPr="00AB409B">
        <w:rPr>
          <w:rFonts w:ascii="Arial" w:hAnsi="Arial" w:cs="Arial"/>
        </w:rPr>
        <w:t xml:space="preserve">A </w:t>
      </w:r>
      <w:r w:rsidR="005C4F6C" w:rsidRPr="00AB409B">
        <w:rPr>
          <w:rFonts w:ascii="Arial" w:hAnsi="Arial" w:cs="Arial"/>
        </w:rPr>
        <w:t xml:space="preserve">meta-regression pooling </w:t>
      </w:r>
      <w:r w:rsidR="00C43F41" w:rsidRPr="00AB409B">
        <w:rPr>
          <w:rFonts w:ascii="Arial" w:hAnsi="Arial" w:cs="Arial"/>
        </w:rPr>
        <w:t>data</w:t>
      </w:r>
      <w:r w:rsidR="005C4F6C" w:rsidRPr="00AB409B">
        <w:rPr>
          <w:rFonts w:ascii="Arial" w:hAnsi="Arial" w:cs="Arial"/>
        </w:rPr>
        <w:t xml:space="preserve"> across all</w:t>
      </w:r>
      <w:r w:rsidR="00114B9C" w:rsidRPr="00AB409B">
        <w:rPr>
          <w:rFonts w:ascii="Arial" w:hAnsi="Arial" w:cs="Arial"/>
        </w:rPr>
        <w:t xml:space="preserve"> published</w:t>
      </w:r>
      <w:r w:rsidR="005C4F6C" w:rsidRPr="00AB409B">
        <w:rPr>
          <w:rFonts w:ascii="Arial" w:hAnsi="Arial" w:cs="Arial"/>
        </w:rPr>
        <w:t xml:space="preserve"> trials investigating LDL-c lowering </w:t>
      </w:r>
      <w:r w:rsidR="00715EFA" w:rsidRPr="00AB409B">
        <w:rPr>
          <w:rFonts w:ascii="Arial" w:hAnsi="Arial" w:cs="Arial"/>
        </w:rPr>
        <w:t xml:space="preserve">therapies </w:t>
      </w:r>
      <w:r w:rsidR="005C4F6C" w:rsidRPr="00AB409B">
        <w:rPr>
          <w:rFonts w:ascii="Arial" w:hAnsi="Arial" w:cs="Arial"/>
        </w:rPr>
        <w:t xml:space="preserve">only found evidence for an all-cause mortality </w:t>
      </w:r>
      <w:r w:rsidR="008C510C" w:rsidRPr="00AB409B">
        <w:rPr>
          <w:rFonts w:ascii="Arial" w:hAnsi="Arial" w:cs="Arial"/>
        </w:rPr>
        <w:t>benefit</w:t>
      </w:r>
      <w:r w:rsidR="005C4F6C" w:rsidRPr="00AB409B">
        <w:rPr>
          <w:rFonts w:ascii="Arial" w:hAnsi="Arial" w:cs="Arial"/>
        </w:rPr>
        <w:t xml:space="preserve"> </w:t>
      </w:r>
      <w:r w:rsidR="002551C2" w:rsidRPr="00AB409B">
        <w:rPr>
          <w:rFonts w:ascii="Arial" w:hAnsi="Arial" w:cs="Arial"/>
        </w:rPr>
        <w:t>for patients with a</w:t>
      </w:r>
      <w:r w:rsidR="005C4F6C" w:rsidRPr="00AB409B">
        <w:rPr>
          <w:rFonts w:ascii="Arial" w:hAnsi="Arial" w:cs="Arial"/>
        </w:rPr>
        <w:t xml:space="preserve"> baseline LD</w:t>
      </w:r>
      <w:r w:rsidR="00AD0A5F" w:rsidRPr="00AB409B">
        <w:rPr>
          <w:rFonts w:ascii="Arial" w:hAnsi="Arial" w:cs="Arial"/>
        </w:rPr>
        <w:t>L-c greater than 100mg/dL</w:t>
      </w:r>
      <w:r w:rsidR="00AD0A5F" w:rsidRPr="00AB409B">
        <w:rPr>
          <w:rFonts w:ascii="Arial" w:hAnsi="Arial" w:cs="Arial"/>
        </w:rPr>
        <w:fldChar w:fldCharType="begin" w:fldLock="1"/>
      </w:r>
      <w:r w:rsidR="00B0321F" w:rsidRPr="00AB409B">
        <w:rPr>
          <w:rFonts w:ascii="Arial" w:hAnsi="Arial" w:cs="Arial"/>
        </w:rPr>
        <w:instrText>ADDIN CSL_CITATION {"citationItems":[{"id":"ITEM-1","itemData":{"DOI":"10.1001/jama.2018.2525","ISSN":"0098-7484","abstract":"IMPORTANCE: Effects on specific fatal and nonfatal end points appear to vary for low-density lipoprotein cholesterol (LDL-C)-lowering drug trials. OBJECTIVE: To evaluate whether baseline LDL-C level is associated with total and cardiovascular mortality risk reductions. DATA SOURCESAND STUDY SELECTION: Electronic databases (Cochrane, MEDLINE, EMBASE, TCTMD, ClinicalTrials.gov, major congress proceedings) were searched through February 2, 2018, to identify randomized clinical trials of statins, ezetimibe, and PCSK9-inhibiting monoclonal antibodies. DATA EXTRACTION AND SYNTHESIS: Two investigators abstracted data and appraised risks of bias. Intervention groups were categorized as \"more intensive\" (more potent pharmacologic intervention) or \"less intensive\" (less potent, placebo, or control group). MAIN OUTCOMES AND MEASURES: The coprimary end points were total mortality and cardiovascular mortality. Random-effects meta-regression and meta-analyses evaluated associations between baseline LDL-C level and reductions in mortality end points and secondary end points including major adverse cardiac events (MACE). RESULTS: In 34 trials, 136 299 patients received more intensive and 133 989 received less intensive LDL-C lowering. All-cause mortality was lower for more vs less intensive therapy (7.08% vs 7.70%; rate ratio [RR], 0.92 [95% CI, 0.88 to 0.96]), but varied by baseline LDL-C level. Meta-regression showed more intensive LDL-C lowering was associated with greater reductions in all-cause mortality with higher baseline LDL-C levels (change in RRs per 40-mg/dL increase in baseline LDL-C, 0.91 [95% CI, 0.86 to 0.96]; P =.001; absolute risk difference [ARD], -1.05 incident cases per 1000 person-years [95% CI, -1.59 to -0.51]), but only when baseline LDL-C levels were 100 mg/dL or greater (P &lt;.001 for interaction) in a meta-analysis. Cardiovascular mortality was lower for more vs less intensive therapy (3.48% vs 4.07%; RR, 0.84 [95% CI, 0.79 to 0.89]) but varied by baseline LDL-C level. Meta-regression showed more intensive LDL-C lowering was associated with a greater reduction in cardiovascular mortality with higher baseline LDL-C levels (change in RRs per 40-mg/dL increase in baseline LDL-C, 0.86 [95% CI, 0.80 to 0.94]; P &lt;.001; ARD, -1.0 incident cases per 1000 person-years [95% CI, -1.51 to -0.45]), but only when baseline LDL-C levels were 100 mg/dL or greater (P &lt;.001 for interaction) in a meta-analysis. Trials with baseline LDL-C levels of 160 mg/dL or gre…","author":[{"dropping-particle":"","family":"Navarese","given":"Eliano P.","non-dropping-particle":"","parse-names":false,"suffix":""},{"dropping-particle":"","family":"Robinson","given":"Jennifer G.","non-dropping-particle":"","parse-names":false,"suffix":""},{"dropping-particle":"","family":"Kowalewski","given":"Mariusz","non-dropping-particle":"","parse-names":false,"suffix":""},{"dropping-particle":"","family":"Kolodziejczak","given":"Michalina","non-dropping-particle":"","parse-names":false,"suffix":""},{"dropping-particle":"","family":"Andreotti","given":"Felicita","non-dropping-particle":"","parse-names":false,"suffix":""},{"dropping-particle":"","family":"Bliden","given":"Kevin","non-dropping-particle":"","parse-names":false,"suffix":""},{"dropping-particle":"","family":"Tantry","given":"Udaya","non-dropping-particle":"","parse-names":false,"suffix":""},{"dropping-particle":"","family":"Kubica","given":"Jacek","non-dropping-particle":"","parse-names":false,"suffix":""},{"dropping-particle":"","family":"Raggi","given":"Paolo","non-dropping-particle":"","parse-names":false,"suffix":""},{"dropping-particle":"","family":"Gurbel","given":"Paul A.","non-dropping-particle":"","parse-names":false,"suffix":""}],"container-title":"JAMA","id":"ITEM-1","issue":"15","issued":{"date-parts":[["2018","4","17"]]},"note":"Notes\n- only present when baseline LDL-C &amp;lt; 100\n- ODYSSEY LONG TERM + OSLE meta-analysis &amp;gt; benefit for all-caus mortality [6]\n\nRefs\n- 9: JUPITER\n- 24: AFCAPS/TexCAPS","page":"1566","title":"Association Between Baseline LDL-C Level and Total and Cardiovascular Mortality After LDL-C Lowering","type":"article-journal","volume":"319"},"uris":["http://www.mendeley.com/documents/?uuid=71c9fbec-fbc0-49a6-8bb0-63babf3080c8"]}],"mendeley":{"formattedCitation":"&lt;sup&gt;8&lt;/sup&gt;","plainTextFormattedCitation":"8","previouslyFormattedCitation":"&lt;sup&gt;8&lt;/sup&gt;"},"properties":{"noteIndex":0},"schema":"https://github.com/citation-style-language/schema/raw/master/csl-citation.json"}</w:instrText>
      </w:r>
      <w:r w:rsidR="00AD0A5F" w:rsidRPr="00AB409B">
        <w:rPr>
          <w:rFonts w:ascii="Arial" w:hAnsi="Arial" w:cs="Arial"/>
        </w:rPr>
        <w:fldChar w:fldCharType="separate"/>
      </w:r>
      <w:r w:rsidR="00B850F4" w:rsidRPr="00AB409B">
        <w:rPr>
          <w:rFonts w:ascii="Arial" w:hAnsi="Arial" w:cs="Arial"/>
          <w:noProof/>
          <w:vertAlign w:val="superscript"/>
        </w:rPr>
        <w:t>8</w:t>
      </w:r>
      <w:r w:rsidR="00AD0A5F" w:rsidRPr="00AB409B">
        <w:rPr>
          <w:rFonts w:ascii="Arial" w:hAnsi="Arial" w:cs="Arial"/>
        </w:rPr>
        <w:fldChar w:fldCharType="end"/>
      </w:r>
      <w:r w:rsidR="00AD0A5F" w:rsidRPr="00AB409B">
        <w:rPr>
          <w:rFonts w:ascii="Arial" w:hAnsi="Arial" w:cs="Arial"/>
        </w:rPr>
        <w:t xml:space="preserve">. </w:t>
      </w:r>
      <w:r w:rsidR="00F87524" w:rsidRPr="00AB409B">
        <w:rPr>
          <w:rFonts w:ascii="Arial" w:hAnsi="Arial" w:cs="Arial"/>
        </w:rPr>
        <w:t>Thus,</w:t>
      </w:r>
      <w:r w:rsidR="002551C2" w:rsidRPr="00AB409B">
        <w:rPr>
          <w:rFonts w:ascii="Arial" w:hAnsi="Arial" w:cs="Arial"/>
        </w:rPr>
        <w:t xml:space="preserve"> effects of LDL-c lowering on</w:t>
      </w:r>
      <w:r w:rsidR="00F87524" w:rsidRPr="00AB409B">
        <w:rPr>
          <w:rFonts w:ascii="Arial" w:hAnsi="Arial" w:cs="Arial"/>
        </w:rPr>
        <w:t xml:space="preserve"> all-cause mortality</w:t>
      </w:r>
      <w:r w:rsidR="00264804" w:rsidRPr="00AB409B">
        <w:rPr>
          <w:rFonts w:ascii="Arial" w:hAnsi="Arial" w:cs="Arial"/>
        </w:rPr>
        <w:t xml:space="preserve"> an</w:t>
      </w:r>
      <w:r w:rsidR="008E0337" w:rsidRPr="00AB409B">
        <w:rPr>
          <w:rFonts w:ascii="Arial" w:hAnsi="Arial" w:cs="Arial"/>
        </w:rPr>
        <w:t>d</w:t>
      </w:r>
      <w:r w:rsidR="00264804" w:rsidRPr="00AB409B">
        <w:rPr>
          <w:rFonts w:ascii="Arial" w:hAnsi="Arial" w:cs="Arial"/>
        </w:rPr>
        <w:t xml:space="preserve"> </w:t>
      </w:r>
      <w:r w:rsidR="008E0337" w:rsidRPr="00AB409B">
        <w:rPr>
          <w:rFonts w:ascii="Arial" w:hAnsi="Arial" w:cs="Arial"/>
        </w:rPr>
        <w:t>lifespan</w:t>
      </w:r>
      <w:r w:rsidR="00F87524" w:rsidRPr="00AB409B">
        <w:rPr>
          <w:rFonts w:ascii="Arial" w:hAnsi="Arial" w:cs="Arial"/>
        </w:rPr>
        <w:t xml:space="preserve"> may be heterogeneous across drug classes</w:t>
      </w:r>
      <w:r w:rsidR="009D6D8B" w:rsidRPr="00AB409B">
        <w:rPr>
          <w:rFonts w:ascii="Arial" w:hAnsi="Arial" w:cs="Arial"/>
        </w:rPr>
        <w:t xml:space="preserve"> and </w:t>
      </w:r>
      <w:r w:rsidR="00F87524" w:rsidRPr="00AB409B">
        <w:rPr>
          <w:rFonts w:ascii="Arial" w:hAnsi="Arial" w:cs="Arial"/>
        </w:rPr>
        <w:t>patient subgroups.</w:t>
      </w:r>
      <w:r w:rsidR="00715EFA" w:rsidRPr="00AB409B">
        <w:rPr>
          <w:rFonts w:ascii="Arial" w:hAnsi="Arial" w:cs="Arial"/>
        </w:rPr>
        <w:t xml:space="preserve"> Alternatively, </w:t>
      </w:r>
      <w:r w:rsidR="002B0859" w:rsidRPr="00AB409B">
        <w:rPr>
          <w:rFonts w:ascii="Arial" w:hAnsi="Arial" w:cs="Arial"/>
        </w:rPr>
        <w:t xml:space="preserve">the lack of evidence </w:t>
      </w:r>
      <w:r w:rsidR="00A72B12" w:rsidRPr="00AB409B">
        <w:rPr>
          <w:rFonts w:ascii="Arial" w:hAnsi="Arial" w:cs="Arial"/>
        </w:rPr>
        <w:t>for a mortality benefit</w:t>
      </w:r>
      <w:r w:rsidR="002B0859" w:rsidRPr="00AB409B">
        <w:rPr>
          <w:rFonts w:ascii="Arial" w:hAnsi="Arial" w:cs="Arial"/>
        </w:rPr>
        <w:t xml:space="preserve"> for PCSK9 inhibitors may be a consequence of the limited follow-up data from clinical trials</w:t>
      </w:r>
      <w:r w:rsidR="00A72B12" w:rsidRPr="00AB409B">
        <w:rPr>
          <w:rFonts w:ascii="Arial" w:hAnsi="Arial" w:cs="Arial"/>
        </w:rPr>
        <w:t xml:space="preserve"> to date</w:t>
      </w:r>
      <w:r w:rsidR="002B0859" w:rsidRPr="00AB409B">
        <w:rPr>
          <w:rFonts w:ascii="Arial" w:hAnsi="Arial" w:cs="Arial"/>
        </w:rPr>
        <w:t xml:space="preserve">. </w:t>
      </w:r>
      <w:r w:rsidR="005C4F6C" w:rsidRPr="00AB409B">
        <w:rPr>
          <w:rFonts w:ascii="Arial" w:hAnsi="Arial" w:cs="Arial"/>
        </w:rPr>
        <w:t xml:space="preserve">As </w:t>
      </w:r>
      <w:r w:rsidR="00DF4EA4" w:rsidRPr="00AB409B">
        <w:rPr>
          <w:rFonts w:ascii="Arial" w:hAnsi="Arial" w:cs="Arial"/>
        </w:rPr>
        <w:t>participants</w:t>
      </w:r>
      <w:r w:rsidR="005C4F6C" w:rsidRPr="00AB409B">
        <w:rPr>
          <w:rFonts w:ascii="Arial" w:hAnsi="Arial" w:cs="Arial"/>
        </w:rPr>
        <w:t xml:space="preserve"> </w:t>
      </w:r>
      <w:r w:rsidR="00B850F4" w:rsidRPr="00AB409B">
        <w:rPr>
          <w:rFonts w:ascii="Arial" w:hAnsi="Arial" w:cs="Arial"/>
        </w:rPr>
        <w:t xml:space="preserve">in trials of LDL-c lowering therapy </w:t>
      </w:r>
      <w:r w:rsidR="004D1345" w:rsidRPr="00AB409B">
        <w:rPr>
          <w:rFonts w:ascii="Arial" w:hAnsi="Arial" w:cs="Arial"/>
        </w:rPr>
        <w:t xml:space="preserve">are </w:t>
      </w:r>
      <w:r w:rsidR="008E0337" w:rsidRPr="00AB409B">
        <w:rPr>
          <w:rFonts w:ascii="Arial" w:hAnsi="Arial" w:cs="Arial"/>
        </w:rPr>
        <w:t xml:space="preserve">typically </w:t>
      </w:r>
      <w:r w:rsidR="00DF4EA4" w:rsidRPr="00AB409B">
        <w:rPr>
          <w:rFonts w:ascii="Arial" w:hAnsi="Arial" w:cs="Arial"/>
        </w:rPr>
        <w:t>selected for</w:t>
      </w:r>
      <w:r w:rsidR="005C4F6C" w:rsidRPr="00AB409B">
        <w:rPr>
          <w:rFonts w:ascii="Arial" w:hAnsi="Arial" w:cs="Arial"/>
        </w:rPr>
        <w:t xml:space="preserve"> higher </w:t>
      </w:r>
      <w:r w:rsidR="00892883" w:rsidRPr="00AB409B">
        <w:rPr>
          <w:rFonts w:ascii="Arial" w:hAnsi="Arial" w:cs="Arial"/>
        </w:rPr>
        <w:t xml:space="preserve">CVD </w:t>
      </w:r>
      <w:r w:rsidR="005C4F6C" w:rsidRPr="00AB409B">
        <w:rPr>
          <w:rFonts w:ascii="Arial" w:hAnsi="Arial" w:cs="Arial"/>
        </w:rPr>
        <w:t>risk</w:t>
      </w:r>
      <w:r w:rsidR="008E0337" w:rsidRPr="00AB409B">
        <w:rPr>
          <w:rFonts w:ascii="Arial" w:hAnsi="Arial" w:cs="Arial"/>
        </w:rPr>
        <w:t xml:space="preserve"> and followed for limited periods of time</w:t>
      </w:r>
      <w:r w:rsidR="005C4F6C" w:rsidRPr="00AB409B">
        <w:rPr>
          <w:rFonts w:ascii="Arial" w:hAnsi="Arial" w:cs="Arial"/>
        </w:rPr>
        <w:t>, it is unclear the extent to which</w:t>
      </w:r>
      <w:r w:rsidR="0015256A" w:rsidRPr="00AB409B">
        <w:rPr>
          <w:rFonts w:ascii="Arial" w:hAnsi="Arial" w:cs="Arial"/>
        </w:rPr>
        <w:t xml:space="preserve"> </w:t>
      </w:r>
      <w:r w:rsidR="000C4A0C" w:rsidRPr="00AB409B">
        <w:rPr>
          <w:rFonts w:ascii="Arial" w:hAnsi="Arial" w:cs="Arial"/>
        </w:rPr>
        <w:t>long-term</w:t>
      </w:r>
      <w:r w:rsidR="0015256A" w:rsidRPr="00AB409B">
        <w:rPr>
          <w:rFonts w:ascii="Arial" w:hAnsi="Arial" w:cs="Arial"/>
        </w:rPr>
        <w:t xml:space="preserve"> </w:t>
      </w:r>
      <w:r w:rsidR="000C4A0C" w:rsidRPr="00AB409B">
        <w:rPr>
          <w:rFonts w:ascii="Arial" w:hAnsi="Arial" w:cs="Arial"/>
        </w:rPr>
        <w:t>reductions</w:t>
      </w:r>
      <w:r w:rsidR="0015256A" w:rsidRPr="00AB409B">
        <w:rPr>
          <w:rFonts w:ascii="Arial" w:hAnsi="Arial" w:cs="Arial"/>
        </w:rPr>
        <w:t xml:space="preserve"> in</w:t>
      </w:r>
      <w:r w:rsidR="005C4F6C" w:rsidRPr="00AB409B">
        <w:rPr>
          <w:rFonts w:ascii="Arial" w:hAnsi="Arial" w:cs="Arial"/>
        </w:rPr>
        <w:t xml:space="preserve"> LDL-c </w:t>
      </w:r>
      <w:r w:rsidR="000C4A0C" w:rsidRPr="00AB409B">
        <w:rPr>
          <w:rFonts w:ascii="Arial" w:hAnsi="Arial" w:cs="Arial"/>
        </w:rPr>
        <w:t>may influence</w:t>
      </w:r>
      <w:r w:rsidR="005C4F6C" w:rsidRPr="00AB409B">
        <w:rPr>
          <w:rFonts w:ascii="Arial" w:hAnsi="Arial" w:cs="Arial"/>
        </w:rPr>
        <w:t xml:space="preserve"> lifespan in a general population.</w:t>
      </w:r>
    </w:p>
    <w:p w14:paraId="391677AF" w14:textId="77777777" w:rsidR="002B0859" w:rsidRPr="00AB409B" w:rsidRDefault="002B0859" w:rsidP="006357FF">
      <w:pPr>
        <w:spacing w:line="480" w:lineRule="auto"/>
        <w:rPr>
          <w:rFonts w:ascii="Arial" w:hAnsi="Arial" w:cs="Arial"/>
        </w:rPr>
      </w:pPr>
    </w:p>
    <w:p w14:paraId="27B716F5" w14:textId="07EF84C0" w:rsidR="006B7E3E" w:rsidRPr="00AB409B" w:rsidRDefault="00414F68" w:rsidP="006357FF">
      <w:pPr>
        <w:spacing w:line="480" w:lineRule="auto"/>
        <w:rPr>
          <w:rFonts w:ascii="Arial" w:hAnsi="Arial" w:cs="Arial"/>
        </w:rPr>
      </w:pPr>
      <w:r w:rsidRPr="00AB409B">
        <w:rPr>
          <w:rFonts w:ascii="Arial" w:hAnsi="Arial" w:cs="Arial"/>
        </w:rPr>
        <w:t>Results from</w:t>
      </w:r>
      <w:r w:rsidR="00E22B85" w:rsidRPr="00AB409B">
        <w:rPr>
          <w:rFonts w:ascii="Arial" w:hAnsi="Arial" w:cs="Arial"/>
        </w:rPr>
        <w:t xml:space="preserve"> prospective observational studies </w:t>
      </w:r>
      <w:r w:rsidRPr="00AB409B">
        <w:rPr>
          <w:rFonts w:ascii="Arial" w:hAnsi="Arial" w:cs="Arial"/>
        </w:rPr>
        <w:t>investigating this question have been conflicted</w:t>
      </w:r>
      <w:r w:rsidR="008C510C" w:rsidRPr="00AB409B">
        <w:rPr>
          <w:rFonts w:ascii="Arial" w:hAnsi="Arial" w:cs="Arial"/>
        </w:rPr>
        <w:fldChar w:fldCharType="begin" w:fldLock="1"/>
      </w:r>
      <w:r w:rsidR="00B0321F" w:rsidRPr="00AB409B">
        <w:rPr>
          <w:rFonts w:ascii="Arial" w:hAnsi="Arial" w:cs="Arial"/>
        </w:rPr>
        <w:instrText>ADDIN CSL_CITATION {"citationItems":[{"id":"ITEM-1","itemData":{"DOI":"10.1161/CIRCULATIONAHA.114.010001","ISSN":"0009-7322","abstract":"Background-National and international guidelines recommend fasting lipid panel measurement for risk stratification of patients for prevention of cardiovascular events. However, the prognostic value of fasting versus nonfasting low-density lipoprotein cholesterol (LDL-C) is uncertain. Methods and Results-Patients enrolled in the National Health and Nutrition Examination Survey III (NHANES-III), a nationally representative cross-sectional survey performed from 1988 to 1994, were stratified on the basis of fasting status (8 or &lt;8 hours) and followed for a mean of 14.0 (±0.22) years. Propensity score matching was used to assemble fasting and nonfasting cohorts with similar baseline characteristics. The risk of outcomes as a function of LDL-C and fasting status was assessed with the use of receiver operating characteristic curves and bootstrapping methods. The interaction between fasting status and LDL-C was assessed with Cox proportional hazards modeling. Primary outcome was all-cause mortality. Secondary outcome was cardiovascular mortality. One-to-one matching based on propensity score yielded 4299 pairs of fasting and nonfasting individuals. For the primary outcome, fasting LDL-C yielded prognostic value similar to that for nonfasting LDL-C (C statistic=0.59 [95% confidence interval, 0.57-0.61] versus 0.58 [95% confidence interval, 0.56-0.60]; P=0.73), and LDL-C by fasting status interaction term in the Cox proportional hazards model was not significant (Pinteraction=0.11). Similar results were seen for the secondary outcome (fasting versus nonfasting C statistic=0.62 [95% confidence interval, 0.60-0.66] versus 0.62 [95% confidence interval, 0.60-0.66]; P=0.96; Pinteraction=0.34). Conclusions-Nonfasting LDL-C has prognostic value similar to that of fasting LDL-C. National and international agencies should consider reevaluating the recommendation that patients fast before obtaining a lipid panel. © 2014 American Heart Association, Inc.","author":[{"dropping-particle":"","family":"Doran","given":"Bethany","non-dropping-particle":"","parse-names":false,"suffix":""},{"dropping-particle":"","family":"Guo","given":"Yu","non-dropping-particle":"","parse-names":false,"suffix":""},{"dropping-particle":"","family":"Xu","given":"Jinfeng","non-dropping-particle":"","parse-names":false,"suffix":""},{"dropping-particle":"","family":"Weintraub","given":"Howard","non-dropping-particle":"","parse-names":false,"suffix":""},{"dropping-particle":"","family":"Mora","given":"Samia","non-dropping-particle":"","parse-names":false,"suffix":""},{"dropping-particle":"","family":"Maron","given":"David J.","non-dropping-particle":"","parse-names":false,"suffix":""},{"dropping-particle":"","family":"Bangalore","given":"Sripal","non-dropping-particle":"","parse-names":false,"suffix":""}],"container-title":"Circulation","id":"ITEM-1","issue":"7","issued":{"date-parts":[["2014","8","12"]]},"page":"546-553","title":"Prognostic Value of Fasting Versus Nonfasting Low-Density Lipoprotein Cholesterol Levels on Long-Term Mortality","type":"article-journal","volume":"130"},"uris":["http://www.mendeley.com/documents/?uuid=2f99f26c-322a-4f67-9330-414b8e346b05"]}],"mendeley":{"formattedCitation":"&lt;sup&gt;9&lt;/sup&gt;","plainTextFormattedCitation":"9","previouslyFormattedCitation":"&lt;sup&gt;9&lt;/sup&gt;"},"properties":{"noteIndex":0},"schema":"https://github.com/citation-style-language/schema/raw/master/csl-citation.json"}</w:instrText>
      </w:r>
      <w:r w:rsidR="008C510C" w:rsidRPr="00AB409B">
        <w:rPr>
          <w:rFonts w:ascii="Arial" w:hAnsi="Arial" w:cs="Arial"/>
        </w:rPr>
        <w:fldChar w:fldCharType="separate"/>
      </w:r>
      <w:r w:rsidR="00B850F4" w:rsidRPr="00AB409B">
        <w:rPr>
          <w:rFonts w:ascii="Arial" w:hAnsi="Arial" w:cs="Arial"/>
          <w:noProof/>
          <w:vertAlign w:val="superscript"/>
        </w:rPr>
        <w:t>9</w:t>
      </w:r>
      <w:r w:rsidR="008C510C" w:rsidRPr="00AB409B">
        <w:rPr>
          <w:rFonts w:ascii="Arial" w:hAnsi="Arial" w:cs="Arial"/>
        </w:rPr>
        <w:fldChar w:fldCharType="end"/>
      </w:r>
      <w:r w:rsidRPr="00AB409B">
        <w:rPr>
          <w:rFonts w:ascii="Arial" w:hAnsi="Arial" w:cs="Arial"/>
          <w:vertAlign w:val="superscript"/>
        </w:rPr>
        <w:t>,</w:t>
      </w:r>
      <w:r w:rsidRPr="00AB409B">
        <w:rPr>
          <w:rFonts w:ascii="Arial" w:hAnsi="Arial" w:cs="Arial"/>
          <w:vertAlign w:val="superscript"/>
        </w:rPr>
        <w:fldChar w:fldCharType="begin" w:fldLock="1"/>
      </w:r>
      <w:r w:rsidR="00155485" w:rsidRPr="00AB409B">
        <w:rPr>
          <w:rFonts w:ascii="Arial" w:hAnsi="Arial" w:cs="Arial"/>
          <w:vertAlign w:val="superscript"/>
        </w:rPr>
        <w:instrText>ADDIN CSL_CITATION {"citationItems":[{"id":"ITEM-1","itemData":{"DOI":"10.1136/bmjopen-2015-010401","ISSN":"20446055","PMID":"27292972","abstract":"It is well known that total cholesterol becomes less of a risk factor or not at all for all-cause and cardiovascular (CV) mortality with increasing age, but as little is known as to whether low-density lipoprotein cholesterol (LDL-C), one component of total cholesterol, is associated with mortality in the elderly, we decided to investigate this issue. Setting, participants and outcome measures: We sought PubMed for cohort studies, where LDL-C had been investigated as a risk factor for all-cause and/or CV mortality in individuals ≥ 60 years from the general population. Results: We identified 19 cohort studies including 30 cohorts with a total of 68 094 elderly people, where all-cause mortality was recorded in 28 cohorts and CV mortality in 9 cohorts. Inverse association between allcause mortality and LDL-C was seen in 16 cohorts (in 14 with statistical significance) representing 92% of the number of participants, where this association was recorded. In the rest, no association was found. In two cohorts, CV mortality was highest in the lowest LDL-C quartile and with statistical significance; in seven cohorts, no association was found. Conclusions: High LDL-C is inversely associated with mortality in most people over 60 years. This finding is inconsistent with the cholesterol hypothesis (ie, that cholesterol, particularly LDL-C, is inherently atherogenic). Since elderly people with high LDL-C live as long or longer than those with low LDL-C, our analysis provides reason to question the validity of the cholesterol hypothesis. Moreover, our study provides the rationale for a re-evaluation of guidelines recommending pharmacological reduction of LDL-C in the elderly as a component of cardiovascular disease prevention strategies.","author":[{"dropping-particle":"","family":"Ravnskov","given":"Uffe","non-dropping-particle":"","parse-names":false,"suffix":""},{"dropping-particle":"","family":"Diamond","given":"David M.","non-dropping-particle":"","parse-names":false,"suffix":""},{"dropping-particle":"","family":"Hama","given":"Rokura","non-dropping-particle":"","parse-names":false,"suffix":""},{"dropping-particle":"","family":"Hamazaki","given":"Tomohito","non-dropping-particle":"","parse-names":false,"suffix":""},{"dropping-particle":"","family":"Hammarskjöld","given":"Björn","non-dropping-particle":"","parse-names":false,"suffix":""},{"dropping-particle":"","family":"Hynes","given":"Niamh","non-dropping-particle":"","parse-names":false,"suffix":""},{"dropping-particle":"","family":"Kendrick","given":"Malcolm","non-dropping-particle":"","parse-names":false,"suffix":""},{"dropping-particle":"","family":"Langsjoen","given":"Peter H.","non-dropping-particle":"","parse-names":false,"suffix":""},{"dropping-particle":"","family":"Malhotra","given":"Aseem","non-dropping-particle":"","parse-names":false,"suffix":""},{"dropping-particle":"","family":"Mascitelli","given":"Luca","non-dropping-particle":"","parse-names":false,"suffix":""},{"dropping-particle":"","family":"McCully","given":"Kilmer S.","non-dropping-particle":"","parse-names":false,"suffix":""},{"dropping-particle":"","family":"Ogushi","given":"Yoichi","non-dropping-particle":"","parse-names":false,"suffix":""},{"dropping-particle":"","family":"Okuyama","given":"Harumi","non-dropping-particle":"","parse-names":false,"suffix":""},{"dropping-particle":"","family":"Rosch","given":"Paul J.","non-dropping-particle":"","parse-names":false,"suffix":""},{"dropping-particle":"","family":"Schersten","given":"Tore","non-dropping-particle":"","parse-names":false,"suffix":""},{"dropping-particle":"","family":"Sultan","given":"Sherif","non-dropping-particle":"","parse-names":false,"suffix":""},{"dropping-particle":"","family":"Sundberg","given":"Ralf","non-dropping-particle":"","parse-names":false,"suffix":""}],"container-title":"BMJ Open","id":"ITEM-1","issue":"6","issued":{"date-parts":[["2016"]]},"page":"1-8","title":"Lack of an association or an inverse association between low-density-lipoprotein cholesterol and mortality in the elderly: A systematic review","type":"article-journal","volume":"6"},"uris":["http://www.mendeley.com/documents/?uuid=a952a417-06ba-448e-b532-b9071380381b"]}],"mendeley":{"formattedCitation":"&lt;sup&gt;10&lt;/sup&gt;","plainTextFormattedCitation":"10","previouslyFormattedCitation":"&lt;sup&gt;10&lt;/sup&gt;"},"properties":{"noteIndex":0},"schema":"https://github.com/citation-style-language/schema/raw/master/csl-citation.json"}</w:instrText>
      </w:r>
      <w:r w:rsidRPr="00AB409B">
        <w:rPr>
          <w:rFonts w:ascii="Arial" w:hAnsi="Arial" w:cs="Arial"/>
          <w:vertAlign w:val="superscript"/>
        </w:rPr>
        <w:fldChar w:fldCharType="separate"/>
      </w:r>
      <w:r w:rsidRPr="00AB409B">
        <w:rPr>
          <w:rFonts w:ascii="Arial" w:hAnsi="Arial" w:cs="Arial"/>
          <w:noProof/>
          <w:vertAlign w:val="superscript"/>
        </w:rPr>
        <w:t>10</w:t>
      </w:r>
      <w:r w:rsidRPr="00AB409B">
        <w:rPr>
          <w:rFonts w:ascii="Arial" w:hAnsi="Arial" w:cs="Arial"/>
          <w:vertAlign w:val="superscript"/>
        </w:rPr>
        <w:fldChar w:fldCharType="end"/>
      </w:r>
      <w:r w:rsidR="00E22B85" w:rsidRPr="00AB409B">
        <w:rPr>
          <w:rFonts w:ascii="Arial" w:hAnsi="Arial" w:cs="Arial"/>
        </w:rPr>
        <w:t xml:space="preserve">, </w:t>
      </w:r>
      <w:r w:rsidR="004D1345" w:rsidRPr="00AB409B">
        <w:rPr>
          <w:rFonts w:ascii="Arial" w:hAnsi="Arial" w:cs="Arial"/>
        </w:rPr>
        <w:t>potentially due to</w:t>
      </w:r>
      <w:r w:rsidR="00E22B85" w:rsidRPr="00AB409B">
        <w:rPr>
          <w:rFonts w:ascii="Arial" w:hAnsi="Arial" w:cs="Arial"/>
        </w:rPr>
        <w:t xml:space="preserve"> residual</w:t>
      </w:r>
      <w:r w:rsidR="00F70809" w:rsidRPr="00AB409B">
        <w:rPr>
          <w:rFonts w:ascii="Arial" w:hAnsi="Arial" w:cs="Arial"/>
        </w:rPr>
        <w:t xml:space="preserve"> confounding, reverse causality </w:t>
      </w:r>
      <w:r w:rsidR="00E22B85" w:rsidRPr="00AB409B">
        <w:rPr>
          <w:rFonts w:ascii="Arial" w:hAnsi="Arial" w:cs="Arial"/>
        </w:rPr>
        <w:t xml:space="preserve">and survival </w:t>
      </w:r>
      <w:r w:rsidR="00E22B85" w:rsidRPr="00AB409B">
        <w:rPr>
          <w:rFonts w:ascii="Arial" w:hAnsi="Arial" w:cs="Arial"/>
        </w:rPr>
        <w:lastRenderedPageBreak/>
        <w:t xml:space="preserve">bias. These potential limitations may be overcome by </w:t>
      </w:r>
      <w:r w:rsidR="00DF4EA4" w:rsidRPr="00AB409B">
        <w:rPr>
          <w:rFonts w:ascii="Arial" w:hAnsi="Arial" w:cs="Arial"/>
        </w:rPr>
        <w:t xml:space="preserve">the use of Mendelian randomization (MR), an analytic approach </w:t>
      </w:r>
      <w:r w:rsidR="00264804" w:rsidRPr="00AB409B">
        <w:rPr>
          <w:rFonts w:ascii="Arial" w:hAnsi="Arial" w:cs="Arial"/>
        </w:rPr>
        <w:t xml:space="preserve">that </w:t>
      </w:r>
      <w:r w:rsidR="00DF4EA4" w:rsidRPr="00AB409B">
        <w:rPr>
          <w:rFonts w:ascii="Arial" w:hAnsi="Arial" w:cs="Arial"/>
        </w:rPr>
        <w:t xml:space="preserve">uses randomly allocated germline genetic variants </w:t>
      </w:r>
      <w:ins w:id="72" w:author="Daghlas, Iyas" w:date="2021-02-15T19:23:00Z">
        <w:r w:rsidR="00FA405D">
          <w:rPr>
            <w:rFonts w:ascii="Arial" w:hAnsi="Arial" w:cs="Arial"/>
          </w:rPr>
          <w:t xml:space="preserve">as proxies for exposures </w:t>
        </w:r>
      </w:ins>
      <w:r w:rsidR="00DF4EA4" w:rsidRPr="00AB409B">
        <w:rPr>
          <w:rFonts w:ascii="Arial" w:hAnsi="Arial" w:cs="Arial"/>
        </w:rPr>
        <w:t>to study causal effects</w:t>
      </w:r>
      <w:del w:id="73" w:author="Daghlas, Iyas" w:date="2021-02-15T19:23:00Z">
        <w:r w:rsidR="00DF4EA4" w:rsidRPr="00AB409B" w:rsidDel="00FA405D">
          <w:rPr>
            <w:rFonts w:ascii="Arial" w:hAnsi="Arial" w:cs="Arial"/>
          </w:rPr>
          <w:delText xml:space="preserve"> of exposures</w:delText>
        </w:r>
      </w:del>
      <w:r w:rsidR="00DF4EA4" w:rsidRPr="00AB409B">
        <w:rPr>
          <w:rFonts w:ascii="Arial" w:hAnsi="Arial" w:cs="Arial"/>
        </w:rPr>
        <w:t xml:space="preserve"> on </w:t>
      </w:r>
      <w:ins w:id="74" w:author="Daghlas, Iyas" w:date="2021-02-15T19:23:00Z">
        <w:r w:rsidR="00FA405D">
          <w:rPr>
            <w:rFonts w:ascii="Arial" w:hAnsi="Arial" w:cs="Arial"/>
          </w:rPr>
          <w:t xml:space="preserve">disease </w:t>
        </w:r>
      </w:ins>
      <w:r w:rsidR="00DF4EA4" w:rsidRPr="00AB409B">
        <w:rPr>
          <w:rFonts w:ascii="Arial" w:hAnsi="Arial" w:cs="Arial"/>
        </w:rPr>
        <w:t>outcomes</w:t>
      </w:r>
      <w:r w:rsidR="00DF4EA4" w:rsidRPr="00AB409B">
        <w:rPr>
          <w:rFonts w:ascii="Arial" w:hAnsi="Arial" w:cs="Arial"/>
        </w:rPr>
        <w:fldChar w:fldCharType="begin" w:fldLock="1"/>
      </w:r>
      <w:r w:rsidR="00155485" w:rsidRPr="00AB409B">
        <w:rPr>
          <w:rFonts w:ascii="Arial" w:hAnsi="Arial" w:cs="Arial"/>
        </w:rPr>
        <w:instrText>ADDIN CSL_CITATION {"citationItems":[{"id":"ITEM-1","itemData":{"DOI":"10.1093/ije/dyg070","ISBN":"0300-5771 (Print)","ISSN":"03005771","PMID":"12689998","abstract":"Associations between modifiable exposures and disease seen in observational epidemiology are sometimes confounded and thus misleading, despite our best efforts to improve the design and analysis of studies. Mendelian randomization-the random assortment of genes from parents to offspring that occurs during gamete formation and conception-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1","issued":{"date-parts":[["2003"]]},"page":"1-22","title":"'Mendelian randomization': Can genetic epidemiology contribute to understanding environmental determinants of disease?","type":"article-journal","volume":"32"},"uris":["http://www.mendeley.com/documents/?uuid=2c35b61b-04b6-4dd0-9070-3c58d140621a"]}],"mendeley":{"formattedCitation":"&lt;sup&gt;11&lt;/sup&gt;","plainTextFormattedCitation":"11","previouslyFormattedCitation":"&lt;sup&gt;11&lt;/sup&gt;"},"properties":{"noteIndex":0},"schema":"https://github.com/citation-style-language/schema/raw/master/csl-citation.json"}</w:instrText>
      </w:r>
      <w:r w:rsidR="00DF4EA4" w:rsidRPr="00AB409B">
        <w:rPr>
          <w:rFonts w:ascii="Arial" w:hAnsi="Arial" w:cs="Arial"/>
        </w:rPr>
        <w:fldChar w:fldCharType="separate"/>
      </w:r>
      <w:r w:rsidRPr="00AB409B">
        <w:rPr>
          <w:rFonts w:ascii="Arial" w:hAnsi="Arial" w:cs="Arial"/>
          <w:noProof/>
          <w:vertAlign w:val="superscript"/>
        </w:rPr>
        <w:t>11</w:t>
      </w:r>
      <w:r w:rsidR="00DF4EA4" w:rsidRPr="00AB409B">
        <w:rPr>
          <w:rFonts w:ascii="Arial" w:hAnsi="Arial" w:cs="Arial"/>
        </w:rPr>
        <w:fldChar w:fldCharType="end"/>
      </w:r>
      <w:r w:rsidR="00DF4EA4" w:rsidRPr="00AB409B">
        <w:rPr>
          <w:rFonts w:ascii="Arial" w:hAnsi="Arial" w:cs="Arial"/>
        </w:rPr>
        <w:t xml:space="preserve">. </w:t>
      </w:r>
      <w:ins w:id="75" w:author="Daghlas, Iyas" w:date="2021-02-15T19:22:00Z">
        <w:r w:rsidR="00FA405D">
          <w:rPr>
            <w:rFonts w:ascii="Arial" w:hAnsi="Arial" w:cs="Arial"/>
          </w:rPr>
          <w:t xml:space="preserve">Given that these randomly allocated germline genetic variants cannot </w:t>
        </w:r>
      </w:ins>
      <w:ins w:id="76" w:author="Gill, Dipender P S" w:date="2021-02-16T08:56:00Z">
        <w:r w:rsidR="009B7782">
          <w:rPr>
            <w:rFonts w:ascii="Arial" w:hAnsi="Arial" w:cs="Arial"/>
          </w:rPr>
          <w:t xml:space="preserve">typically </w:t>
        </w:r>
      </w:ins>
      <w:ins w:id="77" w:author="Daghlas, Iyas" w:date="2021-02-15T19:22:00Z">
        <w:r w:rsidR="00FA405D">
          <w:rPr>
            <w:rFonts w:ascii="Arial" w:hAnsi="Arial" w:cs="Arial"/>
          </w:rPr>
          <w:t xml:space="preserve">be modified after conception, this approach is relatively robust to confounding and reverse causality. </w:t>
        </w:r>
      </w:ins>
      <w:ins w:id="78" w:author="Daghlas, Iyas" w:date="2021-02-15T19:28:00Z">
        <w:r w:rsidR="00D35C4A">
          <w:rPr>
            <w:rFonts w:ascii="Arial" w:hAnsi="Arial" w:cs="Arial"/>
          </w:rPr>
          <w:t>MR</w:t>
        </w:r>
      </w:ins>
      <w:ins w:id="79" w:author="Daghlas, Iyas" w:date="2021-02-15T19:24:00Z">
        <w:r w:rsidR="00FA405D">
          <w:rPr>
            <w:rFonts w:ascii="Arial" w:hAnsi="Arial" w:cs="Arial"/>
          </w:rPr>
          <w:t xml:space="preserve"> can be used t</w:t>
        </w:r>
      </w:ins>
      <w:ins w:id="80" w:author="Daghlas, Iyas" w:date="2021-02-15T19:25:00Z">
        <w:r w:rsidR="00FA405D">
          <w:rPr>
            <w:rFonts w:ascii="Arial" w:hAnsi="Arial" w:cs="Arial"/>
          </w:rPr>
          <w:t>o study effects of genetic variation in drug targets on disease outcomes</w:t>
        </w:r>
      </w:ins>
      <w:ins w:id="81" w:author="Daghlas, Iyas" w:date="2021-02-15T19:27:00Z">
        <w:r w:rsidR="00D35C4A">
          <w:rPr>
            <w:rFonts w:ascii="Arial" w:hAnsi="Arial" w:cs="Arial"/>
          </w:rPr>
          <w:fldChar w:fldCharType="begin" w:fldLock="1"/>
        </w:r>
      </w:ins>
      <w:r w:rsidR="00311C8F">
        <w:rPr>
          <w:rFonts w:ascii="Arial" w:hAnsi="Arial" w:cs="Arial"/>
        </w:rPr>
        <w:instrText>ADDIN CSL_CITATION {"citationItems":[{"id":"ITEM-1","itemData":{"DOI":"10.1161/CIRCULATIONAHA.118.038814","ISSN":"0009-7322","PMID":"31234639","abstract":"Background: Drug effects can be investigated through natural variation in the genes for their protein targets. The present study aimed to use this approach to explore the potential side effects and repurposing potential of antihypertensive drugs, which are among the most commonly used medications worldwide. Methods: Genetic proxies for the effect of antihypertensive drug classes were identified as variants in the genes for the corresponding targets that associated with systolic blood pressure at genome-wide significance. Mendelian randomization estimates for drug effects on coronary heart disease and stroke risk were compared with randomized, controlled trial results. A phenome-wide association study in the UK Biobank was performed to identify potential side effects and repurposing opportunities, with findings investigated in the Vanderbilt University biobank (BioVU) and in observational analysis of the UK Biobank. Results: Suitable genetic proxies for angiotensin-converting enzyme inhibitors, β-blockers, and calcium channel blockers (CCBs) were identified. Mendelian randomization estimates for their effect on coronary heart disease and stroke risk, respectively, were comparable to results from randomized, controlled trials against placebo. A phenome-wide association study in the UK Biobank identified an association of the CCB standardized genetic risk score with increased risk of diverticulosis (odds ratio, 1.02 per standard deviation increase; 95% CI, 1.01-1.04), with a consistent estimate found in BioVU (odds ratio, 1.01; 95% CI, 1.00-1.02). Cox regression analysis of drug use in the UK Biobank suggested that this association was specific to nondihydropyridine CCBs (hazard ratio 1.49 considering thiazide diuretic agents as a comparator; 95% CI, 1.04-2.14) but not dihydropyridine CCBs (hazard ratio, 1.04; 95% CI, 0.83-1.32). Conclusions: Genetic variants can be used to explore the efficacy and side effects of antihypertensive medications. The identified potential effect of nondihydropyridine CCBs on diverticulosis risk could have clinical implications and warrants further investigation.","author":[{"dropping-particle":"","family":"Gill","given":"Dipender","non-dropping-particle":"","parse-names":false,"suffix":""},{"dropping-particle":"","family":"Georgakis","given":"Marios K.","non-dropping-particle":"","parse-names":false,"suffix":""},{"dropping-particle":"","family":"Koskeridis","given":"Fotios","non-dropping-particle":"","parse-names":false,"suffix":""},{"dropping-particle":"","family":"Jiang","given":"Lan","non-dropping-particle":"","parse-names":false,"suffix":""},{"dropping-particle":"","family":"Feng","given":"Qiping","non-dropping-particle":"","parse-names":false,"suffix":""},{"dropping-particle":"","family":"Wei","given":"Wei-Qi","non-dropping-particle":"","parse-names":false,"suffix":""},{"dropping-particle":"","family":"Theodoratou","given":"Evropi","non-dropping-particle":"","parse-names":false,"suffix":""},{"dropping-particle":"","family":"Elliott","given":"Paul","non-dropping-particle":"","parse-names":false,"suffix":""},{"dropping-particle":"","family":"Denny","given":"Joshua C.","non-dropping-particle":"","parse-names":false,"suffix":""},{"dropping-particle":"","family":"Malik","given":"Rainer","non-dropping-particle":"","parse-names":false,"suffix":""},{"dropping-particle":"","family":"Evangelou","given":"Evangelos","non-dropping-particle":"","parse-names":false,"suffix":""},{"dropping-particle":"","family":"Dehghan","given":"Abbas","non-dropping-particle":"","parse-names":false,"suffix":""},{"dropping-particle":"","family":"Dichgans","given":"Martin","non-dropping-particle":"","parse-names":false,"suffix":""},{"dropping-particle":"","family":"Tzoulaki","given":"Ioanna","non-dropping-particle":"","parse-names":false,"suffix":""}],"container-title":"Circulation","id":"ITEM-1","issue":"4","issued":{"date-parts":[["2019","7","23"]]},"page":"270-279","title":"Use of Genetic Variants Related to Antihypertensive Drugs to Inform on Efficacy and Side Effects","type":"article-journal","volume":"140"},"uris":["http://www.mendeley.com/documents/?uuid=2ef15f37-c295-46a5-9abd-2d7d3dd685c7"]}],"mendeley":{"formattedCitation":"&lt;sup&gt;12&lt;/sup&gt;","plainTextFormattedCitation":"12","previouslyFormattedCitation":"&lt;sup&gt;12&lt;/sup&gt;"},"properties":{"noteIndex":0},"schema":"https://github.com/citation-style-language/schema/raw/master/csl-citation.json"}</w:instrText>
      </w:r>
      <w:r w:rsidR="00D35C4A">
        <w:rPr>
          <w:rFonts w:ascii="Arial" w:hAnsi="Arial" w:cs="Arial"/>
        </w:rPr>
        <w:fldChar w:fldCharType="separate"/>
      </w:r>
      <w:r w:rsidR="00D35C4A" w:rsidRPr="00D35C4A">
        <w:rPr>
          <w:rFonts w:ascii="Arial" w:hAnsi="Arial" w:cs="Arial"/>
          <w:noProof/>
          <w:vertAlign w:val="superscript"/>
        </w:rPr>
        <w:t>12</w:t>
      </w:r>
      <w:ins w:id="82" w:author="Daghlas, Iyas" w:date="2021-02-15T19:27:00Z">
        <w:r w:rsidR="00D35C4A">
          <w:rPr>
            <w:rFonts w:ascii="Arial" w:hAnsi="Arial" w:cs="Arial"/>
          </w:rPr>
          <w:fldChar w:fldCharType="end"/>
        </w:r>
      </w:ins>
      <w:ins w:id="83" w:author="Daghlas, Iyas" w:date="2021-02-15T19:24:00Z">
        <w:r w:rsidR="00FA405D">
          <w:rPr>
            <w:rFonts w:ascii="Arial" w:hAnsi="Arial" w:cs="Arial"/>
          </w:rPr>
          <w:t xml:space="preserve">, </w:t>
        </w:r>
      </w:ins>
      <w:ins w:id="84" w:author="Daghlas, Iyas" w:date="2021-02-15T19:25:00Z">
        <w:r w:rsidR="00FA405D">
          <w:rPr>
            <w:rFonts w:ascii="Arial" w:hAnsi="Arial" w:cs="Arial"/>
          </w:rPr>
          <w:t>and to study effects of cardiovascular disease risk factors on lifespan and longevity</w:t>
        </w:r>
      </w:ins>
      <w:ins w:id="85" w:author="Daghlas, Iyas" w:date="2021-02-15T19:26:00Z">
        <w:r w:rsidR="00FA405D">
          <w:rPr>
            <w:rFonts w:ascii="Arial" w:hAnsi="Arial" w:cs="Arial"/>
          </w:rPr>
          <w:fldChar w:fldCharType="begin" w:fldLock="1"/>
        </w:r>
      </w:ins>
      <w:r w:rsidR="00311C8F">
        <w:rPr>
          <w:rFonts w:ascii="Arial" w:hAnsi="Arial" w:cs="Arial"/>
        </w:rPr>
        <w:instrText>ADDIN CSL_CITATION {"citationItems":[{"id":"ITEM-1","itemData":{"DOI":"10.1161/CIRCGEN.120.003143","ISSN":"2574-8300","author":[{"dropping-particle":"","family":"Daghlas","given":"Iyas","non-dropping-particle":"","parse-names":false,"suffix":""},{"dropping-particle":"","family":"Gill","given":"Dipender","non-dropping-particle":"","parse-names":false,"suffix":""}],"container-title":"Circulation: Genomic and Precision Medicine","id":"ITEM-1","issue":"6","issued":{"date-parts":[["2020","12"]]},"title":"Blood Pressure Modification and Life Expectancy in a General Population","type":"article-journal","volume":"13"},"uris":["http://www.mendeley.com/documents/?uuid=30ee9885-fddb-4698-bee9-e311410bae8e"]}],"mendeley":{"formattedCitation":"&lt;sup&gt;13&lt;/sup&gt;","plainTextFormattedCitation":"13","previouslyFormattedCitation":"&lt;sup&gt;13&lt;/sup&gt;"},"properties":{"noteIndex":0},"schema":"https://github.com/citation-style-language/schema/raw/master/csl-citation.json"}</w:instrText>
      </w:r>
      <w:r w:rsidR="00FA405D">
        <w:rPr>
          <w:rFonts w:ascii="Arial" w:hAnsi="Arial" w:cs="Arial"/>
        </w:rPr>
        <w:fldChar w:fldCharType="separate"/>
      </w:r>
      <w:r w:rsidR="00D35C4A" w:rsidRPr="00D35C4A">
        <w:rPr>
          <w:rFonts w:ascii="Arial" w:hAnsi="Arial" w:cs="Arial"/>
          <w:noProof/>
          <w:vertAlign w:val="superscript"/>
        </w:rPr>
        <w:t>13</w:t>
      </w:r>
      <w:ins w:id="86" w:author="Daghlas, Iyas" w:date="2021-02-15T19:26:00Z">
        <w:r w:rsidR="00FA405D">
          <w:rPr>
            <w:rFonts w:ascii="Arial" w:hAnsi="Arial" w:cs="Arial"/>
          </w:rPr>
          <w:fldChar w:fldCharType="end"/>
        </w:r>
      </w:ins>
      <w:ins w:id="87" w:author="Daghlas, Iyas" w:date="2021-02-15T19:25:00Z">
        <w:r w:rsidR="00FA405D">
          <w:rPr>
            <w:rFonts w:ascii="Arial" w:hAnsi="Arial" w:cs="Arial"/>
          </w:rPr>
          <w:t xml:space="preserve">. </w:t>
        </w:r>
      </w:ins>
      <w:r w:rsidR="00F70809" w:rsidRPr="00AB409B">
        <w:rPr>
          <w:rFonts w:ascii="Arial" w:hAnsi="Arial" w:cs="Arial"/>
        </w:rPr>
        <w:t xml:space="preserve">Although </w:t>
      </w:r>
      <w:r w:rsidR="00F87524" w:rsidRPr="00AB409B">
        <w:rPr>
          <w:rFonts w:ascii="Arial" w:hAnsi="Arial" w:cs="Arial"/>
        </w:rPr>
        <w:t xml:space="preserve">prior </w:t>
      </w:r>
      <w:r w:rsidR="00DF4EA4" w:rsidRPr="00AB409B">
        <w:rPr>
          <w:rFonts w:ascii="Arial" w:hAnsi="Arial" w:cs="Arial"/>
        </w:rPr>
        <w:t>MR</w:t>
      </w:r>
      <w:r w:rsidR="00F87524" w:rsidRPr="00AB409B">
        <w:rPr>
          <w:rFonts w:ascii="Arial" w:hAnsi="Arial" w:cs="Arial"/>
        </w:rPr>
        <w:t xml:space="preserve"> studies</w:t>
      </w:r>
      <w:r w:rsidR="00DF4EA4" w:rsidRPr="00AB409B">
        <w:rPr>
          <w:rFonts w:ascii="Arial" w:hAnsi="Arial" w:cs="Arial"/>
        </w:rPr>
        <w:t xml:space="preserve"> </w:t>
      </w:r>
      <w:r w:rsidR="00F87524" w:rsidRPr="00AB409B">
        <w:rPr>
          <w:rFonts w:ascii="Arial" w:hAnsi="Arial" w:cs="Arial"/>
        </w:rPr>
        <w:t>have</w:t>
      </w:r>
      <w:r w:rsidR="00DF4EA4" w:rsidRPr="00AB409B">
        <w:rPr>
          <w:rFonts w:ascii="Arial" w:hAnsi="Arial" w:cs="Arial"/>
        </w:rPr>
        <w:t xml:space="preserve"> </w:t>
      </w:r>
      <w:r w:rsidR="00F87524" w:rsidRPr="00AB409B">
        <w:rPr>
          <w:rFonts w:ascii="Arial" w:hAnsi="Arial" w:cs="Arial"/>
        </w:rPr>
        <w:t>suggested</w:t>
      </w:r>
      <w:r w:rsidR="00DF4EA4" w:rsidRPr="00AB409B">
        <w:rPr>
          <w:rFonts w:ascii="Arial" w:hAnsi="Arial" w:cs="Arial"/>
        </w:rPr>
        <w:t xml:space="preserve"> </w:t>
      </w:r>
      <w:r w:rsidR="00F87524" w:rsidRPr="00AB409B">
        <w:rPr>
          <w:rFonts w:ascii="Arial" w:hAnsi="Arial" w:cs="Arial"/>
        </w:rPr>
        <w:t>benef</w:t>
      </w:r>
      <w:ins w:id="88" w:author="Daghlas, Iyas" w:date="2021-02-15T19:28:00Z">
        <w:r w:rsidR="00D35C4A">
          <w:rPr>
            <w:rFonts w:ascii="Arial" w:hAnsi="Arial" w:cs="Arial"/>
          </w:rPr>
          <w:t>icial effects</w:t>
        </w:r>
      </w:ins>
      <w:del w:id="89" w:author="Daghlas, Iyas" w:date="2021-02-15T19:28:00Z">
        <w:r w:rsidR="00F87524" w:rsidRPr="00AB409B" w:rsidDel="00D35C4A">
          <w:rPr>
            <w:rFonts w:ascii="Arial" w:hAnsi="Arial" w:cs="Arial"/>
          </w:rPr>
          <w:delText>its</w:delText>
        </w:r>
      </w:del>
      <w:r w:rsidR="00F87524" w:rsidRPr="00AB409B">
        <w:rPr>
          <w:rFonts w:ascii="Arial" w:hAnsi="Arial" w:cs="Arial"/>
        </w:rPr>
        <w:t xml:space="preserve"> of</w:t>
      </w:r>
      <w:r w:rsidR="00892883" w:rsidRPr="00AB409B">
        <w:rPr>
          <w:rFonts w:ascii="Arial" w:hAnsi="Arial" w:cs="Arial"/>
        </w:rPr>
        <w:t xml:space="preserve"> overall</w:t>
      </w:r>
      <w:r w:rsidR="00DF4EA4" w:rsidRPr="00AB409B">
        <w:rPr>
          <w:rFonts w:ascii="Arial" w:hAnsi="Arial" w:cs="Arial"/>
        </w:rPr>
        <w:t xml:space="preserve"> LDL-c</w:t>
      </w:r>
      <w:r w:rsidR="00F87524" w:rsidRPr="00AB409B">
        <w:rPr>
          <w:rFonts w:ascii="Arial" w:hAnsi="Arial" w:cs="Arial"/>
        </w:rPr>
        <w:t xml:space="preserve"> lowering</w:t>
      </w:r>
      <w:r w:rsidR="000C4A0C" w:rsidRPr="00AB409B">
        <w:rPr>
          <w:rFonts w:ascii="Arial" w:hAnsi="Arial" w:cs="Arial"/>
        </w:rPr>
        <w:t xml:space="preserve"> on</w:t>
      </w:r>
      <w:r w:rsidR="00F21827" w:rsidRPr="00AB409B">
        <w:rPr>
          <w:rFonts w:ascii="Arial" w:hAnsi="Arial" w:cs="Arial"/>
        </w:rPr>
        <w:t xml:space="preserve"> lifespan, inferences</w:t>
      </w:r>
      <w:r w:rsidR="000D7445">
        <w:rPr>
          <w:rFonts w:ascii="Arial" w:hAnsi="Arial" w:cs="Arial"/>
        </w:rPr>
        <w:t xml:space="preserve"> from these studies</w:t>
      </w:r>
      <w:r w:rsidR="00F21827" w:rsidRPr="00AB409B">
        <w:rPr>
          <w:rFonts w:ascii="Arial" w:hAnsi="Arial" w:cs="Arial"/>
        </w:rPr>
        <w:t xml:space="preserve"> have been limited due to</w:t>
      </w:r>
      <w:r w:rsidR="000E3AD9" w:rsidRPr="00AB409B">
        <w:rPr>
          <w:rFonts w:ascii="Arial" w:hAnsi="Arial" w:cs="Arial"/>
        </w:rPr>
        <w:t xml:space="preserve"> </w:t>
      </w:r>
      <w:r w:rsidR="00F21827" w:rsidRPr="00AB409B">
        <w:rPr>
          <w:rFonts w:ascii="Arial" w:hAnsi="Arial" w:cs="Arial"/>
        </w:rPr>
        <w:t xml:space="preserve">low power, lack of independent replication, and potential bias </w:t>
      </w:r>
      <w:r w:rsidR="00DF2520" w:rsidRPr="00AB409B">
        <w:rPr>
          <w:rFonts w:ascii="Arial" w:hAnsi="Arial" w:cs="Arial"/>
        </w:rPr>
        <w:t>by</w:t>
      </w:r>
      <w:r w:rsidR="00F21827" w:rsidRPr="00AB409B">
        <w:rPr>
          <w:rFonts w:ascii="Arial" w:hAnsi="Arial" w:cs="Arial"/>
        </w:rPr>
        <w:t xml:space="preserve"> shared genetic associations with other lipid fractions</w:t>
      </w:r>
      <w:r w:rsidR="00DF2520" w:rsidRPr="00AB409B">
        <w:rPr>
          <w:rFonts w:ascii="Arial" w:hAnsi="Arial" w:cs="Arial"/>
        </w:rPr>
        <w:fldChar w:fldCharType="begin" w:fldLock="1"/>
      </w:r>
      <w:r w:rsidR="00311C8F">
        <w:rPr>
          <w:rFonts w:ascii="Arial" w:hAnsi="Arial" w:cs="Arial"/>
        </w:rPr>
        <w:instrText>ADDIN CSL_CITATION {"citationItems":[{"id":"ITEM-1","itemData":{"DOI":"10.1038/s41591-020-0785-8","ISSN":"1546170X","PMID":"32251405","abstract":"While polygenic risk scores (PRSs) are poised to be translated into clinical practice through prediction of inborn health risks1, a strategy to utilize genetics to prioritize modifiable risk factors driving heath outcome is warranted2. To this end, we investigated the association of the genetic susceptibility to complex traits with human lifespan in collaboration with three worldwide biobanks (ntotal = 675,898; BioBank Japan (n = 179,066), UK Biobank (n = 361,194) and FinnGen (n = 135,638)). In contrast to observational studies, in which discerning the cause-and-effect can be difficult, PRSs could help to identify the driver biomarkers affecting human lifespan. A high systolic blood pressure PRS was trans-ethnically associated with a shorter lifespan (hazard ratio = 1.03[1.02–1.04], Pmeta = 3.9 × 10−13) and parental lifespan (hazard ratio = 1.06[1.06–1.07], P = 2.0 × 10−86). The obesity PRS showed distinct effects on lifespan in Japanese and European individuals (Pheterogeneity = 9.5 × 10−8 for BMI). The causal effect of blood pressure and obesity on lifespan was further supported by Mendelian randomization studies. Beyond genotype–phenotype associations, our trans-biobank study offers a new value of PRSs in prioritization of risk factors that could be potential targets of medical treatment to improve population health.","author":[{"dropping-particle":"","family":"Sakaue","given":"Saori","non-dropping-particle":"","parse-names":false,"suffix":""},{"dropping-particle":"","family":"Kanai","given":"Masahiro","non-dropping-particle":"","parse-names":false,"suffix":""},{"dropping-particle":"","family":"Karjalainen","given":"Juha","non-dropping-particle":"","parse-names":false,"suffix":""},{"dropping-particle":"","family":"Akiyama","given":"Masato","non-dropping-particle":"","parse-names":false,"suffix":""},{"dropping-particle":"","family":"Kurki","given":"Mitja","non-dropping-particle":"","parse-names":false,"suffix":""},{"dropping-particle":"","family":"Matoba","given":"Nana","non-dropping-particle":"","parse-names":false,"suffix":""},{"dropping-particle":"","family":"Takahashi","given":"Atsushi","non-dropping-particle":"","parse-names":false,"suffix":""},{"dropping-particle":"","family":"Hirata","given":"Makoto","non-dropping-particle":"","parse-names":false,"suffix":""},{"dropping-particle":"","family":"Kubo","given":"Michiaki","non-dropping-particle":"","parse-names":false,"suffix":""},{"dropping-particle":"","family":"Matsuda","given":"Koichi","non-dropping-particle":"","parse-names":false,"suffix":""},{"dropping-particle":"","family":"Murakami","given":"Yoshinori","non-dropping-particle":"","parse-names":false,"suffix":""},{"dropping-particle":"","family":"Daly","given":"Mark J.","non-dropping-particle":"","parse-names":false,"suffix":""},{"dropping-particle":"","family":"Kamatani","given":"Yoichiro","non-dropping-particle":"","parse-names":false,"suffix":""},{"dropping-particle":"","family":"Okada","given":"Yukinori","non-dropping-particle":"","parse-names":false,"suffix":""}],"container-title":"Nature Medicine","id":"ITEM-1","issue":"4","issued":{"date-parts":[["2020"]]},"page":"542-548","publisher":"Springer US","title":"Trans-biobank analysis with 676,000 individuals elucidates the association of polygenic risk scores of complex traits with human lifespan","type":"article-journal","volume":"26"},"uris":["http://www.mendeley.com/documents/?uuid=70658559-aa1a-4f21-b3c1-b280a1e20b12"]}],"mendeley":{"formattedCitation":"&lt;sup&gt;14&lt;/sup&gt;","plainTextFormattedCitation":"14","previouslyFormattedCitation":"&lt;sup&gt;14&lt;/sup&gt;"},"properties":{"noteIndex":0},"schema":"https://github.com/citation-style-language/schema/raw/master/csl-citation.json"}</w:instrText>
      </w:r>
      <w:r w:rsidR="00DF2520" w:rsidRPr="00AB409B">
        <w:rPr>
          <w:rFonts w:ascii="Arial" w:hAnsi="Arial" w:cs="Arial"/>
        </w:rPr>
        <w:fldChar w:fldCharType="separate"/>
      </w:r>
      <w:r w:rsidR="00D35C4A" w:rsidRPr="00D35C4A">
        <w:rPr>
          <w:rFonts w:ascii="Arial" w:hAnsi="Arial" w:cs="Arial"/>
          <w:noProof/>
          <w:vertAlign w:val="superscript"/>
        </w:rPr>
        <w:t>14</w:t>
      </w:r>
      <w:r w:rsidR="00DF2520" w:rsidRPr="00AB409B">
        <w:rPr>
          <w:rFonts w:ascii="Arial" w:hAnsi="Arial" w:cs="Arial"/>
        </w:rPr>
        <w:fldChar w:fldCharType="end"/>
      </w:r>
      <w:r w:rsidR="00DF2520" w:rsidRPr="00AB409B">
        <w:rPr>
          <w:rFonts w:ascii="Arial" w:hAnsi="Arial" w:cs="Arial"/>
          <w:vertAlign w:val="superscript"/>
        </w:rPr>
        <w:t>,</w:t>
      </w:r>
      <w:r w:rsidR="00DF2520" w:rsidRPr="00AB409B">
        <w:rPr>
          <w:rFonts w:ascii="Arial" w:hAnsi="Arial" w:cs="Arial"/>
        </w:rPr>
        <w:fldChar w:fldCharType="begin" w:fldLock="1"/>
      </w:r>
      <w:r w:rsidR="00311C8F">
        <w:rPr>
          <w:rFonts w:ascii="Arial" w:hAnsi="Arial" w:cs="Arial"/>
        </w:rPr>
        <w:instrText>ADDIN CSL_CITATION {"citationItems":[{"id":"ITEM-1","itemData":{"DOI":"10.1016/j.jacc.2019.03.517","ISSN":"15583597","abstract":"Background: Reduced low-density lipoprotein (LDL) cholesterol due to inhibition of proprotein convertase subtilisin/kexin 9 (PCSK9) reduces cardiovascular events and may therefore also reduce cardiovascular and all-cause mortality. Objectives: This study tested the hypothesis that genetically low LDL cholesterol due to PCSK9 variation is causally associated with low cardiovascular and all-cause mortality in the general population. Methods: A total of 109,566 individuals from the Copenhagen General Population Study and the Copenhagen City Heart Study were genotyped for PCSK9 R46L (rs11591147), R237W (rs148195424), I474V (rs562556), and E670G (rs505151). During a median follow-up of 10 years (range 0 to 42 years) and 1,247,225 person-years, there were 3,828 cardiovascular deaths and 16,373 deaths from any cause. Results were validated using data on 431,043 individuals from the UK Biobank. Results: An increasing number of weighted PCSK9 alleles were associated with stepwise lower LDL cholesterol of up to 0.61 mmol/l (24 mg/dl; 18.2%; p for trend &lt;0.001) and with lower cardiovascular mortality (p = 0.001), but not with lower all-cause mortality (p = 0.11). In causal, genetic analyses, a 0.5-mmol/l (19.4-mg/dl) lower LDL cholesterol was associated with risk ratios for cardiovascular and all-cause mortality of 0.79 (95% confidence interval [CI]: 0.63 to 0.99; p = 0.04) and 1.02 (95% CI: 0.94 to 1.12; p = 0.63) in the Copenhagen studies, 0.79 (95% CI: 0.58 to 1.08; p = 0.14) and 0.98 (95% CI: 0.87 to 1.10; p = 0.75) in the UK Biobank, and of 0.79 (95% CI: 0.65 to 0.95; p = 0.01) and 1.01 (95% CI: 0.94 to 1.08; p = 0.85), respectively, in studies combined. Conclusions: Genetically low LDL cholesterol due to PCSK9 variation was causally associated with low risk of cardiovascular mortality, but not with low all-cause mortality in the general population.","author":[{"dropping-particle":"","family":"Benn","given":"Marianne","non-dropping-particle":"","parse-names":false,"suffix":""},{"dropping-particle":"","family":"Tybjærg-Hansen","given":"Anne","non-dropping-particle":"","parse-names":false,"suffix":""},{"dropping-particle":"","family":"Nordestgaard","given":"Børge G.","non-dropping-particle":"","parse-names":false,"suffix":""}],"container-title":"Journal of the American College of Cardiology","id":"ITEM-1","issue":"24","issued":{"date-parts":[["2019"]]},"page":"3102-3114","title":"Low LDL Cholesterol by PCSK9 Variation Reduces Cardiovascular Mortality","type":"article-journal","volume":"73"},"uris":["http://www.mendeley.com/documents/?uuid=df61f960-13bd-49c3-809a-fec73b0e198c"]}],"mendeley":{"formattedCitation":"&lt;sup&gt;15&lt;/sup&gt;","plainTextFormattedCitation":"15","previouslyFormattedCitation":"&lt;sup&gt;15&lt;/sup&gt;"},"properties":{"noteIndex":0},"schema":"https://github.com/citation-style-language/schema/raw/master/csl-citation.json"}</w:instrText>
      </w:r>
      <w:r w:rsidR="00DF2520" w:rsidRPr="00AB409B">
        <w:rPr>
          <w:rFonts w:ascii="Arial" w:hAnsi="Arial" w:cs="Arial"/>
        </w:rPr>
        <w:fldChar w:fldCharType="separate"/>
      </w:r>
      <w:r w:rsidR="00D35C4A" w:rsidRPr="00D35C4A">
        <w:rPr>
          <w:rFonts w:ascii="Arial" w:hAnsi="Arial" w:cs="Arial"/>
          <w:noProof/>
          <w:vertAlign w:val="superscript"/>
        </w:rPr>
        <w:t>15</w:t>
      </w:r>
      <w:r w:rsidR="00DF2520" w:rsidRPr="00AB409B">
        <w:rPr>
          <w:rFonts w:ascii="Arial" w:hAnsi="Arial" w:cs="Arial"/>
        </w:rPr>
        <w:fldChar w:fldCharType="end"/>
      </w:r>
      <w:r w:rsidR="00892883" w:rsidRPr="00AB409B">
        <w:rPr>
          <w:rFonts w:ascii="Arial" w:hAnsi="Arial" w:cs="Arial"/>
          <w:vertAlign w:val="superscript"/>
        </w:rPr>
        <w:t>,</w:t>
      </w:r>
      <w:r w:rsidR="00892883" w:rsidRPr="00AB409B">
        <w:rPr>
          <w:rFonts w:ascii="Arial" w:hAnsi="Arial" w:cs="Arial"/>
          <w:vertAlign w:val="superscript"/>
        </w:rPr>
        <w:fldChar w:fldCharType="begin" w:fldLock="1"/>
      </w:r>
      <w:r w:rsidR="00311C8F">
        <w:rPr>
          <w:rFonts w:ascii="Arial" w:hAnsi="Arial" w:cs="Arial"/>
          <w:vertAlign w:val="superscript"/>
        </w:rPr>
        <w:instrText>ADDIN CSL_CITATION {"citationItems":[{"id":"ITEM-1","itemData":{"DOI":"10.1038/s41467-017-00934-5","ISBN":"4146701700934","ISSN":"20411723","PMID":"29030599","abstract":"Genomic analysis of longevity offers the potential to illuminate the biology of human aging. Here, using genome-wide association meta-analysis of 606,059 parents’ survival, we discover two regions associated with longevity (HLA-DQA1/DRB1 and LPA). We also validate previous suggestions that APOE, CHRNA3/5, CDKN2A/B, SH2B3 and FOXO3A influence longevity. Next we show that giving up smoking, educational attainment, openness to new experience and high-density lipoprotein (HDL) cholesterol levels are most positively genetically correlated with lifespan while susceptibility to coronary artery disease (CAD), cigarettes smoked per day, lung cancer, insulin resistance and body fat are most negatively correlated. We suggest that the effect of education on lifespan is principally mediated through smoking while the effect of obesity appears to act via CAD. Using instrumental variables, we suggest that an increase of one body mass index unit reduces lifespan by 7 months while 1 year of education adds 11 months to expected lifespan.","author":[{"dropping-particle":"","family":"Joshi","given":"Peter K.","non-dropping-particle":"","parse-names":false,"suffix":""},{"dropping-particle":"","family":"Pirastu","given":"Nicola","non-dropping-particle":"","parse-names":false,"suffix":""},{"dropping-particle":"","family":"Kentistou","given":"Katherine A.","non-dropping-particle":"","parse-names":false,"suffix":""},{"dropping-particle":"","family":"Fischer","given":"Krista","non-dropping-particle":"","parse-names":false,"suffix":""},{"dropping-particle":"","family":"Hofer","given":"Edith","non-dropping-particle":"","parse-names":false,"suffix":""},{"dropping-particle":"","family":"Schraut","given":"Katharina E.","non-dropping-particle":"","parse-names":false,"suffix":""},{"dropping-particle":"","family":"Clark","given":"David W.","non-dropping-particle":"","parse-names":false,"suffix":""},{"dropping-particle":"","family":"Nutile","given":"Teresa","non-dropping-particle":"","parse-names":false,"suffix":""},{"dropping-particle":"","family":"Barnes","given":"Catriona L.K.","non-dropping-particle":"","parse-names":false,"suffix":""},{"dropping-particle":"","family":"Timmers","given":"Paul R.H.J.","non-dropping-particle":"","parse-names":false,"suffix":""},{"dropping-particle":"","family":"Shen","given":"Xia","non-dropping-particle":"","parse-names":false,"suffix":""},{"dropping-particle":"","family":"Gandin","given":"Ilaria","non-dropping-particle":"","parse-names":false,"suffix":""},{"dropping-particle":"","family":"McDaid","given":"Aaron F.","non-dropping-particle":"","parse-names":false,"suffix":""},{"dropping-particle":"","family":"Hansen","given":"Thomas Folkmann","non-dropping-particle":"","parse-names":false,"suffix":""},{"dropping-particle":"","family":"Gordon","given":"Scott D.","non-dropping-particle":"","parse-names":false,"suffix":""},{"dropping-particle":"","family":"Giulianini","given":"Franco","non-dropping-particle":"","parse-names":false,"suffix":""},{"dropping-particle":"","family":"Boutin","given":"Thibaud S.","non-dropping-particle":"","parse-names":false,"suffix":""},{"dropping-particle":"","family":"Abdellaoui","given":"Abdel","non-dropping-particle":"","parse-names":false,"suffix":""},{"dropping-particle":"","family":"Zhao","given":"Wei","non-dropping-particle":"","parse-names":false,"suffix":""},{"dropping-particle":"","family":"Medina-Gomez","given":"Carolina","non-dropping-particle":"","parse-names":false,"suffix":""},{"dropping-particle":"","family":"Bartz","given":"Traci M.","non-dropping-particle":"","parse-names":false,"suffix":""},{"dropping-particle":"","family":"Trompet","given":"Stella","non-dropping-particle":"","parse-names":false,"suffix":""},{"dropping-particle":"","family":"Lange","given":"Leslie A.","non-dropping-particle":"","parse-names":false,"suffix":""},{"dropping-particle":"","family":"Raffield","given":"Laura","non-dropping-particle":"","parse-names":false,"suffix":""},{"dropping-particle":"","family":"Spek","given":"Ashley","non-dropping-particle":"Van Der","parse-names":false,"suffix":""},{"dropping-particle":"","family":"Galesloot","given":"Tessel E.","non-dropping-particle":"","parse-names":false,"suffix":""},{"dropping-particle":"","family":"Proitsi","given":"Petroula","non-dropping-particle":"","parse-names":false,"suffix":""},{"dropping-particle":"","family":"Yanek","given":"Lisa R.","non-dropping-particle":"","parse-names":false,"suffix":""},{"dropping-particle":"","family":"Bielak","given":"Lawrence F.","non-dropping-particle":"","parse-names":false,"suffix":""},{"dropping-particle":"","family":"Payton","given":"Antony","non-dropping-particle":"","parse-names":false,"suffix":""},{"dropping-particle":"","family":"Murgia","given":"Federico","non-dropping-particle":"","parse-names":false,"suffix":""},{"dropping-particle":"","family":"Concas","given":"Maria Pina","non-dropping-particle":"","parse-names":false,"suffix":""},{"dropping-particle":"","family":"Biino","given":"Ginevra","non-dropping-particle":"","parse-names":false,"suffix":""},{"dropping-particle":"","family":"Tajuddin","given":"Salman M.","non-dropping-particle":"","parse-names":false,"suffix":""},{"dropping-particle":"","family":"Seppälä","given":"Ilkka","non-dropping-particle":"","parse-names":false,"suffix":""},{"dropping-particle":"","family":"Amin","given":"Najaf","non-dropping-particle":"","parse-names":false,"suffix":""},{"dropping-particle":"","family":"Boerwinkle","given":"Eric","non-dropping-particle":"","parse-names":false,"suffix":""},{"dropping-particle":"","family":"Børglum","given":"Anders D.","non-dropping-particle":"","parse-names":false,"suffix":""},{"dropping-particle":"","family":"Campbell","given":"Archie","non-dropping-particle":"","parse-names":false,"suffix":""},{"dropping-particle":"","family":"Demerath","given":"Ellen W.","non-dropping-particle":"","parse-names":false,"suffix":""},{"dropping-particle":"","family":"Demuth","given":"Ilja","non-dropping-particle":"","parse-names":false,"suffix":""},{"dropping-particle":"","family":"Faul","given":"Jessica D.","non-dropping-particle":"","parse-names":false,"suffix":""},{"dropping-particle":"","family":"Ford","given":"Ian","non-dropping-particle":"","parse-names":false,"suffix":""},{"dropping-particle":"","family":"Gialluisi","given":"Alessandro","non-dropping-particle":"","parse-names":false,"suffix":""},{"dropping-particle":"","family":"Gögele","given":"Martin","non-dropping-particle":"","parse-names":false,"suffix":""},{"dropping-particle":"","family":"Graff","given":"Mariaelisa","non-dropping-particle":"","parse-names":false,"suffix":""},{"dropping-particle":"","family":"Hingorani","given":"Aroon","non-dropping-particle":"","parse-names":false,"suffix":""},{"dropping-particle":"","family":"Hottenga","given":"Jouke Jan","non-dropping-particle":"","parse-names":false,"suffix":""},{"dropping-particle":"","family":"Hougaard","given":"David M.","non-dropping-particle":"","parse-names":false,"suffix":""},{"dropping-particle":"","family":"Hurme","given":"Mikko A.","non-dropping-particle":"","parse-names":false,"suffix":""},{"dropping-particle":"","family":"Ikram","given":"M. Arfan","non-dropping-particle":"","parse-names":false,"suffix":""},{"dropping-particle":"","family":"Jylhä","given":"Marja","non-dropping-particle":"","parse-names":false,"suffix":""},{"dropping-particle":"","family":"Kuh","given":"Diana","non-dropping-particle":"","parse-names":false,"suffix":""},{"dropping-particle":"","family":"Ligthart","given":"Lannie","non-dropping-particle":"","parse-names":false,"suffix":""},{"dropping-particle":"","family":"Lill","given":"Christina M.","non-dropping-particle":"","parse-names":false,"suffix":""},{"dropping-particle":"","family":"Lindenberger","given":"Ulman","non-dropping-particle":"","parse-names":false,"suffix":""},{"dropping-particle":"","family":"Lumley","given":"Thomas","non-dropping-particle":"","parse-names":false,"suffix":""},{"dropping-particle":"","family":"Mägi","given":"Reedik","non-dropping-particle":"","parse-names":false,"suffix":""},{"dropping-particle":"","family":"Marques-Vidal","given":"Pedro","non-dropping-particle":"","parse-names":false,"suffix":""},{"dropping-particle":"","family":"Medland","given":"Sarah E.","non-dropping-particle":"","parse-names":false,"suffix":""},{"dropping-particle":"","family":"Milani","given":"Lili","non-dropping-particle":"","parse-names":false,"suffix":""},{"dropping-particle":"","family":"Nagy","given":"Reka","non-dropping-particle":"","parse-names":false,"suffix":""},{"dropping-particle":"","family":"Ollier","given":"William E.R.","non-dropping-particle":"","parse-names":false,"suffix":""},{"dropping-particle":"","family":"Peyser","given":"Patricia A.","non-dropping-particle":"","parse-names":false,"suffix":""},{"dropping-particle":"","family":"Pramstaller","given":"Peter P.","non-dropping-particle":"","parse-names":false,"suffix":""},{"dropping-particle":"","family":"Ridker","given":"Paul M.","non-dropping-particle":"","parse-names":false,"suffix":""},{"dropping-particle":"","family":"Rivadeneira","given":"Fernando","non-dropping-particle":"","parse-names":false,"suffix":""},{"dropping-particle":"","family":"Ruggiero","given":"Daniela","non-dropping-particle":"","parse-names":false,"suffix":""},{"dropping-particle":"","family":"Saba","given":"Yasaman","non-dropping-particle":"","parse-names":false,"suffix":""},{"dropping-particle":"","family":"Schmidt","given":"Reinhold","non-dropping-particle":"","parse-names":false,"suffix":""},{"dropping-particle":"","family":"Schmidt","given":"Helena","non-dropping-particle":"","parse-names":false,"suffix":""},{"dropping-particle":"","family":"Slagboom","given":"P. Eline","non-dropping-particle":"","parse-names":false,"suffix":""},{"dropping-particle":"","family":"Smith","given":"Blair H.","non-dropping-particle":"","parse-names":false,"suffix":""},{"dropping-particle":"","family":"Smith","given":"Jennifer A.","non-dropping-particle":"","parse-names":false,"suffix":""},{"dropping-particle":"","family":"Sotoodehnia","given":"Nona","non-dropping-particle":"","parse-names":false,"suffix":""},{"dropping-particle":"","family":"Steinhagen-Thiessen","given":"Elisabeth","non-dropping-particle":"","parse-names":false,"suffix":""},{"dropping-particle":"","family":"Rooij","given":"Frank J.A.","non-dropping-particle":"Van","parse-names":false,"suffix":""},{"dropping-particle":"","family":"Verbeek","given":"André L.","non-dropping-particle":"","parse-names":false,"suffix":""},{"dropping-particle":"","family":"Vermeulen","given":"Sita H.","non-dropping-particle":"","parse-names":false,"suffix":""},{"dropping-particle":"","family":"Vollenweider","given":"Peter","non-dropping-particle":"","parse-names":false,"suffix":""},{"dropping-particle":"","family":"Wang","given":"Yunpeng","non-dropping-particle":"","parse-names":false,"suffix":""},{"dropping-particle":"","family":"Werge","given":"Thomas","non-dropping-particle":"","parse-names":false,"suffix":""},{"dropping-particle":"","family":"Whitfield","given":"John B.","non-dropping-particle":"","parse-names":false,"suffix":""},{"dropping-particle":"","family":"Zonderman","given":"Alan B.","non-dropping-particle":"","parse-names":false,"suffix":""},{"dropping-particle":"","family":"Lehtimäki","given":"Terho","non-dropping-particle":"","parse-names":false,"suffix":""},{"dropping-particle":"","family":"Evans","given":"Michele K.","non-dropping-particle":"","parse-names":false,"suffix":""},{"dropping-particle":"","family":"Pirastu","given":"Mario","non-dropping-particle":"","parse-names":false,"suffix":""},{"dropping-particle":"","family":"Fuchsberger","given":"Christian","non-dropping-particle":"","parse-names":false,"suffix":""},{"dropping-particle":"","family":"Bertram","given":"Lars","non-dropping-particle":"","parse-names":false,"suffix":""},{"dropping-particle":"","family":"Pendleton","given":"Neil","non-dropping-particle":"","parse-names":false,"suffix":""},{"dropping-particle":"","family":"Kardia","given":"Sharon L.R.","non-dropping-particle":"","parse-names":false,"suffix":""},{"dropping-particle":"","family":"Ciullo","given":"Marina","non-dropping-particle":"","parse-names":false,"suffix":""},{"dropping-particle":"","family":"Becker","given":"Diane M.","non-dropping-particle":"","parse-names":false,"suffix":""},{"dropping-particle":"","family":"Wong","given":"Andrew","non-dropping-particle":"","parse-names":false,"suffix":""},{"dropping-particle":"","family":"Psaty","given":"Bruce M.","non-dropping-particle":"","parse-names":false,"suffix":""},{"dropping-particle":"","family":"Duijn","given":"Cornelia M.","non-dropping-particle":"Van","parse-names":false,"suffix":""},{"dropping-particle":"","family":"Wilson","given":"James G.","non-dropping-particle":"","parse-names":false,"suffix":""},{"dropping-particle":"","family":"Jukema","given":"J. Wouter","non-dropping-particle":"","parse-names":false,"suffix":""},{"dropping-particle":"","family":"Kiemeney","given":"Lambertus","non-dropping-particle":"","parse-names":false,"suffix":""},{"dropping-particle":"","family":"Uitterlinden","given":"André G.","non-dropping-particle":"","parse-names":false,"suffix":""},{"dropping-particle":"","family":"Franceschini","given":"Nora","non-dropping-particle":"","parse-names":false,"suffix":""},{"dropping-particle":"","family":"North","given":"Kari E.","non-dropping-particle":"","parse-names":false,"suffix":""},{"dropping-particle":"","family":"Weir","given":"David R.","non-dropping-particle":"","parse-names":false,"suffix":""},{"dropping-particle":"","family":"Metspalu","given":"Andres","non-dropping-particle":"","parse-names":false,"suffix":""},{"dropping-particle":"","family":"Boomsma","given":"Dorret I.","non-dropping-particle":"","parse-names":false,"suffix":""},{"dropping-particle":"","family":"Hayward","given":"Caroline","non-dropping-particle":"","parse-names":false,"suffix":""},{"dropping-particle":"","family":"Chasman","given":"Daniel","non-dropping-particle":"","parse-names":false,"suffix":""},{"dropping-particle":"","family":"Martin","given":"Nicholas G.","non-dropping-particle":"","parse-names":false,"suffix":""},{"dropping-particle":"","family":"Sattar","given":"Naveed","non-dropping-particle":"","parse-names":false,"suffix":""},{"dropping-particle":"","family":"Campbell","given":"Harry","non-dropping-particle":"","parse-names":false,"suffix":""},{"dropping-particle":"","family":"Esko","given":"Tonu","non-dropping-particle":"","parse-names":false,"suffix":""},{"dropping-particle":"","family":"Kutalik","given":"Zoltán","non-dropping-particle":"","parse-names":false,"suffix":""},{"dropping-particle":"","family":"Wilson","given":"James F.","non-dropping-particle":"","parse-names":false,"suffix":""}],"container-title":"Nature Communications","id":"ITEM-1","issue":"1","issued":{"date-parts":[["2017"]]},"page":"1-13","title":"Genome-wide meta-analysis associates HLA-DQA1/DRB1 and LPA and lifestyle factors with human longevity","type":"article-journal","volume":"8"},"uris":["http://www.mendeley.com/documents/?uuid=c3700d02-9e45-4bff-b642-016cdaca04f5"]}],"mendeley":{"formattedCitation":"&lt;sup&gt;16&lt;/sup&gt;","plainTextFormattedCitation":"16","previouslyFormattedCitation":"&lt;sup&gt;16&lt;/sup&gt;"},"properties":{"noteIndex":0},"schema":"https://github.com/citation-style-language/schema/raw/master/csl-citation.json"}</w:instrText>
      </w:r>
      <w:r w:rsidR="00892883" w:rsidRPr="00AB409B">
        <w:rPr>
          <w:rFonts w:ascii="Arial" w:hAnsi="Arial" w:cs="Arial"/>
          <w:vertAlign w:val="superscript"/>
        </w:rPr>
        <w:fldChar w:fldCharType="separate"/>
      </w:r>
      <w:r w:rsidR="00D35C4A" w:rsidRPr="00D35C4A">
        <w:rPr>
          <w:rFonts w:ascii="Arial" w:hAnsi="Arial" w:cs="Arial"/>
          <w:noProof/>
          <w:vertAlign w:val="superscript"/>
        </w:rPr>
        <w:t>16</w:t>
      </w:r>
      <w:r w:rsidR="00892883" w:rsidRPr="00AB409B">
        <w:rPr>
          <w:rFonts w:ascii="Arial" w:hAnsi="Arial" w:cs="Arial"/>
          <w:vertAlign w:val="superscript"/>
        </w:rPr>
        <w:fldChar w:fldCharType="end"/>
      </w:r>
      <w:r w:rsidR="00F21827" w:rsidRPr="00AB409B">
        <w:rPr>
          <w:rFonts w:ascii="Arial" w:hAnsi="Arial" w:cs="Arial"/>
        </w:rPr>
        <w:t xml:space="preserve">. </w:t>
      </w:r>
      <w:r w:rsidR="000E3AD9" w:rsidRPr="00AB409B">
        <w:rPr>
          <w:rFonts w:ascii="Arial" w:hAnsi="Arial" w:cs="Arial"/>
        </w:rPr>
        <w:t>Moreover,</w:t>
      </w:r>
      <w:r w:rsidR="006B7E3E" w:rsidRPr="00AB409B">
        <w:rPr>
          <w:rFonts w:ascii="Arial" w:hAnsi="Arial" w:cs="Arial"/>
        </w:rPr>
        <w:t xml:space="preserve"> </w:t>
      </w:r>
      <w:r w:rsidR="00264804" w:rsidRPr="00AB409B">
        <w:rPr>
          <w:rFonts w:ascii="Arial" w:hAnsi="Arial" w:cs="Arial"/>
        </w:rPr>
        <w:t>to our knowledge</w:t>
      </w:r>
      <w:r w:rsidR="002F5DE2" w:rsidRPr="00AB409B">
        <w:rPr>
          <w:rFonts w:ascii="Arial" w:hAnsi="Arial" w:cs="Arial"/>
        </w:rPr>
        <w:t>,</w:t>
      </w:r>
      <w:r w:rsidR="00264804" w:rsidRPr="00AB409B">
        <w:rPr>
          <w:rFonts w:ascii="Arial" w:hAnsi="Arial" w:cs="Arial"/>
        </w:rPr>
        <w:t xml:space="preserve"> </w:t>
      </w:r>
      <w:r w:rsidR="006B7E3E" w:rsidRPr="00AB409B">
        <w:rPr>
          <w:rFonts w:ascii="Arial" w:hAnsi="Arial" w:cs="Arial"/>
        </w:rPr>
        <w:t>differential effect</w:t>
      </w:r>
      <w:r w:rsidR="007C7CC4" w:rsidRPr="00AB409B">
        <w:rPr>
          <w:rFonts w:ascii="Arial" w:hAnsi="Arial" w:cs="Arial"/>
        </w:rPr>
        <w:t>s</w:t>
      </w:r>
      <w:r w:rsidR="006B7E3E" w:rsidRPr="00AB409B">
        <w:rPr>
          <w:rFonts w:ascii="Arial" w:hAnsi="Arial" w:cs="Arial"/>
        </w:rPr>
        <w:t xml:space="preserve"> of LDL-c </w:t>
      </w:r>
      <w:r w:rsidR="00892883" w:rsidRPr="00AB409B">
        <w:rPr>
          <w:rFonts w:ascii="Arial" w:hAnsi="Arial" w:cs="Arial"/>
        </w:rPr>
        <w:t xml:space="preserve">on lifespan </w:t>
      </w:r>
      <w:r w:rsidR="006B7E3E" w:rsidRPr="00AB409B">
        <w:rPr>
          <w:rFonts w:ascii="Arial" w:hAnsi="Arial" w:cs="Arial"/>
        </w:rPr>
        <w:t xml:space="preserve">by </w:t>
      </w:r>
      <w:r w:rsidR="000E3AD9" w:rsidRPr="00AB409B">
        <w:rPr>
          <w:rFonts w:ascii="Arial" w:hAnsi="Arial" w:cs="Arial"/>
        </w:rPr>
        <w:t xml:space="preserve">gene-specific </w:t>
      </w:r>
      <w:r w:rsidR="008C510C" w:rsidRPr="00AB409B">
        <w:rPr>
          <w:rFonts w:ascii="Arial" w:hAnsi="Arial" w:cs="Arial"/>
        </w:rPr>
        <w:t>drug target</w:t>
      </w:r>
      <w:r w:rsidRPr="00AB409B">
        <w:rPr>
          <w:rFonts w:ascii="Arial" w:hAnsi="Arial" w:cs="Arial"/>
        </w:rPr>
        <w:t>s</w:t>
      </w:r>
      <w:r w:rsidR="006B7E3E" w:rsidRPr="00AB409B">
        <w:rPr>
          <w:rFonts w:ascii="Arial" w:hAnsi="Arial" w:cs="Arial"/>
        </w:rPr>
        <w:t xml:space="preserve"> </w:t>
      </w:r>
      <w:r w:rsidR="000E3AD9" w:rsidRPr="00AB409B">
        <w:rPr>
          <w:rFonts w:ascii="Arial" w:hAnsi="Arial" w:cs="Arial"/>
        </w:rPr>
        <w:t xml:space="preserve">have not </w:t>
      </w:r>
      <w:r w:rsidR="006B7E3E" w:rsidRPr="00AB409B">
        <w:rPr>
          <w:rFonts w:ascii="Arial" w:hAnsi="Arial" w:cs="Arial"/>
        </w:rPr>
        <w:t xml:space="preserve">been </w:t>
      </w:r>
      <w:r w:rsidR="000E3AD9" w:rsidRPr="00AB409B">
        <w:rPr>
          <w:rFonts w:ascii="Arial" w:hAnsi="Arial" w:cs="Arial"/>
        </w:rPr>
        <w:t xml:space="preserve">systematically </w:t>
      </w:r>
      <w:r w:rsidR="006B7E3E" w:rsidRPr="00AB409B">
        <w:rPr>
          <w:rFonts w:ascii="Arial" w:hAnsi="Arial" w:cs="Arial"/>
        </w:rPr>
        <w:t>assessed.</w:t>
      </w:r>
    </w:p>
    <w:p w14:paraId="68530ABD" w14:textId="77777777" w:rsidR="00F70809" w:rsidRPr="00AB409B" w:rsidRDefault="00F70809" w:rsidP="006357FF">
      <w:pPr>
        <w:spacing w:line="480" w:lineRule="auto"/>
        <w:rPr>
          <w:rFonts w:ascii="Arial" w:hAnsi="Arial" w:cs="Arial"/>
        </w:rPr>
      </w:pPr>
    </w:p>
    <w:p w14:paraId="340CE4AF" w14:textId="1A3A3308" w:rsidR="007943DB" w:rsidRPr="00AB409B" w:rsidRDefault="0015256A" w:rsidP="006357FF">
      <w:pPr>
        <w:spacing w:line="480" w:lineRule="auto"/>
        <w:rPr>
          <w:rFonts w:ascii="Arial" w:hAnsi="Arial" w:cs="Arial"/>
        </w:rPr>
      </w:pPr>
      <w:r w:rsidRPr="00AB409B">
        <w:rPr>
          <w:rFonts w:ascii="Arial" w:hAnsi="Arial" w:cs="Arial"/>
        </w:rPr>
        <w:t>To address this evidence gap</w:t>
      </w:r>
      <w:r w:rsidR="00892883" w:rsidRPr="00AB409B">
        <w:rPr>
          <w:rFonts w:ascii="Arial" w:hAnsi="Arial" w:cs="Arial"/>
        </w:rPr>
        <w:t>, we leveraged</w:t>
      </w:r>
      <w:r w:rsidR="00F70809" w:rsidRPr="00AB409B">
        <w:rPr>
          <w:rFonts w:ascii="Arial" w:hAnsi="Arial" w:cs="Arial"/>
        </w:rPr>
        <w:t xml:space="preserve"> </w:t>
      </w:r>
      <w:r w:rsidR="00B850F4" w:rsidRPr="00AB409B">
        <w:rPr>
          <w:rFonts w:ascii="Arial" w:hAnsi="Arial" w:cs="Arial"/>
        </w:rPr>
        <w:t xml:space="preserve">population-based </w:t>
      </w:r>
      <w:r w:rsidR="00F70809" w:rsidRPr="00AB409B">
        <w:rPr>
          <w:rFonts w:ascii="Arial" w:hAnsi="Arial" w:cs="Arial"/>
        </w:rPr>
        <w:t>data from over one million</w:t>
      </w:r>
      <w:r w:rsidR="00710E4B" w:rsidRPr="00AB409B">
        <w:rPr>
          <w:rFonts w:ascii="Arial" w:hAnsi="Arial" w:cs="Arial"/>
        </w:rPr>
        <w:t xml:space="preserve"> individuals </w:t>
      </w:r>
      <w:r w:rsidR="00F70809" w:rsidRPr="00AB409B">
        <w:rPr>
          <w:rFonts w:ascii="Arial" w:hAnsi="Arial" w:cs="Arial"/>
        </w:rPr>
        <w:t>to determine the effect of lifelong exposure to higher LDL-c on lifespan</w:t>
      </w:r>
      <w:r w:rsidR="002045BE" w:rsidRPr="00AB409B">
        <w:rPr>
          <w:rFonts w:ascii="Arial" w:hAnsi="Arial" w:cs="Arial"/>
        </w:rPr>
        <w:fldChar w:fldCharType="begin" w:fldLock="1"/>
      </w:r>
      <w:r w:rsidR="00311C8F">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17&lt;/sup&gt;","plainTextFormattedCitation":"17","previouslyFormattedCitation":"&lt;sup&gt;17&lt;/sup&gt;"},"properties":{"noteIndex":0},"schema":"https://github.com/citation-style-language/schema/raw/master/csl-citation.json"}</w:instrText>
      </w:r>
      <w:r w:rsidR="002045BE" w:rsidRPr="00AB409B">
        <w:rPr>
          <w:rFonts w:ascii="Arial" w:hAnsi="Arial" w:cs="Arial"/>
        </w:rPr>
        <w:fldChar w:fldCharType="separate"/>
      </w:r>
      <w:r w:rsidR="00D35C4A" w:rsidRPr="00D35C4A">
        <w:rPr>
          <w:rFonts w:ascii="Arial" w:hAnsi="Arial" w:cs="Arial"/>
          <w:noProof/>
          <w:vertAlign w:val="superscript"/>
        </w:rPr>
        <w:t>17</w:t>
      </w:r>
      <w:r w:rsidR="002045BE" w:rsidRPr="00AB409B">
        <w:rPr>
          <w:rFonts w:ascii="Arial" w:hAnsi="Arial" w:cs="Arial"/>
        </w:rPr>
        <w:fldChar w:fldCharType="end"/>
      </w:r>
      <w:r w:rsidR="008C510C" w:rsidRPr="00AB409B">
        <w:rPr>
          <w:rFonts w:ascii="Arial" w:hAnsi="Arial" w:cs="Arial"/>
        </w:rPr>
        <w:t xml:space="preserve">. </w:t>
      </w:r>
      <w:r w:rsidR="00710E4B" w:rsidRPr="00AB409B">
        <w:rPr>
          <w:rFonts w:ascii="Arial" w:hAnsi="Arial" w:cs="Arial"/>
        </w:rPr>
        <w:t xml:space="preserve">We </w:t>
      </w:r>
      <w:r w:rsidR="00A32405" w:rsidRPr="00AB409B">
        <w:rPr>
          <w:rFonts w:ascii="Arial" w:hAnsi="Arial" w:cs="Arial"/>
        </w:rPr>
        <w:t>explored</w:t>
      </w:r>
      <w:r w:rsidR="00892883" w:rsidRPr="00AB409B">
        <w:rPr>
          <w:rFonts w:ascii="Arial" w:hAnsi="Arial" w:cs="Arial"/>
        </w:rPr>
        <w:t xml:space="preserve"> </w:t>
      </w:r>
      <w:r w:rsidR="00F70809" w:rsidRPr="00AB409B">
        <w:rPr>
          <w:rFonts w:ascii="Arial" w:hAnsi="Arial" w:cs="Arial"/>
        </w:rPr>
        <w:t>whether this effect was independe</w:t>
      </w:r>
      <w:r w:rsidR="006B7E3E" w:rsidRPr="00AB409B">
        <w:rPr>
          <w:rFonts w:ascii="Arial" w:hAnsi="Arial" w:cs="Arial"/>
        </w:rPr>
        <w:t>nt of other lipid fractions</w:t>
      </w:r>
      <w:r w:rsidR="008C510C" w:rsidRPr="00AB409B">
        <w:rPr>
          <w:rFonts w:ascii="Arial" w:hAnsi="Arial" w:cs="Arial"/>
        </w:rPr>
        <w:t xml:space="preserve"> and </w:t>
      </w:r>
      <w:r w:rsidRPr="00AB409B">
        <w:rPr>
          <w:rFonts w:ascii="Arial" w:hAnsi="Arial" w:cs="Arial"/>
        </w:rPr>
        <w:t>sought replication</w:t>
      </w:r>
      <w:r w:rsidR="0017786F" w:rsidRPr="00AB409B">
        <w:rPr>
          <w:rFonts w:ascii="Arial" w:hAnsi="Arial" w:cs="Arial"/>
        </w:rPr>
        <w:t xml:space="preserve"> using a largely</w:t>
      </w:r>
      <w:r w:rsidR="008C510C" w:rsidRPr="00AB409B">
        <w:rPr>
          <w:rFonts w:ascii="Arial" w:hAnsi="Arial" w:cs="Arial"/>
        </w:rPr>
        <w:t xml:space="preserve"> independent study of longevity</w:t>
      </w:r>
      <w:r w:rsidR="00155485" w:rsidRPr="00AB409B">
        <w:rPr>
          <w:rFonts w:ascii="Arial" w:hAnsi="Arial" w:cs="Arial"/>
        </w:rPr>
        <w:fldChar w:fldCharType="begin" w:fldLock="1"/>
      </w:r>
      <w:r w:rsidR="00311C8F">
        <w:rPr>
          <w:rFonts w:ascii="Arial" w:hAnsi="Arial" w:cs="Arial"/>
        </w:rPr>
        <w:instrText>ADDIN CSL_CITATION {"citationItems":[{"id":"ITEM-1","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1","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lt;sup&gt;18&lt;/sup&gt;","plainTextFormattedCitation":"18","previouslyFormattedCitation":"&lt;sup&gt;18&lt;/sup&gt;"},"properties":{"noteIndex":0},"schema":"https://github.com/citation-style-language/schema/raw/master/csl-citation.json"}</w:instrText>
      </w:r>
      <w:r w:rsidR="00155485" w:rsidRPr="00AB409B">
        <w:rPr>
          <w:rFonts w:ascii="Arial" w:hAnsi="Arial" w:cs="Arial"/>
        </w:rPr>
        <w:fldChar w:fldCharType="separate"/>
      </w:r>
      <w:r w:rsidR="00D35C4A" w:rsidRPr="00D35C4A">
        <w:rPr>
          <w:rFonts w:ascii="Arial" w:hAnsi="Arial" w:cs="Arial"/>
          <w:noProof/>
          <w:vertAlign w:val="superscript"/>
        </w:rPr>
        <w:t>18</w:t>
      </w:r>
      <w:r w:rsidR="00155485" w:rsidRPr="00AB409B">
        <w:rPr>
          <w:rFonts w:ascii="Arial" w:hAnsi="Arial" w:cs="Arial"/>
        </w:rPr>
        <w:fldChar w:fldCharType="end"/>
      </w:r>
      <w:r w:rsidR="006B7E3E" w:rsidRPr="00AB409B">
        <w:rPr>
          <w:rFonts w:ascii="Arial" w:hAnsi="Arial" w:cs="Arial"/>
        </w:rPr>
        <w:t xml:space="preserve">. </w:t>
      </w:r>
      <w:r w:rsidR="00F70809" w:rsidRPr="00AB409B">
        <w:rPr>
          <w:rFonts w:ascii="Arial" w:hAnsi="Arial" w:cs="Arial"/>
        </w:rPr>
        <w:t xml:space="preserve">Finally, we </w:t>
      </w:r>
      <w:r w:rsidR="000D7445">
        <w:rPr>
          <w:rFonts w:ascii="Arial" w:hAnsi="Arial" w:cs="Arial"/>
        </w:rPr>
        <w:t>performed</w:t>
      </w:r>
      <w:r w:rsidR="00F70809" w:rsidRPr="00AB409B">
        <w:rPr>
          <w:rFonts w:ascii="Arial" w:hAnsi="Arial" w:cs="Arial"/>
        </w:rPr>
        <w:t xml:space="preserve"> analyses </w:t>
      </w:r>
      <w:r w:rsidR="00864BD3" w:rsidRPr="00AB409B">
        <w:rPr>
          <w:rFonts w:ascii="Arial" w:hAnsi="Arial" w:cs="Arial"/>
        </w:rPr>
        <w:t xml:space="preserve">investigating effects of LDL-c </w:t>
      </w:r>
      <w:r w:rsidR="00264804" w:rsidRPr="00AB409B">
        <w:rPr>
          <w:rFonts w:ascii="Arial" w:hAnsi="Arial" w:cs="Arial"/>
        </w:rPr>
        <w:t xml:space="preserve">lowering </w:t>
      </w:r>
      <w:r w:rsidR="00864BD3" w:rsidRPr="00AB409B">
        <w:rPr>
          <w:rFonts w:ascii="Arial" w:hAnsi="Arial" w:cs="Arial"/>
        </w:rPr>
        <w:t>mediated through</w:t>
      </w:r>
      <w:r w:rsidR="00F70809" w:rsidRPr="00AB409B">
        <w:rPr>
          <w:rFonts w:ascii="Arial" w:hAnsi="Arial" w:cs="Arial"/>
        </w:rPr>
        <w:t xml:space="preserve"> drug target</w:t>
      </w:r>
      <w:r w:rsidR="00827AF8" w:rsidRPr="00AB409B">
        <w:rPr>
          <w:rFonts w:ascii="Arial" w:hAnsi="Arial" w:cs="Arial"/>
        </w:rPr>
        <w:t>s</w:t>
      </w:r>
      <w:r w:rsidR="00F70809" w:rsidRPr="00AB409B">
        <w:rPr>
          <w:rFonts w:ascii="Arial" w:hAnsi="Arial" w:cs="Arial"/>
        </w:rPr>
        <w:t xml:space="preserve"> (HMGCR, </w:t>
      </w:r>
      <w:r w:rsidR="009F19F5" w:rsidRPr="00AB409B">
        <w:rPr>
          <w:rFonts w:ascii="Arial" w:hAnsi="Arial" w:cs="Arial"/>
        </w:rPr>
        <w:t xml:space="preserve">NPC1L1, and </w:t>
      </w:r>
      <w:r w:rsidR="00F70809" w:rsidRPr="00AB409B">
        <w:rPr>
          <w:rFonts w:ascii="Arial" w:hAnsi="Arial" w:cs="Arial"/>
        </w:rPr>
        <w:t>PCS</w:t>
      </w:r>
      <w:r w:rsidR="009F19F5" w:rsidRPr="00AB409B">
        <w:rPr>
          <w:rFonts w:ascii="Arial" w:hAnsi="Arial" w:cs="Arial"/>
        </w:rPr>
        <w:t>K9</w:t>
      </w:r>
      <w:r w:rsidR="00F70809" w:rsidRPr="00AB409B">
        <w:rPr>
          <w:rFonts w:ascii="Arial" w:hAnsi="Arial" w:cs="Arial"/>
        </w:rPr>
        <w:t>)</w:t>
      </w:r>
      <w:r w:rsidR="00DD3A2D" w:rsidRPr="00AB409B">
        <w:rPr>
          <w:rFonts w:ascii="Arial" w:hAnsi="Arial" w:cs="Arial"/>
        </w:rPr>
        <w:t xml:space="preserve">. </w:t>
      </w:r>
      <w:r w:rsidR="00264804" w:rsidRPr="00AB409B">
        <w:rPr>
          <w:rFonts w:ascii="Arial" w:hAnsi="Arial" w:cs="Arial"/>
        </w:rPr>
        <w:t>We aimed to</w:t>
      </w:r>
      <w:r w:rsidR="00DD3A2D" w:rsidRPr="00AB409B">
        <w:rPr>
          <w:rFonts w:ascii="Arial" w:hAnsi="Arial" w:cs="Arial"/>
        </w:rPr>
        <w:t xml:space="preserve"> </w:t>
      </w:r>
      <w:r w:rsidR="00864BD3" w:rsidRPr="00AB409B">
        <w:rPr>
          <w:rFonts w:ascii="Arial" w:hAnsi="Arial" w:cs="Arial"/>
        </w:rPr>
        <w:t>complement evidence from rando</w:t>
      </w:r>
      <w:r w:rsidR="006B7E3E" w:rsidRPr="00AB409B">
        <w:rPr>
          <w:rFonts w:ascii="Arial" w:hAnsi="Arial" w:cs="Arial"/>
        </w:rPr>
        <w:t>mized trials of LDL-c lowering</w:t>
      </w:r>
      <w:r w:rsidR="00E67057" w:rsidRPr="00AB409B">
        <w:rPr>
          <w:rFonts w:ascii="Arial" w:hAnsi="Arial" w:cs="Arial"/>
        </w:rPr>
        <w:t xml:space="preserve"> </w:t>
      </w:r>
      <w:r w:rsidR="006B7E3E" w:rsidRPr="00AB409B">
        <w:rPr>
          <w:rFonts w:ascii="Arial" w:hAnsi="Arial" w:cs="Arial"/>
        </w:rPr>
        <w:t>a</w:t>
      </w:r>
      <w:r w:rsidR="00864BD3" w:rsidRPr="00AB409B">
        <w:rPr>
          <w:rFonts w:ascii="Arial" w:hAnsi="Arial" w:cs="Arial"/>
        </w:rPr>
        <w:t xml:space="preserve">nd </w:t>
      </w:r>
      <w:r w:rsidR="002B0859" w:rsidRPr="00AB409B">
        <w:rPr>
          <w:rFonts w:ascii="Arial" w:hAnsi="Arial" w:cs="Arial"/>
        </w:rPr>
        <w:t xml:space="preserve">to </w:t>
      </w:r>
      <w:r w:rsidR="00264804" w:rsidRPr="00AB409B">
        <w:rPr>
          <w:rFonts w:ascii="Arial" w:hAnsi="Arial" w:cs="Arial"/>
        </w:rPr>
        <w:t>provide insight into</w:t>
      </w:r>
      <w:r w:rsidR="00795D7B" w:rsidRPr="00AB409B">
        <w:rPr>
          <w:rFonts w:ascii="Arial" w:hAnsi="Arial" w:cs="Arial"/>
        </w:rPr>
        <w:t xml:space="preserve"> the net benefit</w:t>
      </w:r>
      <w:r w:rsidR="00DD3A2D" w:rsidRPr="00AB409B">
        <w:rPr>
          <w:rFonts w:ascii="Arial" w:hAnsi="Arial" w:cs="Arial"/>
        </w:rPr>
        <w:t xml:space="preserve"> of</w:t>
      </w:r>
      <w:r w:rsidR="00892883" w:rsidRPr="00AB409B">
        <w:rPr>
          <w:rFonts w:ascii="Arial" w:hAnsi="Arial" w:cs="Arial"/>
        </w:rPr>
        <w:t xml:space="preserve"> </w:t>
      </w:r>
      <w:r w:rsidR="00861A3D" w:rsidRPr="00AB409B">
        <w:rPr>
          <w:rFonts w:ascii="Arial" w:hAnsi="Arial" w:cs="Arial"/>
        </w:rPr>
        <w:t>LDL-c lowering in a</w:t>
      </w:r>
      <w:r w:rsidR="00264804" w:rsidRPr="00AB409B">
        <w:rPr>
          <w:rFonts w:ascii="Arial" w:hAnsi="Arial" w:cs="Arial"/>
        </w:rPr>
        <w:t xml:space="preserve"> general </w:t>
      </w:r>
      <w:r w:rsidR="00DD3A2D" w:rsidRPr="00AB409B">
        <w:rPr>
          <w:rFonts w:ascii="Arial" w:hAnsi="Arial" w:cs="Arial"/>
        </w:rPr>
        <w:t>population</w:t>
      </w:r>
      <w:r w:rsidR="00864BD3" w:rsidRPr="00AB409B">
        <w:rPr>
          <w:rFonts w:ascii="Arial" w:hAnsi="Arial" w:cs="Arial"/>
        </w:rPr>
        <w:t>.</w:t>
      </w:r>
    </w:p>
    <w:p w14:paraId="19C2EC24" w14:textId="24236275" w:rsidR="00525CDE" w:rsidRPr="00AB409B" w:rsidRDefault="003616DA" w:rsidP="00155485">
      <w:pPr>
        <w:pStyle w:val="Heading1"/>
        <w:spacing w:line="480" w:lineRule="auto"/>
        <w:rPr>
          <w:rFonts w:ascii="Arial" w:hAnsi="Arial" w:cs="Arial"/>
          <w:b/>
          <w:color w:val="auto"/>
        </w:rPr>
      </w:pPr>
      <w:r w:rsidRPr="00AB409B">
        <w:rPr>
          <w:rFonts w:ascii="Arial" w:hAnsi="Arial" w:cs="Arial"/>
          <w:b/>
          <w:color w:val="auto"/>
        </w:rPr>
        <w:lastRenderedPageBreak/>
        <w:t>Methods</w:t>
      </w:r>
    </w:p>
    <w:p w14:paraId="354A677E" w14:textId="0AC47941" w:rsidR="003C5611" w:rsidRPr="00AB409B" w:rsidRDefault="003C5611" w:rsidP="006357FF">
      <w:pPr>
        <w:spacing w:line="480" w:lineRule="auto"/>
        <w:rPr>
          <w:rFonts w:ascii="Arial" w:hAnsi="Arial" w:cs="Arial"/>
        </w:rPr>
      </w:pPr>
      <w:r w:rsidRPr="00AB409B">
        <w:rPr>
          <w:rFonts w:ascii="Arial" w:hAnsi="Arial" w:cs="Arial"/>
          <w:b/>
        </w:rPr>
        <w:t>Genetic association</w:t>
      </w:r>
      <w:r w:rsidR="0008306E" w:rsidRPr="00AB409B">
        <w:rPr>
          <w:rFonts w:ascii="Arial" w:hAnsi="Arial" w:cs="Arial"/>
          <w:b/>
        </w:rPr>
        <w:t>s with LDL-c and mediators</w:t>
      </w:r>
    </w:p>
    <w:p w14:paraId="031AAD6B" w14:textId="5B1D3B90" w:rsidR="00650993" w:rsidRPr="00AB409B" w:rsidRDefault="00525CDE" w:rsidP="006357FF">
      <w:pPr>
        <w:spacing w:line="480" w:lineRule="auto"/>
        <w:rPr>
          <w:rFonts w:ascii="Arial" w:hAnsi="Arial" w:cs="Arial"/>
        </w:rPr>
      </w:pPr>
      <w:r w:rsidRPr="00AB409B">
        <w:rPr>
          <w:rFonts w:ascii="Arial" w:hAnsi="Arial" w:cs="Arial"/>
        </w:rPr>
        <w:t xml:space="preserve">The overall </w:t>
      </w:r>
      <w:r w:rsidR="00EB449B" w:rsidRPr="00AB409B">
        <w:rPr>
          <w:rFonts w:ascii="Arial" w:hAnsi="Arial" w:cs="Arial"/>
        </w:rPr>
        <w:t xml:space="preserve">study design </w:t>
      </w:r>
      <w:r w:rsidR="00155485" w:rsidRPr="00AB409B">
        <w:rPr>
          <w:rFonts w:ascii="Arial" w:hAnsi="Arial" w:cs="Arial"/>
        </w:rPr>
        <w:t>is shown in Figure 1.</w:t>
      </w:r>
      <w:r w:rsidR="00F85B5B">
        <w:rPr>
          <w:rFonts w:ascii="Arial" w:hAnsi="Arial" w:cs="Arial"/>
        </w:rPr>
        <w:t xml:space="preserve"> </w:t>
      </w:r>
      <w:r w:rsidR="003C5611" w:rsidRPr="00AB409B">
        <w:rPr>
          <w:rFonts w:ascii="Arial" w:hAnsi="Arial" w:cs="Arial"/>
        </w:rPr>
        <w:t xml:space="preserve">Genetic association estimates for </w:t>
      </w:r>
      <w:r w:rsidR="00650993" w:rsidRPr="00AB409B">
        <w:rPr>
          <w:rFonts w:ascii="Arial" w:hAnsi="Arial" w:cs="Arial"/>
        </w:rPr>
        <w:t xml:space="preserve">low-density lipoprotein </w:t>
      </w:r>
      <w:r w:rsidR="00EB449B" w:rsidRPr="00AB409B">
        <w:rPr>
          <w:rFonts w:ascii="Arial" w:hAnsi="Arial" w:cs="Arial"/>
        </w:rPr>
        <w:t>cholesterol</w:t>
      </w:r>
      <w:r w:rsidR="00650993" w:rsidRPr="00AB409B">
        <w:rPr>
          <w:rFonts w:ascii="Arial" w:hAnsi="Arial" w:cs="Arial"/>
        </w:rPr>
        <w:t xml:space="preserve"> (LDL-c)</w:t>
      </w:r>
      <w:r w:rsidR="003C5611" w:rsidRPr="00AB409B">
        <w:rPr>
          <w:rFonts w:ascii="Arial" w:hAnsi="Arial" w:cs="Arial"/>
        </w:rPr>
        <w:t xml:space="preserve"> were obtained from </w:t>
      </w:r>
      <w:r w:rsidR="002660E0" w:rsidRPr="00AB409B">
        <w:rPr>
          <w:rFonts w:ascii="Arial" w:hAnsi="Arial" w:cs="Arial"/>
        </w:rPr>
        <w:t>a meta-analysis of genome-wide association studies (GWAS) conducted by the</w:t>
      </w:r>
      <w:r w:rsidR="003C5611" w:rsidRPr="00AB409B">
        <w:rPr>
          <w:rFonts w:ascii="Arial" w:hAnsi="Arial" w:cs="Arial"/>
        </w:rPr>
        <w:t xml:space="preserve"> Global Lipids Genetics Consortium (GLGC)</w:t>
      </w:r>
      <w:r w:rsidR="002660E0" w:rsidRPr="00AB409B">
        <w:rPr>
          <w:rFonts w:ascii="Arial" w:hAnsi="Arial" w:cs="Arial"/>
        </w:rPr>
        <w:fldChar w:fldCharType="begin" w:fldLock="1"/>
      </w:r>
      <w:r w:rsidR="00311C8F">
        <w:rPr>
          <w:rFonts w:ascii="Arial" w:hAnsi="Arial" w:cs="Arial"/>
        </w:rPr>
        <w:instrText>ADDIN CSL_CITATION {"citationItems":[{"id":"ITEM-1","itemData":{"DOI":"10.1038/ng.2797","ISBN":"2163684814","ISSN":"1546-1718","PMID":"24097068","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author":[{"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e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s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Ingi Eyjolfsson","given":"Gudmundur","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l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čáková","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è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r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ä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akka","given":"Timo A","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çalo R","non-dropping-particle":"","parse-names":false,"suffix":""},{"dropping-particle":"","family":"Global Lipids Genetics Consortium","given":"","non-dropping-particle":"","parse-names":false,"suffix":""}],"container-title":"Nature genetics","id":"ITEM-1","issue":"11","issued":{"date-parts":[["2013","11","6"]]},"page":"1274-1283","title":"Discovery and refinement of loci associated with lipid levels.","type":"article-journal","volume":"45"},"uris":["http://www.mendeley.com/documents/?uuid=7aa813c4-f5bd-4685-8ffe-5e577fede855"]}],"mendeley":{"formattedCitation":"&lt;sup&gt;19&lt;/sup&gt;","plainTextFormattedCitation":"19","previouslyFormattedCitation":"&lt;sup&gt;19&lt;/sup&gt;"},"properties":{"noteIndex":0},"schema":"https://github.com/citation-style-language/schema/raw/master/csl-citation.json"}</w:instrText>
      </w:r>
      <w:r w:rsidR="002660E0" w:rsidRPr="00AB409B">
        <w:rPr>
          <w:rFonts w:ascii="Arial" w:hAnsi="Arial" w:cs="Arial"/>
        </w:rPr>
        <w:fldChar w:fldCharType="separate"/>
      </w:r>
      <w:r w:rsidR="00D35C4A" w:rsidRPr="00D35C4A">
        <w:rPr>
          <w:rFonts w:ascii="Arial" w:hAnsi="Arial" w:cs="Arial"/>
          <w:noProof/>
          <w:vertAlign w:val="superscript"/>
        </w:rPr>
        <w:t>19</w:t>
      </w:r>
      <w:r w:rsidR="002660E0" w:rsidRPr="00AB409B">
        <w:rPr>
          <w:rFonts w:ascii="Arial" w:hAnsi="Arial" w:cs="Arial"/>
        </w:rPr>
        <w:fldChar w:fldCharType="end"/>
      </w:r>
      <w:r w:rsidR="002660E0" w:rsidRPr="00AB409B">
        <w:rPr>
          <w:rFonts w:ascii="Arial" w:hAnsi="Arial" w:cs="Arial"/>
        </w:rPr>
        <w:t xml:space="preserve">. </w:t>
      </w:r>
      <w:r w:rsidR="00CB5CD4" w:rsidRPr="00AB409B">
        <w:rPr>
          <w:rFonts w:ascii="Arial" w:hAnsi="Arial" w:cs="Arial"/>
        </w:rPr>
        <w:t xml:space="preserve">The </w:t>
      </w:r>
      <w:r w:rsidR="002660E0" w:rsidRPr="00AB409B">
        <w:rPr>
          <w:rFonts w:ascii="Arial" w:hAnsi="Arial" w:cs="Arial"/>
        </w:rPr>
        <w:t xml:space="preserve">meta-analysis </w:t>
      </w:r>
      <w:r w:rsidR="00CB5CD4" w:rsidRPr="00AB409B">
        <w:rPr>
          <w:rFonts w:ascii="Arial" w:hAnsi="Arial" w:cs="Arial"/>
        </w:rPr>
        <w:t>was restricted to</w:t>
      </w:r>
      <w:r w:rsidR="002660E0" w:rsidRPr="00AB409B">
        <w:rPr>
          <w:rFonts w:ascii="Arial" w:hAnsi="Arial" w:cs="Arial"/>
        </w:rPr>
        <w:t xml:space="preserve"> </w:t>
      </w:r>
      <w:r w:rsidR="00CB5CD4" w:rsidRPr="00AB409B">
        <w:rPr>
          <w:rFonts w:ascii="Arial" w:hAnsi="Arial" w:cs="Arial"/>
        </w:rPr>
        <w:t xml:space="preserve">participants </w:t>
      </w:r>
      <w:r w:rsidR="002660E0" w:rsidRPr="00AB409B">
        <w:rPr>
          <w:rFonts w:ascii="Arial" w:hAnsi="Arial" w:cs="Arial"/>
        </w:rPr>
        <w:t>of European ancestry</w:t>
      </w:r>
      <w:r w:rsidR="00CB5CD4" w:rsidRPr="00AB409B">
        <w:rPr>
          <w:rFonts w:ascii="Arial" w:hAnsi="Arial" w:cs="Arial"/>
        </w:rPr>
        <w:t>, and m</w:t>
      </w:r>
      <w:r w:rsidR="00B10C05" w:rsidRPr="00AB409B">
        <w:rPr>
          <w:rFonts w:ascii="Arial" w:hAnsi="Arial" w:cs="Arial"/>
        </w:rPr>
        <w:t>ost contributing cohorts measured b</w:t>
      </w:r>
      <w:r w:rsidR="00344B8E" w:rsidRPr="00AB409B">
        <w:rPr>
          <w:rFonts w:ascii="Arial" w:hAnsi="Arial" w:cs="Arial"/>
        </w:rPr>
        <w:t xml:space="preserve">lood lipid levels </w:t>
      </w:r>
      <w:r w:rsidR="002660E0" w:rsidRPr="00AB409B">
        <w:rPr>
          <w:rFonts w:ascii="Arial" w:hAnsi="Arial" w:cs="Arial"/>
        </w:rPr>
        <w:t xml:space="preserve">after eight or more hours of fasting, with exclusion of </w:t>
      </w:r>
      <w:r w:rsidR="00344B8E" w:rsidRPr="00AB409B">
        <w:rPr>
          <w:rFonts w:ascii="Arial" w:hAnsi="Arial" w:cs="Arial"/>
        </w:rPr>
        <w:t>individuals</w:t>
      </w:r>
      <w:r w:rsidR="002660E0" w:rsidRPr="00AB409B">
        <w:rPr>
          <w:rFonts w:ascii="Arial" w:hAnsi="Arial" w:cs="Arial"/>
        </w:rPr>
        <w:t xml:space="preserve"> on lipid-lowering therapy.</w:t>
      </w:r>
      <w:r w:rsidR="009D6D8B" w:rsidRPr="00AB409B">
        <w:rPr>
          <w:rFonts w:ascii="Arial" w:hAnsi="Arial" w:cs="Arial"/>
        </w:rPr>
        <w:t xml:space="preserve"> </w:t>
      </w:r>
      <w:r w:rsidR="00664126" w:rsidRPr="00AB409B">
        <w:rPr>
          <w:rFonts w:ascii="Arial" w:hAnsi="Arial" w:cs="Arial"/>
        </w:rPr>
        <w:t xml:space="preserve">Values of </w:t>
      </w:r>
      <w:r w:rsidR="00650993" w:rsidRPr="00AB409B">
        <w:rPr>
          <w:rFonts w:ascii="Arial" w:hAnsi="Arial" w:cs="Arial"/>
        </w:rPr>
        <w:t>LDL-c</w:t>
      </w:r>
      <w:r w:rsidR="0062302F" w:rsidRPr="00AB409B">
        <w:rPr>
          <w:rFonts w:ascii="Arial" w:hAnsi="Arial" w:cs="Arial"/>
        </w:rPr>
        <w:t xml:space="preserve"> were inverse normal transformed with </w:t>
      </w:r>
      <w:r w:rsidR="00650993" w:rsidRPr="00AB409B">
        <w:rPr>
          <w:rFonts w:ascii="Arial" w:hAnsi="Arial" w:cs="Arial"/>
        </w:rPr>
        <w:t xml:space="preserve">a </w:t>
      </w:r>
      <w:r w:rsidR="0062302F" w:rsidRPr="00AB409B">
        <w:rPr>
          <w:rFonts w:ascii="Arial" w:hAnsi="Arial" w:cs="Arial"/>
        </w:rPr>
        <w:t>sample standard deviation</w:t>
      </w:r>
      <w:r w:rsidRPr="00AB409B">
        <w:rPr>
          <w:rFonts w:ascii="Arial" w:hAnsi="Arial" w:cs="Arial"/>
        </w:rPr>
        <w:t xml:space="preserve"> (SD)</w:t>
      </w:r>
      <w:r w:rsidR="00344B8E" w:rsidRPr="00AB409B">
        <w:rPr>
          <w:rFonts w:ascii="Arial" w:hAnsi="Arial" w:cs="Arial"/>
        </w:rPr>
        <w:t xml:space="preserve"> of 38.7mg/</w:t>
      </w:r>
      <w:proofErr w:type="spellStart"/>
      <w:r w:rsidR="00344B8E" w:rsidRPr="00AB409B">
        <w:rPr>
          <w:rFonts w:ascii="Arial" w:hAnsi="Arial" w:cs="Arial"/>
        </w:rPr>
        <w:t>dL</w:t>
      </w:r>
      <w:proofErr w:type="spellEnd"/>
      <w:r w:rsidR="00FA1105" w:rsidRPr="00AB409B">
        <w:rPr>
          <w:rFonts w:ascii="Arial" w:hAnsi="Arial" w:cs="Arial"/>
        </w:rPr>
        <w:t xml:space="preserve"> (approximately </w:t>
      </w:r>
      <w:r w:rsidR="004F42E4" w:rsidRPr="00AB409B">
        <w:rPr>
          <w:rFonts w:ascii="Arial" w:hAnsi="Arial" w:cs="Arial"/>
        </w:rPr>
        <w:t>1mmol/L)</w:t>
      </w:r>
      <w:r w:rsidR="004F42E4" w:rsidRPr="00AB409B">
        <w:rPr>
          <w:rFonts w:ascii="Arial" w:hAnsi="Arial" w:cs="Arial"/>
        </w:rPr>
        <w:fldChar w:fldCharType="begin" w:fldLock="1"/>
      </w:r>
      <w:r w:rsidR="00311C8F">
        <w:rPr>
          <w:rFonts w:ascii="Arial" w:hAnsi="Arial" w:cs="Arial"/>
        </w:rPr>
        <w:instrText>ADDIN CSL_CITATION {"citationItems":[{"id":"ITEM-1","itemData":{"DOI":"10.1038/ng.2797","ISBN":"2163684814","ISSN":"1546-1718","PMID":"24097068","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author":[{"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e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s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Ingi Eyjolfsson","given":"Gudmundur","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l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čáková","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è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r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ä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akka","given":"Timo A","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çalo R","non-dropping-particle":"","parse-names":false,"suffix":""},{"dropping-particle":"","family":"Global Lipids Genetics Consortium","given":"","non-dropping-particle":"","parse-names":false,"suffix":""}],"container-title":"Nature genetics","id":"ITEM-1","issue":"11","issued":{"date-parts":[["2013","11","6"]]},"page":"1274-1283","title":"Discovery and refinement of loci associated with lipid levels.","type":"article-journal","volume":"45"},"uris":["http://www.mendeley.com/documents/?uuid=7aa813c4-f5bd-4685-8ffe-5e577fede855"]}],"mendeley":{"formattedCitation":"&lt;sup&gt;19&lt;/sup&gt;","plainTextFormattedCitation":"19","previouslyFormattedCitation":"&lt;sup&gt;19&lt;/sup&gt;"},"properties":{"noteIndex":0},"schema":"https://github.com/citation-style-language/schema/raw/master/csl-citation.json"}</w:instrText>
      </w:r>
      <w:r w:rsidR="004F42E4" w:rsidRPr="00AB409B">
        <w:rPr>
          <w:rFonts w:ascii="Arial" w:hAnsi="Arial" w:cs="Arial"/>
        </w:rPr>
        <w:fldChar w:fldCharType="separate"/>
      </w:r>
      <w:r w:rsidR="00D35C4A" w:rsidRPr="00D35C4A">
        <w:rPr>
          <w:rFonts w:ascii="Arial" w:hAnsi="Arial" w:cs="Arial"/>
          <w:noProof/>
          <w:vertAlign w:val="superscript"/>
        </w:rPr>
        <w:t>19</w:t>
      </w:r>
      <w:r w:rsidR="004F42E4" w:rsidRPr="00AB409B">
        <w:rPr>
          <w:rFonts w:ascii="Arial" w:hAnsi="Arial" w:cs="Arial"/>
        </w:rPr>
        <w:fldChar w:fldCharType="end"/>
      </w:r>
      <w:r w:rsidR="00650993" w:rsidRPr="00AB409B">
        <w:rPr>
          <w:rFonts w:ascii="Arial" w:hAnsi="Arial" w:cs="Arial"/>
        </w:rPr>
        <w:t xml:space="preserve">. </w:t>
      </w:r>
      <w:r w:rsidR="00FF7D25" w:rsidRPr="00AB409B">
        <w:rPr>
          <w:rFonts w:ascii="Arial" w:hAnsi="Arial" w:cs="Arial"/>
        </w:rPr>
        <w:t>Genetic associations were adjusted for age, sex, and principal components (in 35% of individuals), and the double genomic control method was used to correct for potential population stratification</w:t>
      </w:r>
      <w:r w:rsidR="00FF7D25" w:rsidRPr="00AB409B">
        <w:rPr>
          <w:rFonts w:ascii="Arial" w:hAnsi="Arial" w:cs="Arial"/>
        </w:rPr>
        <w:fldChar w:fldCharType="begin" w:fldLock="1"/>
      </w:r>
      <w:r w:rsidR="00311C8F">
        <w:rPr>
          <w:rFonts w:ascii="Arial" w:hAnsi="Arial" w:cs="Arial"/>
        </w:rPr>
        <w:instrText>ADDIN CSL_CITATION {"citationItems":[{"id":"ITEM-1","itemData":{"DOI":"10.1038/ng.2797","ISBN":"2163684814","ISSN":"1546-1718","PMID":"24097068","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author":[{"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e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s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Ingi Eyjolfsson","given":"Gudmundur","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l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čáková","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è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r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ä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akka","given":"Timo A","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çalo R","non-dropping-particle":"","parse-names":false,"suffix":""},{"dropping-particle":"","family":"Global Lipids Genetics Consortium","given":"","non-dropping-particle":"","parse-names":false,"suffix":""}],"container-title":"Nature genetics","id":"ITEM-1","issue":"11","issued":{"date-parts":[["2013","11","6"]]},"page":"1274-1283","title":"Discovery and refinement of loci associated with lipid levels.","type":"article-journal","volume":"45"},"uris":["http://www.mendeley.com/documents/?uuid=7aa813c4-f5bd-4685-8ffe-5e577fede855"]}],"mendeley":{"formattedCitation":"&lt;sup&gt;19&lt;/sup&gt;","plainTextFormattedCitation":"19","previouslyFormattedCitation":"&lt;sup&gt;19&lt;/sup&gt;"},"properties":{"noteIndex":0},"schema":"https://github.com/citation-style-language/schema/raw/master/csl-citation.json"}</w:instrText>
      </w:r>
      <w:r w:rsidR="00FF7D25" w:rsidRPr="00AB409B">
        <w:rPr>
          <w:rFonts w:ascii="Arial" w:hAnsi="Arial" w:cs="Arial"/>
        </w:rPr>
        <w:fldChar w:fldCharType="separate"/>
      </w:r>
      <w:r w:rsidR="00D35C4A" w:rsidRPr="00D35C4A">
        <w:rPr>
          <w:rFonts w:ascii="Arial" w:hAnsi="Arial" w:cs="Arial"/>
          <w:noProof/>
          <w:vertAlign w:val="superscript"/>
        </w:rPr>
        <w:t>19</w:t>
      </w:r>
      <w:r w:rsidR="00FF7D25" w:rsidRPr="00AB409B">
        <w:rPr>
          <w:rFonts w:ascii="Arial" w:hAnsi="Arial" w:cs="Arial"/>
        </w:rPr>
        <w:fldChar w:fldCharType="end"/>
      </w:r>
      <w:r w:rsidR="00FF7D25" w:rsidRPr="00AB409B">
        <w:rPr>
          <w:rFonts w:ascii="Arial" w:hAnsi="Arial" w:cs="Arial"/>
        </w:rPr>
        <w:t xml:space="preserve">. </w:t>
      </w:r>
      <w:r w:rsidR="00A73EBC" w:rsidRPr="00AB409B">
        <w:rPr>
          <w:rFonts w:ascii="Arial" w:hAnsi="Arial" w:cs="Arial"/>
        </w:rPr>
        <w:t>W</w:t>
      </w:r>
      <w:r w:rsidR="00650993" w:rsidRPr="00AB409B">
        <w:rPr>
          <w:rFonts w:ascii="Arial" w:hAnsi="Arial" w:cs="Arial"/>
        </w:rPr>
        <w:t>e also obtained genetic associations reported by GLGC for high-density lipoprotein choleste</w:t>
      </w:r>
      <w:r w:rsidR="00A73EBC" w:rsidRPr="00AB409B">
        <w:rPr>
          <w:rFonts w:ascii="Arial" w:hAnsi="Arial" w:cs="Arial"/>
        </w:rPr>
        <w:t>rol (HDL-c</w:t>
      </w:r>
      <w:r w:rsidR="00B10C05" w:rsidRPr="00AB409B">
        <w:rPr>
          <w:rFonts w:ascii="Arial" w:hAnsi="Arial" w:cs="Arial"/>
        </w:rPr>
        <w:t>; n up to 187,167</w:t>
      </w:r>
      <w:r w:rsidR="00A73EBC" w:rsidRPr="00AB409B">
        <w:rPr>
          <w:rFonts w:ascii="Arial" w:hAnsi="Arial" w:cs="Arial"/>
        </w:rPr>
        <w:t>) and triglycerides</w:t>
      </w:r>
      <w:r w:rsidR="00B10C05" w:rsidRPr="00AB409B">
        <w:rPr>
          <w:rFonts w:ascii="Arial" w:hAnsi="Arial" w:cs="Arial"/>
        </w:rPr>
        <w:t xml:space="preserve"> (n up to 177,861)</w:t>
      </w:r>
      <w:r w:rsidR="00A73EBC" w:rsidRPr="00AB409B">
        <w:rPr>
          <w:rFonts w:ascii="Arial" w:hAnsi="Arial" w:cs="Arial"/>
        </w:rPr>
        <w:t xml:space="preserve"> for use in multiv</w:t>
      </w:r>
      <w:r w:rsidR="00EB449B" w:rsidRPr="00AB409B">
        <w:rPr>
          <w:rFonts w:ascii="Arial" w:hAnsi="Arial" w:cs="Arial"/>
        </w:rPr>
        <w:t>ariable MR sensitivity analyses.</w:t>
      </w:r>
      <w:r w:rsidR="00CB5CD4" w:rsidRPr="00AB409B">
        <w:rPr>
          <w:rFonts w:ascii="Arial" w:hAnsi="Arial" w:cs="Arial"/>
        </w:rPr>
        <w:t xml:space="preserve"> These traits were </w:t>
      </w:r>
      <w:r w:rsidR="00641BF6" w:rsidRPr="00AB409B">
        <w:rPr>
          <w:rFonts w:ascii="Arial" w:hAnsi="Arial" w:cs="Arial"/>
        </w:rPr>
        <w:t xml:space="preserve">similarly </w:t>
      </w:r>
      <w:r w:rsidR="00CB5CD4" w:rsidRPr="00AB409B">
        <w:rPr>
          <w:rFonts w:ascii="Arial" w:hAnsi="Arial" w:cs="Arial"/>
        </w:rPr>
        <w:t xml:space="preserve">transformed and analyzed, with sample </w:t>
      </w:r>
      <w:r w:rsidR="00684F9A" w:rsidRPr="00AB409B">
        <w:rPr>
          <w:rFonts w:ascii="Arial" w:hAnsi="Arial" w:cs="Arial"/>
        </w:rPr>
        <w:t>SDs</w:t>
      </w:r>
      <w:r w:rsidR="00CB5CD4" w:rsidRPr="00AB409B">
        <w:rPr>
          <w:rFonts w:ascii="Arial" w:hAnsi="Arial" w:cs="Arial"/>
        </w:rPr>
        <w:t xml:space="preserve"> of 15.5mg/</w:t>
      </w:r>
      <w:proofErr w:type="spellStart"/>
      <w:r w:rsidR="00CB5CD4" w:rsidRPr="00AB409B">
        <w:rPr>
          <w:rFonts w:ascii="Arial" w:hAnsi="Arial" w:cs="Arial"/>
        </w:rPr>
        <w:t>dL</w:t>
      </w:r>
      <w:proofErr w:type="spellEnd"/>
      <w:r w:rsidR="00CB5CD4" w:rsidRPr="00AB409B">
        <w:rPr>
          <w:rFonts w:ascii="Arial" w:hAnsi="Arial" w:cs="Arial"/>
        </w:rPr>
        <w:t xml:space="preserve"> for HDL-c and 41mg/</w:t>
      </w:r>
      <w:proofErr w:type="spellStart"/>
      <w:r w:rsidR="00CB5CD4" w:rsidRPr="00AB409B">
        <w:rPr>
          <w:rFonts w:ascii="Arial" w:hAnsi="Arial" w:cs="Arial"/>
        </w:rPr>
        <w:t>dL</w:t>
      </w:r>
      <w:proofErr w:type="spellEnd"/>
      <w:r w:rsidR="00CB5CD4" w:rsidRPr="00AB409B">
        <w:rPr>
          <w:rFonts w:ascii="Arial" w:hAnsi="Arial" w:cs="Arial"/>
        </w:rPr>
        <w:t xml:space="preserve"> for triglycerides.</w:t>
      </w:r>
      <w:r w:rsidR="006058CE" w:rsidRPr="00AB409B">
        <w:rPr>
          <w:rFonts w:ascii="Arial" w:hAnsi="Arial" w:cs="Arial"/>
        </w:rPr>
        <w:t xml:space="preserve"> </w:t>
      </w:r>
      <w:r w:rsidR="00CD30AF" w:rsidRPr="00AB409B">
        <w:rPr>
          <w:rFonts w:ascii="Arial" w:hAnsi="Arial" w:cs="Arial"/>
        </w:rPr>
        <w:t xml:space="preserve">As a secondary data source, we </w:t>
      </w:r>
      <w:r w:rsidR="00A73EBC" w:rsidRPr="00AB409B">
        <w:rPr>
          <w:rFonts w:ascii="Arial" w:hAnsi="Arial" w:cs="Arial"/>
        </w:rPr>
        <w:t>obtained</w:t>
      </w:r>
      <w:r w:rsidR="00CD30AF" w:rsidRPr="00AB409B">
        <w:rPr>
          <w:rFonts w:ascii="Arial" w:hAnsi="Arial" w:cs="Arial"/>
        </w:rPr>
        <w:t xml:space="preserve"> </w:t>
      </w:r>
      <w:r w:rsidR="00A73EBC" w:rsidRPr="00AB409B">
        <w:rPr>
          <w:rFonts w:ascii="Arial" w:hAnsi="Arial" w:cs="Arial"/>
        </w:rPr>
        <w:t xml:space="preserve">genetic associations with LDL-c measured in </w:t>
      </w:r>
      <w:r w:rsidR="00C9410B" w:rsidRPr="00AB409B">
        <w:rPr>
          <w:rFonts w:ascii="Arial" w:hAnsi="Arial" w:cs="Arial"/>
        </w:rPr>
        <w:t>unrelated individuals of European ancestry in the</w:t>
      </w:r>
      <w:r w:rsidR="004F7B84" w:rsidRPr="00AB409B">
        <w:rPr>
          <w:rFonts w:ascii="Arial" w:hAnsi="Arial" w:cs="Arial"/>
        </w:rPr>
        <w:t xml:space="preserve"> UK Biobank cohort</w:t>
      </w:r>
      <w:r w:rsidR="00C9410B" w:rsidRPr="00AB409B">
        <w:rPr>
          <w:rFonts w:ascii="Arial" w:hAnsi="Arial" w:cs="Arial"/>
        </w:rPr>
        <w:t xml:space="preserve"> (n=</w:t>
      </w:r>
      <w:r w:rsidR="00EB449B" w:rsidRPr="00AB409B">
        <w:rPr>
          <w:rFonts w:ascii="Arial" w:hAnsi="Arial" w:cs="Arial"/>
        </w:rPr>
        <w:t>343,621</w:t>
      </w:r>
      <w:r w:rsidR="00C9410B" w:rsidRPr="00AB409B">
        <w:rPr>
          <w:rFonts w:ascii="Arial" w:hAnsi="Arial" w:cs="Arial"/>
        </w:rPr>
        <w:t>)</w:t>
      </w:r>
      <w:r w:rsidR="008E118A" w:rsidRPr="00AB409B">
        <w:rPr>
          <w:rFonts w:ascii="Arial" w:hAnsi="Arial" w:cs="Arial"/>
        </w:rPr>
        <w:fldChar w:fldCharType="begin" w:fldLock="1"/>
      </w:r>
      <w:r w:rsidR="00311C8F">
        <w:rPr>
          <w:rFonts w:ascii="Arial" w:hAnsi="Arial" w:cs="Arial"/>
        </w:rPr>
        <w:instrText>ADDIN CSL_CITATION {"citationItems":[{"id":"ITEM-1","itemData":{"URL":"http://www.nealelab.is/uk-biobank/","accessed":{"date-parts":[["2020","6","16"]]},"author":[{"dropping-particle":"","family":"NealeLab","given":"","non-dropping-particle":"","parse-names":false,"suffix":""}],"id":"ITEM-1","issued":{"date-parts":[["2020"]]},"title":"Rapid GWAS of thousands of phenotypes for 337,000 samples in the UK Biobank.","type":"webpage"},"uris":["http://www.mendeley.com/documents/?uuid=bc734001-de39-4908-ab38-570c603bc38f"]},{"id":"ITEM-2","itemData":{"DOI":"10.1038/s41586-018-0579-z","ISSN":"0028-0836","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2","issue":"7726","issued":{"date-parts":[["2018","10","10"]]},"note":"1066 sets of trios (two parents + offspring)\nhg19\n1000 genomes phase 3","page":"203-209","title":"The UK Biobank resource with deep phenotyping and genomic data","type":"article-journal","volume":"562"},"uris":["http://www.mendeley.com/documents/?uuid=dac4f284-00f2-4228-8177-6b2d7fb2c1ab"]}],"mendeley":{"formattedCitation":"&lt;sup&gt;20,21&lt;/sup&gt;","plainTextFormattedCitation":"20,21","previouslyFormattedCitation":"&lt;sup&gt;20,21&lt;/sup&gt;"},"properties":{"noteIndex":0},"schema":"https://github.com/citation-style-language/schema/raw/master/csl-citation.json"}</w:instrText>
      </w:r>
      <w:r w:rsidR="008E118A" w:rsidRPr="00AB409B">
        <w:rPr>
          <w:rFonts w:ascii="Arial" w:hAnsi="Arial" w:cs="Arial"/>
        </w:rPr>
        <w:fldChar w:fldCharType="separate"/>
      </w:r>
      <w:r w:rsidR="00D35C4A" w:rsidRPr="00D35C4A">
        <w:rPr>
          <w:rFonts w:ascii="Arial" w:hAnsi="Arial" w:cs="Arial"/>
          <w:noProof/>
          <w:vertAlign w:val="superscript"/>
        </w:rPr>
        <w:t>20,21</w:t>
      </w:r>
      <w:r w:rsidR="008E118A" w:rsidRPr="00AB409B">
        <w:rPr>
          <w:rFonts w:ascii="Arial" w:hAnsi="Arial" w:cs="Arial"/>
        </w:rPr>
        <w:fldChar w:fldCharType="end"/>
      </w:r>
      <w:r w:rsidR="004F7B84" w:rsidRPr="00AB409B">
        <w:rPr>
          <w:rFonts w:ascii="Arial" w:hAnsi="Arial" w:cs="Arial"/>
        </w:rPr>
        <w:t xml:space="preserve">. Here, LDL-c was directly measured and there was no exclusion of </w:t>
      </w:r>
      <w:r w:rsidR="0002752E" w:rsidRPr="00AB409B">
        <w:rPr>
          <w:rFonts w:ascii="Arial" w:hAnsi="Arial" w:cs="Arial"/>
        </w:rPr>
        <w:t>study participants</w:t>
      </w:r>
      <w:r w:rsidR="004F7B84" w:rsidRPr="00AB409B">
        <w:rPr>
          <w:rFonts w:ascii="Arial" w:hAnsi="Arial" w:cs="Arial"/>
        </w:rPr>
        <w:t xml:space="preserve"> on lipid-lowering therapy.</w:t>
      </w:r>
      <w:r w:rsidR="008E118A" w:rsidRPr="00AB409B">
        <w:rPr>
          <w:rFonts w:ascii="Arial" w:hAnsi="Arial" w:cs="Arial"/>
        </w:rPr>
        <w:t xml:space="preserve"> </w:t>
      </w:r>
      <w:r w:rsidR="00664126" w:rsidRPr="00AB409B">
        <w:rPr>
          <w:rFonts w:ascii="Arial" w:hAnsi="Arial" w:cs="Arial"/>
        </w:rPr>
        <w:t xml:space="preserve">Values of </w:t>
      </w:r>
      <w:r w:rsidR="003D1F8E" w:rsidRPr="00AB409B">
        <w:rPr>
          <w:rFonts w:ascii="Arial" w:hAnsi="Arial" w:cs="Arial"/>
        </w:rPr>
        <w:t>LDL-c</w:t>
      </w:r>
      <w:r w:rsidR="008E118A" w:rsidRPr="00AB409B">
        <w:rPr>
          <w:rFonts w:ascii="Arial" w:hAnsi="Arial" w:cs="Arial"/>
        </w:rPr>
        <w:t xml:space="preserve"> </w:t>
      </w:r>
      <w:r w:rsidR="00664126" w:rsidRPr="00AB409B">
        <w:rPr>
          <w:rFonts w:ascii="Arial" w:hAnsi="Arial" w:cs="Arial"/>
        </w:rPr>
        <w:t xml:space="preserve">were </w:t>
      </w:r>
      <w:r w:rsidR="008E118A" w:rsidRPr="00AB409B">
        <w:rPr>
          <w:rFonts w:ascii="Arial" w:hAnsi="Arial" w:cs="Arial"/>
        </w:rPr>
        <w:t>inverse normal transformed with</w:t>
      </w:r>
      <w:r w:rsidR="00650993" w:rsidRPr="00AB409B">
        <w:rPr>
          <w:rFonts w:ascii="Arial" w:hAnsi="Arial" w:cs="Arial"/>
        </w:rPr>
        <w:t xml:space="preserve"> a</w:t>
      </w:r>
      <w:r w:rsidR="008E118A" w:rsidRPr="00AB409B">
        <w:rPr>
          <w:rFonts w:ascii="Arial" w:hAnsi="Arial" w:cs="Arial"/>
        </w:rPr>
        <w:t xml:space="preserve"> sample </w:t>
      </w:r>
      <w:r w:rsidR="00487C4F" w:rsidRPr="00AB409B">
        <w:rPr>
          <w:rFonts w:ascii="Arial" w:hAnsi="Arial" w:cs="Arial"/>
        </w:rPr>
        <w:t>SD</w:t>
      </w:r>
      <w:r w:rsidR="008E118A" w:rsidRPr="00AB409B">
        <w:rPr>
          <w:rFonts w:ascii="Arial" w:hAnsi="Arial" w:cs="Arial"/>
        </w:rPr>
        <w:t xml:space="preserve"> of 33.7mg/</w:t>
      </w:r>
      <w:proofErr w:type="spellStart"/>
      <w:r w:rsidR="008E118A" w:rsidRPr="00AB409B">
        <w:rPr>
          <w:rFonts w:ascii="Arial" w:hAnsi="Arial" w:cs="Arial"/>
        </w:rPr>
        <w:t>dL</w:t>
      </w:r>
      <w:proofErr w:type="spellEnd"/>
      <w:r w:rsidR="00650993" w:rsidRPr="00AB409B">
        <w:rPr>
          <w:rFonts w:ascii="Arial" w:hAnsi="Arial" w:cs="Arial"/>
        </w:rPr>
        <w:t>.</w:t>
      </w:r>
      <w:ins w:id="90" w:author="Daghlas, Iyas" w:date="2021-02-14T22:49:00Z">
        <w:r w:rsidR="008803D6">
          <w:rPr>
            <w:rFonts w:ascii="Arial" w:hAnsi="Arial" w:cs="Arial"/>
          </w:rPr>
          <w:t xml:space="preserve"> We also obtained genetic associations with type 2 diabetes</w:t>
        </w:r>
      </w:ins>
      <w:ins w:id="91" w:author="Daghlas, Iyas" w:date="2021-02-15T18:51:00Z">
        <w:r w:rsidR="00193782">
          <w:rPr>
            <w:rFonts w:ascii="Arial" w:hAnsi="Arial" w:cs="Arial"/>
          </w:rPr>
          <w:t xml:space="preserve"> (74,124 cases / 824,006 controls</w:t>
        </w:r>
      </w:ins>
      <w:ins w:id="92" w:author="Daghlas, Iyas" w:date="2021-02-15T18:52:00Z">
        <w:r w:rsidR="00193782">
          <w:rPr>
            <w:rFonts w:ascii="Arial" w:hAnsi="Arial" w:cs="Arial"/>
          </w:rPr>
          <w:t>; all of European ancestry</w:t>
        </w:r>
      </w:ins>
      <w:ins w:id="93" w:author="Daghlas, Iyas" w:date="2021-02-15T18:51:00Z">
        <w:r w:rsidR="00193782">
          <w:rPr>
            <w:rFonts w:ascii="Arial" w:hAnsi="Arial" w:cs="Arial"/>
          </w:rPr>
          <w:t>)</w:t>
        </w:r>
      </w:ins>
      <w:ins w:id="94" w:author="Daghlas, Iyas" w:date="2021-02-15T18:50:00Z">
        <w:r w:rsidR="00193782">
          <w:rPr>
            <w:rFonts w:ascii="Arial" w:hAnsi="Arial" w:cs="Arial"/>
          </w:rPr>
          <w:fldChar w:fldCharType="begin" w:fldLock="1"/>
        </w:r>
      </w:ins>
      <w:r w:rsidR="00311C8F">
        <w:rPr>
          <w:rFonts w:ascii="Arial" w:hAnsi="Arial" w:cs="Arial"/>
        </w:rPr>
        <w:instrText>ADDIN CSL_CITATION {"citationItems":[{"id":"ITEM-1","itemData":{"DOI":"10.1038/s41588-018-0241-6","ISSN":"1061-4036","author":[{"dropping-particle":"","family":"Mahajan","given":"Anubha","non-dropping-particle":"","parse-names":false,"suffix":""},{"dropping-particle":"","family":"Taliun","given":"Daniel","non-dropping-particle":"","parse-names":false,"suffix":""},{"dropping-particle":"","family":"Thurner","given":"Matthias","non-dropping-particle":"","parse-names":false,"suffix":""},{"dropping-particle":"","family":"Robertson","given":"Neil R.","non-dropping-particle":"","parse-names":false,"suffix":""},{"dropping-particle":"","family":"Torres","given":"Jason M.","non-dropping-particle":"","parse-names":false,"suffix":""},{"dropping-particle":"","family":"Rayner","given":"N. William","non-dropping-particle":"","parse-names":false,"suffix":""},{"dropping-particle":"","family":"Payne","given":"Anthony J.","non-dropping-particle":"","parse-names":false,"suffix":""},{"dropping-particle":"","family":"Steinthorsdottir","given":"Valgerdur","non-dropping-particle":"","parse-names":false,"suffix":""},{"dropping-particle":"","family":"Scott","given":"Robert A.","non-dropping-particle":"","parse-names":false,"suffix":""},{"dropping-particle":"","family":"Grarup","given":"Niels","non-dropping-particle":"","parse-names":false,"suffix":""},{"dropping-particle":"","family":"Cook","given":"James P.","non-dropping-particle":"","parse-names":false,"suffix":""},{"dropping-particle":"","family":"Schmidt","given":"Ellen M.","non-dropping-particle":"","parse-names":false,"suffix":""},{"dropping-particle":"","family":"Wuttke","given":"Matthias","non-dropping-particle":"","parse-names":false,"suffix":""},{"dropping-particle":"","family":"Sarnowski","given":"Chloé","non-dropping-particle":"","parse-names":false,"suffix":""},{"dropping-particle":"","family":"Mägi","given":"Reedik","non-dropping-particle":"","parse-names":false,"suffix":""},{"dropping-particle":"","family":"Nano","given":"Jana","non-dropping-particle":"","parse-names":false,"suffix":""},{"dropping-particle":"","family":"Gieger","given":"Christian","non-dropping-particle":"","parse-names":false,"suffix":""},{"dropping-particle":"","family":"Trompet","given":"Stella","non-dropping-particle":"","parse-names":false,"suffix":""},{"dropping-particle":"","family":"Lecoeur","given":"Cécile","non-dropping-particle":"","parse-names":false,"suffix":""},{"dropping-particle":"","family":"Preuss","given":"Michael H.","non-dropping-particle":"","parse-names":false,"suffix":""},{"dropping-particle":"","family":"Prins","given":"Bram Peter","non-dropping-particle":"","parse-names":false,"suffix":""},{"dropping-particle":"","family":"Guo","given":"Xiuqing","non-dropping-particle":"","parse-names":false,"suffix":""},{"dropping-particle":"","family":"Bielak","given":"Lawrence F.","non-dropping-particle":"","parse-names":false,"suffix":""},{"dropping-particle":"","family":"Below","given":"Jennifer E.","non-dropping-particle":"","parse-names":false,"suffix":""},{"dropping-particle":"","family":"Bowden","given":"Donald W.","non-dropping-particle":"","parse-names":false,"suffix":""},{"dropping-particle":"","family":"Chambers","given":"John Campbell","non-dropping-particle":"","parse-names":false,"suffix":""},{"dropping-particle":"","family":"Kim","given":"Young Jin","non-dropping-particle":"","parse-names":false,"suffix":""},{"dropping-particle":"","family":"Ng","given":"Maggie C. Y.","non-dropping-particle":"","parse-names":false,"suffix":""},{"dropping-particle":"","family":"Petty","given":"Lauren E.","non-dropping-particle":"","parse-names":false,"suffix":""},{"dropping-particle":"","family":"Sim","given":"Xueling","non-dropping-particle":"","parse-names":false,"suffix":""},{"dropping-particle":"","family":"Zhang","given":"Weihua","non-dropping-particle":"","parse-names":false,"suffix":""},{"dropping-particle":"","family":"Bennett","given":"Amanda J.","non-dropping-particle":"","parse-names":false,"suffix":""},{"dropping-particle":"","family":"Bork-Jensen","given":"Jette","non-dropping-particle":"","parse-names":false,"suffix":""},{"dropping-particle":"","family":"Brummett","given":"Chad M.","non-dropping-particle":"","parse-names":false,"suffix":""},{"dropping-particle":"","family":"Canouil","given":"Mickaël","non-dropping-particle":"","parse-names":false,"suffix":""},{"dropping-particle":"","family":"Ec kardt","given":"Kai-Uwe","non-dropping-particle":"","parse-names":false,"suffix":""},{"dropping-particle":"","family":"Fischer","given":"Krista","non-dropping-particle":"","parse-names":false,"suffix":""},{"dropping-particle":"","family":"Kardia","given":"Sharon L. R.","non-dropping-particle":"","parse-names":false,"suffix":""},{"dropping-particle":"","family":"Kronenberg","given":"Florian","non-dropping-particle":"","parse-names":false,"suffix":""},{"dropping-particle":"","family":"Läll","given":"Kristi","non-dropping-particle":"","parse-names":false,"suffix":""},{"dropping-particle":"","family":"Liu","given":"Ching-Ti","non-dropping-particle":"","parse-names":false,"suffix":""},{"dropping-particle":"","family":"Locke","given":"Adam E.","non-dropping-particle":"","parse-names":false,"suffix":""},{"dropping-particle":"","family":"Luan","given":"Jian’an","non-dropping-particle":"","parse-names":false,"suffix":""},{"dropping-particle":"","family":"Ntalla","given":"Ioanna","non-dropping-particle":"","parse-names":false,"suffix":""},{"dropping-particle":"","family":"Nylander","given":"Vibe","non-dropping-particle":"","parse-names":false,"suffix":""},{"dropping-particle":"","family":"Schönherr","given":"Sebastian","non-dropping-particle":"","parse-names":false,"suffix":""},{"dropping-particle":"","family":"Schurmann","given":"Claudia","non-dropping-particle":"","parse-names":false,"suffix":""},{"dropping-particle":"","family":"Yengo","given":"Loïc","non-dropping-particle":"","parse-names":false,"suffix":""},{"dropping-particle":"","family":"Bottinger","given":"Erwin P.","non-dropping-particle":"","parse-names":false,"suffix":""},{"dropping-particle":"","family":"Brandslund","given":"Ivan","non-dropping-particle":"","parse-names":false,"suffix":""},{"dropping-particle":"","family":"Christensen","given":"Cramer","non-dropping-particle":"","parse-names":false,"suffix":""},{"dropping-particle":"","family":"Dedoussis","given":"George","non-dropping-particle":"","parse-names":false,"suffix":""},{"dropping-particle":"","family":"Florez","given":"Jose C.","non-dropping-particle":"","parse-names":false,"suffix":""},{"dropping-particle":"","family":"Ford","given":"Ian","non-dropping-particle":"","parse-names":false,"suffix":""},{"dropping-particle":"","family":"Franco","given":"Oscar H.","non-dropping-particle":"","parse-names":false,"suffix":""},{"dropping-particle":"","family":"Frayling","given":"Timothy M.","non-dropping-particle":"","parse-names":false,"suffix":""},{"dropping-particle":"","family":"Giedraitis","given":"Vilmantas","non-dropping-particle":"","parse-names":false,"suffix":""},{"dropping-particle":"","family":"Hackinger","given":"Sophie","non-dropping-particle":"","parse-names":false,"suffix":""},{"dropping-particle":"","family":"Hattersley","given":"Andrew T.","non-dropping-particle":"","parse-names":false,"suffix":""},{"dropping-particle":"","family":"Herder","given":"Christian","non-dropping-particle":"","parse-names":false,"suffix":""},{"dropping-particle":"","family":"Ikram","given":"M. Arfan","non-dropping-particle":"","parse-names":false,"suffix":""},{"dropping-particle":"","family":"Ingelsson","given":"Martin","non-dropping-particle":"","parse-names":false,"suffix":""},{"dropping-particle":"","family":"Jørgensen","given":"Marit E.","non-dropping-particle":"","parse-names":false,"suffix":""},{"dropping-particle":"","family":"Jørgensen","given":"Torben","non-dropping-particle":"","parse-names":false,"suffix":""},{"dropping-particle":"","family":"Kriebel","given":"Jennifer","non-dropping-particle":"","parse-names":false,"suffix":""},{"dropping-particle":"","family":"Kuusisto","given":"Johanna","non-dropping-particle":"","parse-names":false,"suffix":""},{"dropping-particle":"","family":"Ligthart","given":"Symen","non-dropping-particle":"","parse-names":false,"suffix":""},{"dropping-particle":"","family":"Lindgren","given":"Cecilia M.","non-dropping-particle":"","parse-names":false,"suffix":""},{"dropping-particle":"","family":"Linneberg","given":"Allan","non-dropping-particle":"","parse-names":false,"suffix":""},{"dropping-particle":"","family":"Lyssenko","given":"Valeriya","non-dropping-particle":"","parse-names":false,"suffix":""},{"dropping-particle":"","family":"Mamakou","given":"Vasiliki","non-dropping-particle":"","parse-names":false,"suffix":""},{"dropping-particle":"","family":"Meitinger","given":"Thomas","non-dropping-particle":"","parse-names":false,"suffix":""},{"dropping-particle":"","family":"Mohlke","given":"Karen L.","non-dropping-particle":"","parse-names":false,"suffix":""},{"dropping-particle":"","family":"Morris","given":"Andrew D.","non-dropping-particle":"","parse-names":false,"suffix":""},{"dropping-particle":"","family":"Nadkarni","given":"Girish","non-dropping-particle":"","parse-names":false,"suffix":""},{"dropping-particle":"","family":"Pankow","given":"James S.","non-dropping-particle":"","parse-names":false,"suffix":""},{"dropping-particle":"","family":"Peters","given":"Annette","non-dropping-particle":"","parse-names":false,"suffix":""},{"dropping-particle":"","family":"Sattar","given":"Naveed","non-dropping-particle":"","parse-names":false,"suffix":""},{"dropping-particle":"","family":"Stančáková","given":"Alena","non-dropping-particle":"","parse-names":false,"suffix":""},{"dropping-particle":"","family":"Strauch","given":"Konstantin","non-dropping-particle":"","parse-names":false,"suffix":""},{"dropping-particle":"","family":"Taylor","given":"Kent D.","non-dropping-particle":"","parse-names":false,"suffix":""},{"dropping-particle":"","family":"Thorand","given":"Barbara","non-dropping-particle":"","parse-names":false,"suffix":""},{"dropping-particle":"","family":"Thorleifsson","given":"Gudmar","non-dropping-particle":"","parse-names":false,"suffix":""},{"dropping-particle":"","family":"Thorsteinsdottir","given":"Unnur","non-dropping-particle":"","parse-names":false,"suffix":""},{"dropping-particle":"","family":"Tuomilehto","given":"Jaakko","non-dropping-particle":"","parse-names":false,"suffix":""},{"dropping-particle":"","family":"Witte","given":"Daniel R.","non-dropping-particle":"","parse-names":false,"suffix":""},{"dropping-particle":"","family":"Dupuis","given":"Josée","non-dropping-particle":"","parse-names":false,"suffix":""},{"dropping-particle":"","family":"Peyser","given":"Patricia A.","non-dropping-particle":"","parse-names":false,"suffix":""},{"dropping-particle":"","family":"Zeggini","given":"Eleftheria","non-dropping-particle":"","parse-names":false,"suffix":""},{"dropping-particle":"","family":"Loos","given":"Ruth J. F.","non-dropping-particle":"","parse-names":false,"suffix":""},{"dropping-particle":"","family":"Froguel","given":"Philippe","non-dropping-particle":"","parse-names":false,"suffix":""},{"dropping-particle":"","family":"Ingelsson","given":"Erik","non-dropping-particle":"","parse-names":false,"suffix":""},{"dropping-particle":"","family":"Lind","given":"Lars","non-dropping-particle":"","parse-names":false,"suffix":""},{"dropping-particle":"","family":"Groop","given":"Leif","non-dropping-particle":"","parse-names":false,"suffix":""},{"dropping-particle":"","family":"Laakso","given":"Markku","non-dropping-particle":"","parse-names":false,"suffix":""},{"dropping-particle":"","family":"Collins","given":"Francis S.","non-dropping-particle":"","parse-names":false,"suffix":""},{"dropping-particle":"","family":"Jukema","given":"J. Wouter","non-dropping-particle":"","parse-names":false,"suffix":""},{"dropping-particle":"","family":"Palmer","given":"Colin N. A.","non-dropping-particle":"","parse-names":false,"suffix":""},{"dropping-particle":"","family":"Grallert","given":"Harald","non-dropping-particle":"","parse-names":false,"suffix":""},{"dropping-particle":"","family":"Metspalu","given":"Andres","non-dropping-particle":"","parse-names":false,"suffix":""},{"dropping-particle":"","family":"Dehghan","given":"Abbas","non-dropping-particle":"","parse-names":false,"suffix":""},{"dropping-particle":"","family":"Köttgen","given":"Anna","non-dropping-particle":"","parse-names":false,"suffix":""},{"dropping-particle":"","family":"Abecasis","given":"Goncalo R.","non-dropping-particle":"","parse-names":false,"suffix":""},{"dropping-particle":"","family":"Meigs","given":"James B.","non-dropping-particle":"","parse-names":false,"suffix":""},{"dropping-particle":"","family":"Rotter","given":"Jerome I.","non-dropping-particle":"","parse-names":false,"suffix":""},{"dropping-particle":"","family":"Marchini","given":"Jonathan","non-dropping-particle":"","parse-names":false,"suffix":""},{"dropping-particle":"","family":"Pedersen","given":"Oluf","non-dropping-particle":"","parse-names":false,"suffix":""},{"dropping-particle":"","family":"Hansen","given":"Torben","non-dropping-particle":"","parse-names":false,"suffix":""},{"dropping-particle":"","family":"Langenberg","given":"Claudia","non-dropping-particle":"","parse-names":false,"suffix":""},{"dropping-particle":"","family":"Wareham","given":"Nicholas J.","non-dropping-particle":"","parse-names":false,"suffix":""},{"dropping-particle":"","family":"Stefansson","given":"Kari","non-dropping-particle":"","parse-names":false,"suffix":""},{"dropping-particle":"","family":"Gloyn","given":"Anna L.","non-dropping-particle":"","parse-names":false,"suffix":""},{"dropping-particle":"","family":"Morris","given":"Andrew P.","non-dropping-particle":"","parse-names":false,"suffix":""},{"dropping-particle":"","family":"Boehnke","given":"Michael","non-dropping-particle":"","parse-names":false,"suffix":""},{"dropping-particle":"","family":"McCarthy","given":"Mark I.","non-dropping-particle":"","parse-names":false,"suffix":""}],"container-title":"Nature Genetics","id":"ITEM-1","issue":"11","issued":{"date-parts":[["2018","11","8"]]},"page":"1505-1513","title":"Fine-mapping type 2 diabetes loci to single-variant resolution using high-density imputation and islet-specific epigenome maps","type":"article-journal","volume":"50"},"uris":["http://www.mendeley.com/documents/?uuid=d81ceae3-dbee-4e5d-bd91-acd947013ec6"]}],"mendeley":{"formattedCitation":"&lt;sup&gt;22&lt;/sup&gt;","plainTextFormattedCitation":"22","previouslyFormattedCitation":"&lt;sup&gt;22&lt;/sup&gt;"},"properties":{"noteIndex":0},"schema":"https://github.com/citation-style-language/schema/raw/master/csl-citation.json"}</w:instrText>
      </w:r>
      <w:r w:rsidR="00193782">
        <w:rPr>
          <w:rFonts w:ascii="Arial" w:hAnsi="Arial" w:cs="Arial"/>
        </w:rPr>
        <w:fldChar w:fldCharType="separate"/>
      </w:r>
      <w:r w:rsidR="00D35C4A" w:rsidRPr="00D35C4A">
        <w:rPr>
          <w:rFonts w:ascii="Arial" w:hAnsi="Arial" w:cs="Arial"/>
          <w:noProof/>
          <w:vertAlign w:val="superscript"/>
        </w:rPr>
        <w:t>22</w:t>
      </w:r>
      <w:ins w:id="95" w:author="Daghlas, Iyas" w:date="2021-02-15T18:50:00Z">
        <w:r w:rsidR="00193782">
          <w:rPr>
            <w:rFonts w:ascii="Arial" w:hAnsi="Arial" w:cs="Arial"/>
          </w:rPr>
          <w:fldChar w:fldCharType="end"/>
        </w:r>
      </w:ins>
      <w:ins w:id="96" w:author="Daghlas, Iyas" w:date="2021-02-14T22:49:00Z">
        <w:r w:rsidR="008803D6">
          <w:rPr>
            <w:rFonts w:ascii="Arial" w:hAnsi="Arial" w:cs="Arial"/>
          </w:rPr>
          <w:t xml:space="preserve"> for use in multivariable MR sensitivity analyses.</w:t>
        </w:r>
      </w:ins>
      <w:ins w:id="97" w:author="Daghlas, Iyas" w:date="2021-02-15T18:52:00Z">
        <w:r w:rsidR="00193782">
          <w:rPr>
            <w:rFonts w:ascii="Arial" w:hAnsi="Arial" w:cs="Arial"/>
          </w:rPr>
          <w:t xml:space="preserve"> </w:t>
        </w:r>
      </w:ins>
      <w:ins w:id="98" w:author="Daghlas, Iyas" w:date="2021-02-15T18:53:00Z">
        <w:r w:rsidR="00193782">
          <w:rPr>
            <w:rFonts w:ascii="Arial" w:hAnsi="Arial" w:cs="Arial"/>
          </w:rPr>
          <w:lastRenderedPageBreak/>
          <w:t>Genetic associations were not adjusted for BMI, and either principal components or linear mixed models were used to control for population stratification.</w:t>
        </w:r>
      </w:ins>
    </w:p>
    <w:p w14:paraId="5B18DA4E" w14:textId="77777777" w:rsidR="00344B8E" w:rsidRPr="00AB409B" w:rsidRDefault="00344B8E" w:rsidP="006357FF">
      <w:pPr>
        <w:spacing w:line="480" w:lineRule="auto"/>
        <w:rPr>
          <w:rFonts w:ascii="Arial" w:hAnsi="Arial" w:cs="Arial"/>
        </w:rPr>
      </w:pPr>
    </w:p>
    <w:p w14:paraId="1E49A410" w14:textId="07D49DB5" w:rsidR="00650993" w:rsidRPr="00AB409B" w:rsidRDefault="008946C5" w:rsidP="006357FF">
      <w:pPr>
        <w:spacing w:line="480" w:lineRule="auto"/>
        <w:rPr>
          <w:rFonts w:ascii="Arial" w:hAnsi="Arial" w:cs="Arial"/>
        </w:rPr>
      </w:pPr>
      <w:r w:rsidRPr="00AB409B">
        <w:rPr>
          <w:rFonts w:ascii="Arial" w:hAnsi="Arial" w:cs="Arial"/>
        </w:rPr>
        <w:t>We considered coronary artery disease (CAD)</w:t>
      </w:r>
      <w:ins w:id="99" w:author="Daghlas, Iyas" w:date="2021-02-14T22:27:00Z">
        <w:r w:rsidR="008F3CB9">
          <w:rPr>
            <w:rFonts w:ascii="Arial" w:hAnsi="Arial" w:cs="Arial"/>
          </w:rPr>
          <w:t xml:space="preserve"> and ischemic stroke</w:t>
        </w:r>
      </w:ins>
      <w:r w:rsidRPr="00AB409B">
        <w:rPr>
          <w:rFonts w:ascii="Arial" w:hAnsi="Arial" w:cs="Arial"/>
        </w:rPr>
        <w:t xml:space="preserve"> </w:t>
      </w:r>
      <w:proofErr w:type="gramStart"/>
      <w:r w:rsidRPr="00AB409B">
        <w:rPr>
          <w:rFonts w:ascii="Arial" w:hAnsi="Arial" w:cs="Arial"/>
        </w:rPr>
        <w:t>a</w:t>
      </w:r>
      <w:proofErr w:type="gramEnd"/>
      <w:del w:id="100" w:author="Daghlas, Iyas" w:date="2021-02-14T22:27:00Z">
        <w:r w:rsidRPr="00AB409B" w:rsidDel="008F3CB9">
          <w:rPr>
            <w:rFonts w:ascii="Arial" w:hAnsi="Arial" w:cs="Arial"/>
          </w:rPr>
          <w:delText>s</w:delText>
        </w:r>
      </w:del>
      <w:ins w:id="101" w:author="Daghlas, Iyas" w:date="2021-02-14T22:27:00Z">
        <w:r w:rsidR="008F3CB9">
          <w:rPr>
            <w:rFonts w:ascii="Arial" w:hAnsi="Arial" w:cs="Arial"/>
          </w:rPr>
          <w:t>s</w:t>
        </w:r>
      </w:ins>
      <w:del w:id="102" w:author="Daghlas, Iyas" w:date="2021-02-14T22:27:00Z">
        <w:r w:rsidRPr="00AB409B" w:rsidDel="008F3CB9">
          <w:rPr>
            <w:rFonts w:ascii="Arial" w:hAnsi="Arial" w:cs="Arial"/>
          </w:rPr>
          <w:delText xml:space="preserve"> a</w:delText>
        </w:r>
      </w:del>
      <w:r w:rsidRPr="00AB409B">
        <w:rPr>
          <w:rFonts w:ascii="Arial" w:hAnsi="Arial" w:cs="Arial"/>
        </w:rPr>
        <w:t xml:space="preserve"> </w:t>
      </w:r>
      <w:r w:rsidR="003D1F8E" w:rsidRPr="00AB409B">
        <w:rPr>
          <w:rFonts w:ascii="Arial" w:hAnsi="Arial" w:cs="Arial"/>
        </w:rPr>
        <w:t>mediator</w:t>
      </w:r>
      <w:ins w:id="103" w:author="Daghlas, Iyas" w:date="2021-02-14T22:27:00Z">
        <w:r w:rsidR="008F3CB9">
          <w:rPr>
            <w:rFonts w:ascii="Arial" w:hAnsi="Arial" w:cs="Arial"/>
          </w:rPr>
          <w:t>s</w:t>
        </w:r>
      </w:ins>
      <w:r w:rsidR="003D1F8E" w:rsidRPr="00AB409B">
        <w:rPr>
          <w:rFonts w:ascii="Arial" w:hAnsi="Arial" w:cs="Arial"/>
        </w:rPr>
        <w:t xml:space="preserve"> </w:t>
      </w:r>
      <w:r w:rsidR="00A73EBC" w:rsidRPr="00AB409B">
        <w:rPr>
          <w:rFonts w:ascii="Arial" w:hAnsi="Arial" w:cs="Arial"/>
        </w:rPr>
        <w:t>of the effects of</w:t>
      </w:r>
      <w:r w:rsidR="003D1F8E" w:rsidRPr="00AB409B">
        <w:rPr>
          <w:rFonts w:ascii="Arial" w:hAnsi="Arial" w:cs="Arial"/>
        </w:rPr>
        <w:t xml:space="preserve"> LDL-c </w:t>
      </w:r>
      <w:r w:rsidR="00A73EBC" w:rsidRPr="00AB409B">
        <w:rPr>
          <w:rFonts w:ascii="Arial" w:hAnsi="Arial" w:cs="Arial"/>
        </w:rPr>
        <w:t>on</w:t>
      </w:r>
      <w:r w:rsidR="003D1F8E" w:rsidRPr="00AB409B">
        <w:rPr>
          <w:rFonts w:ascii="Arial" w:hAnsi="Arial" w:cs="Arial"/>
        </w:rPr>
        <w:t xml:space="preserve"> lifespan. </w:t>
      </w:r>
      <w:r w:rsidR="00C9410B" w:rsidRPr="00AB409B">
        <w:rPr>
          <w:rFonts w:ascii="Arial" w:hAnsi="Arial" w:cs="Arial"/>
        </w:rPr>
        <w:t xml:space="preserve">Genetic associations with CAD were obtained from the CARDIoGRAMplusC4D Consortium, which used an inclusive </w:t>
      </w:r>
      <w:r w:rsidR="00A73EBC" w:rsidRPr="00AB409B">
        <w:rPr>
          <w:rFonts w:ascii="Arial" w:hAnsi="Arial" w:cs="Arial"/>
        </w:rPr>
        <w:t>case definition</w:t>
      </w:r>
      <w:r w:rsidR="00EB449B" w:rsidRPr="00AB409B">
        <w:rPr>
          <w:rFonts w:ascii="Arial" w:hAnsi="Arial" w:cs="Arial"/>
        </w:rPr>
        <w:t xml:space="preserve"> including</w:t>
      </w:r>
      <w:r w:rsidR="00BE7632" w:rsidRPr="00AB409B">
        <w:rPr>
          <w:rFonts w:ascii="Arial" w:hAnsi="Arial" w:cs="Arial"/>
        </w:rPr>
        <w:t xml:space="preserve"> myocardial infarction, acute coronary syndrome, chronic stable angina and coronary stenosis greater than 50%</w:t>
      </w:r>
      <w:r w:rsidR="00C9410B" w:rsidRPr="00AB409B">
        <w:rPr>
          <w:rFonts w:ascii="Arial" w:hAnsi="Arial" w:cs="Arial"/>
        </w:rPr>
        <w:t xml:space="preserve"> (60,801 cases / 123,504 controls; 77% European ancestry)</w:t>
      </w:r>
      <w:r w:rsidR="00BE7632" w:rsidRPr="00AB409B">
        <w:rPr>
          <w:rFonts w:ascii="Arial" w:hAnsi="Arial" w:cs="Arial"/>
        </w:rPr>
        <w:fldChar w:fldCharType="begin" w:fldLock="1"/>
      </w:r>
      <w:r w:rsidR="00311C8F">
        <w:rPr>
          <w:rFonts w:ascii="Arial" w:hAnsi="Arial" w:cs="Arial"/>
        </w:rPr>
        <w:instrText xml:space="preserve">ADDIN CSL_CITATION {"citationItems":[{"id":"ITEM-1","itemData":{"DOI":"10.1038/ng.3396","ISBN":"1061-4036","ISSN":"1061-403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311C8F">
        <w:rPr>
          <w:rFonts w:ascii="MS Mincho" w:eastAsia="MS Mincho" w:hAnsi="MS Mincho" w:cs="MS Mincho"/>
        </w:rPr>
        <w:instrText>∼</w:instrText>
      </w:r>
      <w:r w:rsidR="00311C8F">
        <w:rPr>
          <w:rFonts w:ascii="Arial" w:hAnsi="Arial" w:cs="Arial"/>
        </w:rPr>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family":"Andrade","given":"Mariza","non-dropping-particle":"de","parse-names":false,"suffix":""},{"dropping-particle":"","family":"Vries","given":"Paul S","non-dropping-particle":"de","parse-names":false,"suffix":""},{"dropping-particle":"","family":"Zuydam","given":"Natalie R","non-dropping-particle":"van","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dropping-particle":"","family":"CARDIoGRAMplusC4D Consortium","given":"","non-dropping-particle":"","parse-names":false,"suffix":""}],"container-title":"Nature Genetics","id":"ITEM-1","issue":"10","issued":{"date-parts":[["2015","10","7"]]},"page":"1121-1130","title":"A comprehensive 1000 Genomes–based genome-wide association meta-analysis of coronary artery disease","type":"article-journal","volume":"47"},"uris":["http://www.mendeley.com/documents/?uuid=886a6ed5-762d-498f-87f2-0a3dc558fd2d"]}],"mendeley":{"formattedCitation":"&lt;sup&gt;23&lt;/sup&gt;","plainTextFormattedCitation":"23","previouslyFormattedCitation":"&lt;sup&gt;23&lt;/sup&gt;"},"properties":{"noteIndex":0},"schema":"https://github.com/citation-style-language/schema/raw/master/csl-citation.json"}</w:instrText>
      </w:r>
      <w:r w:rsidR="00BE7632" w:rsidRPr="00AB409B">
        <w:rPr>
          <w:rFonts w:ascii="Arial" w:hAnsi="Arial" w:cs="Arial"/>
        </w:rPr>
        <w:fldChar w:fldCharType="separate"/>
      </w:r>
      <w:r w:rsidR="00D35C4A" w:rsidRPr="00D35C4A">
        <w:rPr>
          <w:rFonts w:ascii="Arial" w:hAnsi="Arial" w:cs="Arial"/>
          <w:noProof/>
          <w:vertAlign w:val="superscript"/>
        </w:rPr>
        <w:t>23</w:t>
      </w:r>
      <w:r w:rsidR="00BE7632" w:rsidRPr="00AB409B">
        <w:rPr>
          <w:rFonts w:ascii="Arial" w:hAnsi="Arial" w:cs="Arial"/>
        </w:rPr>
        <w:fldChar w:fldCharType="end"/>
      </w:r>
      <w:r w:rsidR="00BE7632" w:rsidRPr="00AB409B">
        <w:rPr>
          <w:rFonts w:ascii="Arial" w:hAnsi="Arial" w:cs="Arial"/>
        </w:rPr>
        <w:t>.</w:t>
      </w:r>
      <w:r w:rsidR="008A2304" w:rsidRPr="00AB409B">
        <w:rPr>
          <w:rFonts w:ascii="Arial" w:hAnsi="Arial" w:cs="Arial"/>
        </w:rPr>
        <w:t xml:space="preserve"> The double genomic control method was used to correct for potential population stratification</w:t>
      </w:r>
      <w:r w:rsidR="008A2304" w:rsidRPr="00AB409B">
        <w:rPr>
          <w:rFonts w:ascii="Arial" w:hAnsi="Arial" w:cs="Arial"/>
        </w:rPr>
        <w:fldChar w:fldCharType="begin" w:fldLock="1"/>
      </w:r>
      <w:r w:rsidR="00311C8F">
        <w:rPr>
          <w:rFonts w:ascii="Arial" w:hAnsi="Arial" w:cs="Arial"/>
        </w:rPr>
        <w:instrText xml:space="preserve">ADDIN CSL_CITATION {"citationItems":[{"id":"ITEM-1","itemData":{"DOI":"10.1038/ng.3396","ISBN":"1061-4036","ISSN":"1061-403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311C8F">
        <w:rPr>
          <w:rFonts w:ascii="MS Mincho" w:eastAsia="MS Mincho" w:hAnsi="MS Mincho" w:cs="MS Mincho"/>
        </w:rPr>
        <w:instrText>∼</w:instrText>
      </w:r>
      <w:r w:rsidR="00311C8F">
        <w:rPr>
          <w:rFonts w:ascii="Arial" w:hAnsi="Arial" w:cs="Arial"/>
        </w:rPr>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family":"Andrade","given":"Mariza","non-dropping-particle":"de","parse-names":false,"suffix":""},{"dropping-particle":"","family":"Vries","given":"Paul S","non-dropping-particle":"de","parse-names":false,"suffix":""},{"dropping-particle":"","family":"Zuydam","given":"Natalie R","non-dropping-particle":"van","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dropping-particle":"","family":"CARDIoGRAMplusC4D Consortium","given":"","non-dropping-particle":"","parse-names":false,"suffix":""}],"container-title":"Nature Genetics","id":"ITEM-1","issue":"10","issued":{"date-parts":[["2015","10","7"]]},"page":"1121-1130","title":"A comprehensive 1000 Genomes–based genome-wide association meta-analysis of coronary artery disease","type":"article-journal","volume":"47"},"uris":["http://www.mendeley.com/documents/?uuid=886a6ed5-762d-498f-87f2-0a3dc558fd2d"]}],"mendeley":{"formattedCitation":"&lt;sup&gt;23&lt;/sup&gt;","plainTextFormattedCitation":"23","previouslyFormattedCitation":"&lt;sup&gt;23&lt;/sup&gt;"},"properties":{"noteIndex":0},"schema":"https://github.com/citation-style-language/schema/raw/master/csl-citation.json"}</w:instrText>
      </w:r>
      <w:r w:rsidR="008A2304" w:rsidRPr="00AB409B">
        <w:rPr>
          <w:rFonts w:ascii="Arial" w:hAnsi="Arial" w:cs="Arial"/>
        </w:rPr>
        <w:fldChar w:fldCharType="separate"/>
      </w:r>
      <w:r w:rsidR="00D35C4A" w:rsidRPr="00D35C4A">
        <w:rPr>
          <w:rFonts w:ascii="Arial" w:hAnsi="Arial" w:cs="Arial"/>
          <w:noProof/>
          <w:vertAlign w:val="superscript"/>
        </w:rPr>
        <w:t>23</w:t>
      </w:r>
      <w:r w:rsidR="008A2304" w:rsidRPr="00AB409B">
        <w:rPr>
          <w:rFonts w:ascii="Arial" w:hAnsi="Arial" w:cs="Arial"/>
        </w:rPr>
        <w:fldChar w:fldCharType="end"/>
      </w:r>
      <w:r w:rsidR="008A2304" w:rsidRPr="00AB409B">
        <w:rPr>
          <w:rFonts w:ascii="Arial" w:hAnsi="Arial" w:cs="Arial"/>
        </w:rPr>
        <w:t>.</w:t>
      </w:r>
      <w:ins w:id="104" w:author="Daghlas, Iyas" w:date="2021-02-14T22:27:00Z">
        <w:r w:rsidR="008F3CB9">
          <w:rPr>
            <w:rFonts w:ascii="Arial" w:hAnsi="Arial" w:cs="Arial"/>
          </w:rPr>
          <w:t xml:space="preserve"> Genetic associations with ischemic stroke were obtained from the </w:t>
        </w:r>
      </w:ins>
      <w:ins w:id="105" w:author="Daghlas, Iyas" w:date="2021-02-14T22:28:00Z">
        <w:r w:rsidR="008F3CB9">
          <w:rPr>
            <w:rFonts w:ascii="Arial" w:hAnsi="Arial" w:cs="Arial"/>
          </w:rPr>
          <w:t>MEGASTROKE consortium, and were adjusted for age</w:t>
        </w:r>
      </w:ins>
      <w:ins w:id="106" w:author="Daghlas, Iyas" w:date="2021-02-14T22:30:00Z">
        <w:r w:rsidR="008F3CB9">
          <w:rPr>
            <w:rFonts w:ascii="Arial" w:hAnsi="Arial" w:cs="Arial"/>
          </w:rPr>
          <w:t xml:space="preserve"> and sex</w:t>
        </w:r>
      </w:ins>
      <w:ins w:id="107" w:author="Daghlas, Iyas" w:date="2021-02-14T22:39:00Z">
        <w:r w:rsidR="00C84887">
          <w:rPr>
            <w:rFonts w:ascii="Arial" w:hAnsi="Arial" w:cs="Arial"/>
          </w:rPr>
          <w:t xml:space="preserve"> (</w:t>
        </w:r>
        <w:r w:rsidR="00C84887" w:rsidRPr="00C84887">
          <w:rPr>
            <w:rFonts w:ascii="Arial" w:hAnsi="Arial" w:cs="Arial"/>
          </w:rPr>
          <w:t xml:space="preserve">60,341 ischemic stroke cases </w:t>
        </w:r>
        <w:r w:rsidR="00C84887">
          <w:rPr>
            <w:rFonts w:ascii="Arial" w:hAnsi="Arial" w:cs="Arial"/>
          </w:rPr>
          <w:t>/ 454,450 controls; 86% of European ancestry)</w:t>
        </w:r>
      </w:ins>
      <w:ins w:id="108" w:author="Daghlas, Iyas" w:date="2021-02-14T22:31:00Z">
        <w:r w:rsidR="00FA650D">
          <w:rPr>
            <w:rFonts w:ascii="Arial" w:hAnsi="Arial" w:cs="Arial"/>
          </w:rPr>
          <w:fldChar w:fldCharType="begin" w:fldLock="1"/>
        </w:r>
      </w:ins>
      <w:r w:rsidR="00311C8F">
        <w:rPr>
          <w:rFonts w:ascii="Arial" w:hAnsi="Arial" w:cs="Arial"/>
        </w:rPr>
        <w:instrText>ADDIN CSL_CITATION {"citationItems":[{"id":"ITEM-1","itemData":{"DOI":"10.1038/s41588-018-0058-3","ISBN":"0000000000000","ISSN":"1061-4036","PMID":"2465565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Malik","given":"Rainer","non-dropping-particle":"","parse-names":false,"suffix":""},{"dropping-particle":"","family":"Chauhan","given":"Ganesh","non-dropping-particle":"","parse-names":false,"suffix":""},{"dropping-particle":"","family":"Traylor","given":"Matthew","non-dropping-particle":"","parse-names":false,"suffix":""},{"dropping-particle":"","family":"Sargurupremraj","given":"Muralidharan","non-dropping-particle":"","parse-names":false,"suffix":""},{"dropping-particle":"","family":"Okada","given":"Yukinori","non-dropping-particle":"","parse-names":false,"suffix":""},{"dropping-particle":"","family":"Mishra","given":"Aniket","non-dropping-particle":"","parse-names":false,"suffix":""},{"dropping-particle":"","family":"Rutten-Jacobs","given":"Loes","non-dropping-particle":"","parse-names":false,"suffix":""},{"dropping-particle":"","family":"Giese","given":"Anne-Katrin","non-dropping-particle":"","parse-names":false,"suffix":""},{"dropping-particle":"","family":"Laan","given":"Sander W.","non-dropping-particle":"van der","parse-names":false,"suffix":""},{"dropping-particle":"","family":"Gretarsdottir","given":"Solveig","non-dropping-particle":"","parse-names":false,"suffix":""},{"dropping-particle":"","family":"Anderson","given":"Christopher D.","non-dropping-particle":"","parse-names":false,"suffix":""},{"dropping-particle":"","family":"Chong","given":"Michael","non-dropping-particle":"","parse-names":false,"suffix":""},{"dropping-particle":"","family":"Adams","given":"Hieab H. H.","non-dropping-particle":"","parse-names":false,"suffix":""},{"dropping-particle":"","family":"Ago","given":"Tetsuro","non-dropping-particle":"","parse-names":false,"suffix":""},{"dropping-particle":"","family":"Almgren","given":"Peter","non-dropping-particle":"","parse-names":false,"suffix":""},{"dropping-particle":"","family":"Amouyel","given":"Philippe","non-dropping-particle":"","parse-names":false,"suffix":""},{"dropping-particle":"","family":"Ay","given":"Hakan","non-dropping-particle":"","parse-names":false,"suffix":""},{"dropping-particle":"","family":"Bartz","given":"Traci M.","non-dropping-particle":"","parse-names":false,"suffix":""},{"dropping-particle":"","family":"Benavente","given":"Oscar R.","non-dropping-particle":"","parse-names":false,"suffix":""},{"dropping-particle":"","family":"Bevan","given":"Steve","non-dropping-particle":"","parse-names":false,"suffix":""},{"dropping-particle":"","family":"Boncoraglio","given":"Giorgio B.","non-dropping-particle":"","parse-names":false,"suffix":""},{"dropping-particle":"","family":"Brown","given":"Robert D.","non-dropping-particle":"","parse-names":false,"suffix":""},{"dropping-particle":"","family":"Butterworth","given":"Adam S.","non-dropping-particle":"","parse-names":false,"suffix":""},{"dropping-particle":"","family":"Carrera","given":"Caty","non-dropping-particle":"","parse-names":false,"suffix":""},{"dropping-particle":"","family":"Carty","given":"Cara L.","non-dropping-particle":"","parse-names":false,"suffix":""},{"dropping-particle":"","family":"Chasman","given":"Daniel I.","non-dropping-particle":"","parse-names":false,"suffix":""},{"dropping-particle":"","family":"Chen","given":"Wei-Min","non-dropping-particle":"","parse-names":false,"suffix":""},{"dropping-particle":"","family":"Cole","given":"John W.","non-dropping-particle":"","parse-names":false,"suffix":""},{"dropping-particle":"","family":"Correa","given":"Adolfo","non-dropping-particle":"","parse-names":false,"suffix":""},{"dropping-particle":"","family":"Cotlarciuc","given":"Ioana","non-dropping-particle":"","parse-names":false,"suffix":""},{"dropping-particle":"","family":"Cruchaga","given":"Carlos","non-dropping-particle":"","parse-names":false,"suffix":""},{"dropping-particle":"","family":"Danesh","given":"John","non-dropping-particle":"","parse-names":false,"suffix":""},{"dropping-particle":"","family":"Bakker","given":"Paul I. W.","non-dropping-particle":"de","parse-names":false,"suffix":""},{"dropping-particle":"","family":"DeStefano","given":"Anita L.","non-dropping-particle":"","parse-names":false,"suffix":""},{"dropping-particle":"","family":"Hoed","given":"Marcel","non-dropping-particle":"den","parse-names":false,"suffix":""},{"dropping-particle":"","family":"Duan","given":"Qing","non-dropping-particle":"","parse-names":false,"suffix":""},{"dropping-particle":"","family":"Engelter","given":"Stefan T.","non-dropping-particle":"","parse-names":false,"suffix":""},{"dropping-particle":"","family":"Falcone","given":"Guido J.","non-dropping-particle":"","parse-names":false,"suffix":""},{"dropping-particle":"","family":"Gottesman","given":"Rebecca F.","non-dropping-particle":"","parse-names":false,"suffix":""},{"dropping-particle":"","family":"Grewal","given":"Raji P.","non-dropping-particle":"","parse-names":false,"suffix":""},{"dropping-particle":"","family":"Gudnason","given":"Vilmundur","non-dropping-particle":"","parse-names":false,"suffix":""},{"dropping-particle":"","family":"Gustafsson","given":"Stefan","non-dropping-particle":"","parse-names":false,"suffix":""},{"dropping-particle":"","family":"Haessler","given":"Jeffrey","non-dropping-particle":"","parse-names":false,"suffix":""},{"dropping-particle":"","family":"Harris","given":"Tamara B.","non-dropping-particle":"","parse-names":false,"suffix":""},{"dropping-particle":"","family":"Hassan","given":"Ahamad","non-dropping-particle":"","parse-names":false,"suffix":""},{"dropping-particle":"","family":"Havulinna","given":"Aki S.","non-dropping-particle":"","parse-names":false,"suffix":""},{"dropping-particle":"","family":"Heckbert","given":"Susan R.","non-dropping-particle":"","parse-names":false,"suffix":""},{"dropping-particle":"","family":"Holliday","given":"Elizabeth G.","non-dropping-particle":"","parse-names":false,"suffix":""},{"dropping-particle":"","family":"Howard","given":"George","non-dropping-particle":"","parse-names":false,"suffix":""},{"dropping-particle":"","family":"Hsu","given":"Fang-Chi","non-dropping-particle":"","parse-names":false,"suffix":""},{"dropping-particle":"","family":"Hyacinth","given":"Hyacinth I.","non-dropping-particle":"","parse-names":false,"suffix":""},{"dropping-particle":"","family":"Ikram","given":"M. Arfan","non-dropping-particle":"","parse-names":false,"suffix":""},{"dropping-particle":"","family":"Ingelsson","given":"Erik","non-dropping-particle":"","parse-names":false,"suffix":""},{"dropping-particle":"","family":"Irvin","given":"Marguerite R.","non-dropping-particle":"","parse-names":false,"suffix":""},{"dropping-particle":"","family":"Jian","given":"Xueqiu","non-dropping-particle":"","parse-names":false,"suffix":""},{"dropping-particle":"","family":"Jiménez-Conde","given":"Jordi","non-dropping-particle":"","parse-names":false,"suffix":""},{"dropping-particle":"","family":"Johnson","given":"Julie A.","non-dropping-particle":"","parse-names":false,"suffix":""},{"dropping-particle":"","family":"Jukema","given":"J. Wouter","non-dropping-particle":"","parse-names":false,"suffix":""},{"dropping-particle":"","family":"Kanai","given":"Masahiro","non-dropping-particle":"","parse-names":false,"suffix":""},{"dropping-particle":"","family":"Keene","given":"Keith L.","non-dropping-particle":"","parse-names":false,"suffix":""},{"dropping-particle":"","family":"Kissela","given":"Brett M.","non-dropping-particle":"","parse-names":false,"suffix":""},{"dropping-particle":"","family":"Kleindorfer","given":"Dawn O.","non-dropping-particle":"","parse-names":false,"suffix":""},{"dropping-particle":"","family":"Kooperberg","given":"Charles","non-dropping-particle":"","parse-names":false,"suffix":""},{"dropping-particle":"","family":"Kubo","given":"Michiaki","non-dropping-particle":"","parse-names":false,"suffix":""},{"dropping-particle":"","family":"Lange","given":"Leslie A.","non-dropping-particle":"","parse-names":false,"suffix":""},{"dropping-particle":"","family":"Langefeld","given":"Carl D.","non-dropping-particle":"","parse-names":false,"suffix":""},{"dropping-particle":"","family":"Langenberg","given":"Claudia","non-dropping-particle":"","parse-names":false,"suffix":""},{"dropping-particle":"","family":"Launer","given":"Lenore J.","non-dropping-particle":"","parse-names":false,"suffix":""},{"dropping-particle":"","family":"Lee","given":"Jin-Moo","non-dropping-particle":"","parse-names":false,"suffix":""},{"dropping-particle":"","family":"Lemmens","given":"Robin","non-dropping-particle":"","parse-names":false,"suffix":""},{"dropping-particle":"","family":"Leys","given":"Didier","non-dropping-particle":"","parse-names":false,"suffix":""},{"dropping-particle":"","family":"Lewis","given":"Cathryn M.","non-dropping-particle":"","parse-names":false,"suffix":""},{"dropping-particle":"","family":"Lin","given":"Wei-Yu","non-dropping-particle":"","parse-names":false,"suffix":""},{"dropping-particle":"","family":"Lindgren","given":"Arne G.","non-dropping-particle":"","parse-names":false,"suffix":""},{"dropping-particle":"","family":"Lorentzen","given":"Erik","non-dropping-particle":"","parse-names":false,"suffix":""},{"dropping-particle":"","family":"Magnusson","given":"Patrik K.","non-dropping-particle":"","parse-names":false,"suffix":""},{"dropping-particle":"","family":"Maguire","given":"Jane","non-dropping-particle":"","parse-names":false,"suffix":""},{"dropping-particle":"","family":"Manichaikul","given":"Ani","non-dropping-particle":"","parse-names":false,"suffix":""},{"dropping-particle":"","family":"McArdle","given":"Patrick F.","non-dropping-particle":"","parse-names":false,"suffix":""},{"dropping-particle":"","family":"Meschia","given":"James F.","non-dropping-particle":"","parse-names":false,"suffix":""},{"dropping-particle":"","family":"Mitchell","given":"Braxton D.","non-dropping-particle":"","parse-names":false,"suffix":""},{"dropping-particle":"","family":"Mosley","given":"Thomas H.","non-dropping-particle":"","parse-names":false,"suffix":""},{"dropping-particle":"","family":"Nalls","given":"Michael A.","non-dropping-particle":"","parse-names":false,"suffix":""},{"dropping-particle":"","family":"Ninomiya","given":"Toshiharu","non-dropping-particle":"","parse-names":false,"suffix":""},{"dropping-particle":"","family":"O’Donnell","given":"Martin J.","non-dropping-particle":"","parse-names":false,"suffix":""},{"dropping-particle":"","family":"Psaty","given":"Bruce M.","non-dropping-particle":"","parse-names":false,"suffix":""},{"dropping-particle":"","family":"Pulit","given":"Sara L.","non-dropping-particle":"","parse-names":false,"suffix":""},{"dropping-particle":"","family":"Rannikmäe","given":"Kristiina","non-dropping-particle":"","parse-names":false,"suffix":""},{"dropping-particle":"","family":"Reiner","given":"Alexander P.","non-dropping-particle":"","parse-names":false,"suffix":""},{"dropping-particle":"","family":"Rexrode","given":"Kathryn M.","non-dropping-particle":"","parse-names":false,"suffix":""},{"dropping-particle":"","family":"Rice","given":"Kenneth","non-dropping-particle":"","parse-names":false,"suffix":""},{"dropping-particle":"","family":"Rich","given":"Stephen S.","non-dropping-particle":"","parse-names":false,"suffix":""},{"dropping-particle":"","family":"Ridker","given":"Paul M.","non-dropping-particle":"","parse-names":false,"suffix":""},{"dropping-particle":"","family":"Rost","given":"Natalia S.","non-dropping-particle":"","parse-names":false,"suffix":""},{"dropping-particle":"","family":"Rothwell","given":"Peter M.","non-dropping-particle":"","parse-names":false,"suffix":""},{"dropping-particle":"","family":"Rotter","given":"Jerome I.","non-dropping-particle":"","parse-names":false,"suffix":""},{"dropping-particle":"","family":"Rundek","given":"Tatjana","non-dropping-particle":"","parse-names":false,"suffix":""},{"dropping-particle":"","family":"Sacco","given":"Ralph L.","non-dropping-particle":"","parse-names":false,"suffix":""},{"dropping-particle":"","family":"Sakaue","given":"Saori","non-dropping-particle":"","parse-names":false,"suffix":""},{"dropping-particle":"","family":"Sale","given":"Michele M.","non-dropping-particle":"","parse-names":false,"suffix":""},{"dropping-particle":"","family":"Salomaa","given":"Veikko","non-dropping-particle":"","parse-names":false,"suffix":""},{"dropping-particle":"","family":"Sapkota","given":"Bishwa R.","non-dropping-particle":"","parse-names":false,"suffix":""},{"dropping-particle":"","family":"Schmidt","given":"Reinhold","non-dropping-particle":"","parse-names":false,"suffix":""},{"dropping-particle":"","family":"Schmidt","given":"Carsten O.","non-dropping-particle":"","parse-names":false,"suffix":""},{"dropping-particle":"","family":"Schminke","given":"Ulf","non-dropping-particle":"","parse-names":false,"suffix":""},{"dropping-particle":"","family":"Sharma","given":"Pankaj","non-dropping-particle":"","parse-names":false,"suffix":""},{"dropping-particle":"","family":"Slowik","given":"Agnieszka","non-dropping-particle":"","parse-names":false,"suffix":""},{"dropping-particle":"","family":"Sudlow","given":"Cathie L. M.","non-dropping-particle":"","parse-names":false,"suffix":""},{"dropping-particle":"","family":"Tanislav","given":"Christian","non-dropping-particle":"","parse-names":false,"suffix":""},{"dropping-particle":"","family":"Tatlisumak","given":"Turgut","non-dropping-particle":"","parse-names":false,"suffix":""},{"dropping-particle":"","family":"Taylor","given":"Kent D.","non-dropping-particle":"","parse-names":false,"suffix":""},{"dropping-particle":"","family":"Thijs","given":"Vincent N. S.","non-dropping-particle":"","parse-names":false,"suffix":""},{"dropping-particle":"","family":"Thorleifsson","given":"Gudmar","non-dropping-particle":"","parse-names":false,"suffix":""},{"dropping-particle":"","family":"Thorsteinsdottir","given":"Unnur","non-dropping-particle":"","parse-names":false,"suffix":""},{"dropping-particle":"","family":"Tiedt","given":"Steffen","non-dropping-particle":"","parse-names":false,"suffix":""},{"dropping-particle":"","family":"Trompet","given":"Stella","non-dropping-particle":"","parse-names":false,"suffix":""},{"dropping-particle":"","family":"Tzourio","given":"Christophe","non-dropping-particle":"","parse-names":false,"suffix":""},{"dropping-particle":"","family":"Duijn","given":"Cornelia M.","non-dropping-particle":"van","parse-names":false,"suffix":""},{"dropping-particle":"","family":"Walters","given":"Matthew","non-dropping-particle":"","parse-names":false,"suffix":""},{"dropping-particle":"","family":"Wareham","given":"Nicholas J.","non-dropping-particle":"","parse-names":false,"suffix":""},{"dropping-particle":"","family":"Wassertheil-Smoller","given":"Sylvia","non-dropping-particle":"","parse-names":false,"suffix":""},{"dropping-particle":"","family":"Wilson","given":"James G.","non-dropping-particle":"","parse-names":false,"suffix":""},{"dropping-particle":"","family":"Wiggins","given":"Kerri L.","non-dropping-particle":"","parse-names":false,"suffix":""},{"dropping-particle":"","family":"Yang","given":"Qiong","non-dropping-particle":"","parse-names":false,"suffix":""},{"dropping-particle":"","family":"Yusuf","given":"Salim","non-dropping-particle":"","parse-names":false,"suffix":""},{"dropping-particle":"","family":"Bis","given":"Joshua C.","non-dropping-particle":"","parse-names":false,"suffix":""},{"dropping-particle":"","family":"Pastinen","given":"Tomi","non-dropping-particle":"","parse-names":false,"suffix":""},{"dropping-particle":"","family":"Ruusalepp","given":"Arno","non-dropping-particle":"","parse-names":false,"suffix":""},{"dropping-particle":"","family":"Schadt","given":"Eric E.","non-dropping-particle":"","parse-names":false,"suffix":""},{"dropping-particle":"","family":"Koplev","given":"Simon","non-dropping-particle":"","parse-names":false,"suffix":""},{"dropping-particle":"","family":"Björkegren","given":"Johan L. M.","non-dropping-particle":"","parse-names":false,"suffix":""},{"dropping-particle":"","family":"Codoni","given":"Veronica","non-dropping-particle":"","parse-names":false,"suffix":""},{"dropping-particle":"","family":"Civelek","given":"Mete","non-dropping-particle":"","parse-names":false,"suffix":""},{"dropping-particle":"","family":"Smith","given":"Nicholas L.","non-dropping-particle":"","parse-names":false,"suffix":""},{"dropping-particle":"","family":"Trégouët","given":"David A.","non-dropping-particle":"","parse-names":false,"suffix":""},{"dropping-particle":"","family":"Christophersen","given":"Ingrid E.","non-dropping-particle":"","parse-names":false,"suffix":""},{"dropping-particle":"","family":"Roselli","given":"Carolina","non-dropping-particle":"","parse-names":false,"suffix":""},{"dropping-particle":"","family":"Lubitz","given":"Steven A.","non-dropping-particle":"","parse-names":false,"suffix":""},{"dropping-particle":"","family":"Ellinor","given":"Patrick T.","non-dropping-particle":"","parse-names":false,"suffix":""},{"dropping-particle":"","family":"Tai","given":"E. Shyong","non-dropping-particle":"","parse-names":false,"suffix":""},{"dropping-particle":"","family":"Kooner","given":"Jaspal S.","non-dropping-particle":"","parse-names":false,"suffix":""},{"dropping-particle":"","family":"Kato","given":"Norihiro","non-dropping-particle":"","parse-names":false,"suffix":""},{"dropping-particle":"","family":"He","given":"Jiang","non-dropping-particle":"","parse-names":false,"suffix":""},{"dropping-particle":"","family":"Harst","given":"Pim","non-dropping-particle":"van der","parse-names":false,"suffix":""},{"dropping-particle":"","family":"Elliott","given":"Paul","non-dropping-particle":"","parse-names":false,"suffix":""},{"dropping-particle":"","family":"Chambers","given":"John C.","non-dropping-particle":"","parse-names":false,"suffix":""},{"dropping-particle":"","family":"Takeuchi","given":"Fumihiko","non-dropping-particle":"","parse-names":false,"suffix":""},{"dropping-particle":"","family":"Johnson","given":"Andrew D.","non-dropping-particle":"","parse-names":false,"suffix":""},{"dropping-particle":"","family":"Sanghera","given":"Dharambir K.","non-dropping-particle":"","parse-names":false,"suffix":""},{"dropping-particle":"","family":"Melander","given":"Olle","non-dropping-particle":"","parse-names":false,"suffix":""},{"dropping-particle":"","family":"Jern","given":"Christina","non-dropping-particle":"","parse-names":false,"suffix":""},{"dropping-particle":"","family":"Strbian","given":"Daniel","non-dropping-particle":"","parse-names":false,"suffix":""},{"dropping-particle":"","family":"Fernandez-Cadenas","given":"Israel","non-dropping-particle":"","parse-names":false,"suffix":""},{"dropping-particle":"","family":"Longstreth","given":"W. T.","non-dropping-particle":"","parse-names":false,"suffix":""},{"dropping-particle":"","family":"Rolfs","given":"Arndt","non-dropping-particle":"","parse-names":false,"suffix":""},{"dropping-particle":"","family":"Hata","given":"Jun","non-dropping-particle":"","parse-names":false,"suffix":""},{"dropping-particle":"","family":"Woo","given":"Daniel","non-dropping-particle":"","parse-names":false,"suffix":""},{"dropping-particle":"","family":"Rosand","given":"Jonathan","non-dropping-particle":"","parse-names":false,"suffix":""},{"dropping-particle":"","family":"Pare","given":"Guillaume","non-dropping-particle":"","parse-names":false,"suffix":""},{"dropping-particle":"","family":"Hopewell","given":"Jemma C.","non-dropping-particle":"","parse-names":false,"suffix":""},{"dropping-particle":"","family":"Saleheen","given":"Danish","non-dropping-particle":"","parse-names":false,"suffix":""},{"dropping-particle":"","family":"Stefansson","given":"Kari","non-dropping-particle":"","parse-names":false,"suffix":""},{"dropping-particle":"","family":"Worrall","given":"Bradford B.","non-dropping-particle":"","parse-names":false,"suffix":""},{"dropping-particle":"","family":"Kittner","given":"Steven J.","non-dropping-particle":"","parse-names":false,"suffix":""},{"dropping-particle":"","family":"Seshadri","given":"Sudha","non-dropping-particle":"","parse-names":false,"suffix":""},{"dropping-particle":"","family":"Fornage","given":"Myriam","non-dropping-particle":"","parse-names":false,"suffix":""},{"dropping-particle":"","family":"Markus","given":"Hugh S.","non-dropping-particle":"","parse-names":false,"suffix":""},{"dropping-particle":"","family":"Howson","given":"Joanna M. M.","non-dropping-particle":"","parse-names":false,"suffix":""},{"dropping-particle":"","family":"Kamatani","given":"Yoichiro","non-dropping-particle":"","parse-names":false,"suffix":""},{"dropping-particle":"","family":"Debette","given":"Stephanie","non-dropping-particle":"","parse-names":false,"suffix":""},{"dropping-particle":"","family":"Dichgans","given":"Martin","non-dropping-particle":"","parse-names":false,"suffix":""}],"container-title":"Nature Genetics","id":"ITEM-1","issue":"4","issued":{"date-parts":[["2018","4","12"]]},"note":"Notes\n- CAD GRS -&amp;gt; LAS\n- EDNRA shared b/w LAS &amp;amp; CAD\n- LAS SNPs:\n&amp;gt; rs7610618 - no pheweb\n&amp;gt; rs17612742 (EDNRA) - general athero, nominal BP\n&amp;gt; rs10820405 - no pheweb\n&amp;gt; rs12124533 (TSPAN2) - no pheweb\n&amp;gt; rs2107595 (HDAC9) - general athero\n&amp;gt;\n\n- Sample size notes:\nAll stroke euro: (40,585/406,111","page":"524-537","title":"Multiancestry genome-wide association study of 520,000 subjects identifies 32 loci associated with stroke and stroke subtypes","type":"article-journal","volume":"50"},"uris":["http://www.mendeley.com/documents/?uuid=8fd53554-65d4-4d84-89a1-8028db72879c"]}],"mendeley":{"formattedCitation":"&lt;sup&gt;24&lt;/sup&gt;","plainTextFormattedCitation":"24","previouslyFormattedCitation":"&lt;sup&gt;24&lt;/sup&gt;"},"properties":{"noteIndex":0},"schema":"https://github.com/citation-style-language/schema/raw/master/csl-citation.json"}</w:instrText>
      </w:r>
      <w:r w:rsidR="00FA650D">
        <w:rPr>
          <w:rFonts w:ascii="Arial" w:hAnsi="Arial" w:cs="Arial"/>
        </w:rPr>
        <w:fldChar w:fldCharType="separate"/>
      </w:r>
      <w:r w:rsidR="00D35C4A" w:rsidRPr="00D35C4A">
        <w:rPr>
          <w:rFonts w:ascii="Arial" w:hAnsi="Arial" w:cs="Arial"/>
          <w:noProof/>
          <w:vertAlign w:val="superscript"/>
        </w:rPr>
        <w:t>24</w:t>
      </w:r>
      <w:ins w:id="109" w:author="Daghlas, Iyas" w:date="2021-02-14T22:31:00Z">
        <w:r w:rsidR="00FA650D">
          <w:rPr>
            <w:rFonts w:ascii="Arial" w:hAnsi="Arial" w:cs="Arial"/>
          </w:rPr>
          <w:fldChar w:fldCharType="end"/>
        </w:r>
      </w:ins>
      <w:ins w:id="110" w:author="Daghlas, Iyas" w:date="2021-02-14T22:30:00Z">
        <w:r w:rsidR="008F3CB9">
          <w:rPr>
            <w:rFonts w:ascii="Arial" w:hAnsi="Arial" w:cs="Arial"/>
          </w:rPr>
          <w:t>. The single genomic control method was used to correct for potential population stratification.</w:t>
        </w:r>
      </w:ins>
    </w:p>
    <w:p w14:paraId="4103D707" w14:textId="77777777" w:rsidR="003C5611" w:rsidRPr="00AB409B" w:rsidRDefault="003C5611" w:rsidP="006357FF">
      <w:pPr>
        <w:spacing w:line="480" w:lineRule="auto"/>
        <w:rPr>
          <w:rFonts w:ascii="Arial" w:hAnsi="Arial" w:cs="Arial"/>
        </w:rPr>
      </w:pPr>
    </w:p>
    <w:p w14:paraId="459ED7DA" w14:textId="4EB971BC" w:rsidR="003C5611" w:rsidRPr="00AB409B" w:rsidRDefault="003C5611" w:rsidP="006357FF">
      <w:pPr>
        <w:spacing w:line="480" w:lineRule="auto"/>
        <w:rPr>
          <w:rFonts w:ascii="Arial" w:hAnsi="Arial" w:cs="Arial"/>
        </w:rPr>
      </w:pPr>
      <w:r w:rsidRPr="00AB409B">
        <w:rPr>
          <w:rFonts w:ascii="Arial" w:hAnsi="Arial" w:cs="Arial"/>
          <w:b/>
        </w:rPr>
        <w:t xml:space="preserve">Genetic association estimates for </w:t>
      </w:r>
      <w:r w:rsidR="00155485" w:rsidRPr="00AB409B">
        <w:rPr>
          <w:rFonts w:ascii="Arial" w:hAnsi="Arial" w:cs="Arial"/>
          <w:b/>
        </w:rPr>
        <w:t>lifespan and longevity</w:t>
      </w:r>
    </w:p>
    <w:p w14:paraId="689E07CE" w14:textId="4A1B88A5" w:rsidR="00F5429B" w:rsidRPr="00AB409B" w:rsidRDefault="00F5429B" w:rsidP="006357FF">
      <w:pPr>
        <w:spacing w:line="480" w:lineRule="auto"/>
        <w:rPr>
          <w:rFonts w:ascii="Arial" w:hAnsi="Arial" w:cs="Arial"/>
        </w:rPr>
      </w:pPr>
      <w:r w:rsidRPr="00AB409B">
        <w:rPr>
          <w:rFonts w:ascii="Arial" w:hAnsi="Arial" w:cs="Arial"/>
        </w:rPr>
        <w:t>As the primary</w:t>
      </w:r>
      <w:r w:rsidR="00DB3649" w:rsidRPr="00AB409B">
        <w:rPr>
          <w:rFonts w:ascii="Arial" w:hAnsi="Arial" w:cs="Arial"/>
        </w:rPr>
        <w:t xml:space="preserve"> </w:t>
      </w:r>
      <w:r w:rsidR="006058CE" w:rsidRPr="00AB409B">
        <w:rPr>
          <w:rFonts w:ascii="Arial" w:hAnsi="Arial" w:cs="Arial"/>
        </w:rPr>
        <w:t xml:space="preserve">lifespan </w:t>
      </w:r>
      <w:r w:rsidRPr="00AB409B">
        <w:rPr>
          <w:rFonts w:ascii="Arial" w:hAnsi="Arial" w:cs="Arial"/>
        </w:rPr>
        <w:t>outcome, we obtained genetic association estimates with parental survival from a meta-analysis of the UK Biobank and</w:t>
      </w:r>
      <w:r w:rsidR="000E3AD9" w:rsidRPr="00AB409B">
        <w:rPr>
          <w:rFonts w:ascii="Arial" w:hAnsi="Arial" w:cs="Arial"/>
        </w:rPr>
        <w:t xml:space="preserve"> the</w:t>
      </w:r>
      <w:r w:rsidRPr="00AB409B">
        <w:rPr>
          <w:rFonts w:ascii="Arial" w:hAnsi="Arial" w:cs="Arial"/>
        </w:rPr>
        <w:t xml:space="preserve"> </w:t>
      </w:r>
      <w:proofErr w:type="spellStart"/>
      <w:r w:rsidRPr="00AB409B">
        <w:rPr>
          <w:rFonts w:ascii="Arial" w:hAnsi="Arial" w:cs="Arial"/>
        </w:rPr>
        <w:t>LifeGen</w:t>
      </w:r>
      <w:proofErr w:type="spellEnd"/>
      <w:r w:rsidRPr="00AB409B">
        <w:rPr>
          <w:rFonts w:ascii="Arial" w:hAnsi="Arial" w:cs="Arial"/>
        </w:rPr>
        <w:t xml:space="preserve"> consortium</w:t>
      </w:r>
      <w:r w:rsidR="000E3AD9" w:rsidRPr="00AB409B">
        <w:rPr>
          <w:rFonts w:ascii="Arial" w:hAnsi="Arial" w:cs="Arial"/>
        </w:rPr>
        <w:t xml:space="preserve"> of 26 population cohorts</w:t>
      </w:r>
      <w:r w:rsidRPr="00AB409B">
        <w:rPr>
          <w:rFonts w:ascii="Arial" w:hAnsi="Arial" w:cs="Arial"/>
        </w:rPr>
        <w:t xml:space="preserve"> (n=1,012,240</w:t>
      </w:r>
      <w:r w:rsidR="00A73EBC" w:rsidRPr="00AB409B">
        <w:rPr>
          <w:rFonts w:ascii="Arial" w:hAnsi="Arial" w:cs="Arial"/>
        </w:rPr>
        <w:t>; all of European ancestry</w:t>
      </w:r>
      <w:r w:rsidRPr="00AB409B">
        <w:rPr>
          <w:rFonts w:ascii="Arial" w:hAnsi="Arial" w:cs="Arial"/>
        </w:rPr>
        <w:t>)</w:t>
      </w:r>
      <w:r w:rsidRPr="00AB409B">
        <w:rPr>
          <w:rFonts w:ascii="Arial" w:hAnsi="Arial" w:cs="Arial"/>
        </w:rPr>
        <w:fldChar w:fldCharType="begin" w:fldLock="1"/>
      </w:r>
      <w:r w:rsidR="00311C8F">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17&lt;/sup&gt;","plainTextFormattedCitation":"17","previouslyFormattedCitation":"&lt;sup&gt;17&lt;/sup&gt;"},"properties":{"noteIndex":0},"schema":"https://github.com/citation-style-language/schema/raw/master/csl-citation.json"}</w:instrText>
      </w:r>
      <w:r w:rsidRPr="00AB409B">
        <w:rPr>
          <w:rFonts w:ascii="Arial" w:hAnsi="Arial" w:cs="Arial"/>
        </w:rPr>
        <w:fldChar w:fldCharType="separate"/>
      </w:r>
      <w:r w:rsidR="00D35C4A" w:rsidRPr="00D35C4A">
        <w:rPr>
          <w:rFonts w:ascii="Arial" w:hAnsi="Arial" w:cs="Arial"/>
          <w:noProof/>
          <w:vertAlign w:val="superscript"/>
        </w:rPr>
        <w:t>17</w:t>
      </w:r>
      <w:r w:rsidRPr="00AB409B">
        <w:rPr>
          <w:rFonts w:ascii="Arial" w:hAnsi="Arial" w:cs="Arial"/>
        </w:rPr>
        <w:fldChar w:fldCharType="end"/>
      </w:r>
      <w:r w:rsidRPr="00AB409B">
        <w:rPr>
          <w:rFonts w:ascii="Arial" w:hAnsi="Arial" w:cs="Arial"/>
        </w:rPr>
        <w:t>.</w:t>
      </w:r>
      <w:r w:rsidR="00630817" w:rsidRPr="00AB409B">
        <w:rPr>
          <w:rFonts w:ascii="Arial" w:hAnsi="Arial" w:cs="Arial"/>
        </w:rPr>
        <w:t xml:space="preserve"> Although the GLGC sample did not i</w:t>
      </w:r>
      <w:r w:rsidR="00E71280" w:rsidRPr="00AB409B">
        <w:rPr>
          <w:rFonts w:ascii="Arial" w:hAnsi="Arial" w:cs="Arial"/>
        </w:rPr>
        <w:t>nclude data from UK Biobank, some</w:t>
      </w:r>
      <w:r w:rsidRPr="00AB409B">
        <w:rPr>
          <w:rFonts w:ascii="Arial" w:hAnsi="Arial" w:cs="Arial"/>
        </w:rPr>
        <w:t xml:space="preserve"> </w:t>
      </w:r>
      <w:r w:rsidR="00630817" w:rsidRPr="00AB409B">
        <w:rPr>
          <w:rFonts w:ascii="Arial" w:hAnsi="Arial" w:cs="Arial"/>
        </w:rPr>
        <w:t xml:space="preserve">cohorts contributing data to the </w:t>
      </w:r>
      <w:proofErr w:type="spellStart"/>
      <w:r w:rsidR="00630817" w:rsidRPr="00AB409B">
        <w:rPr>
          <w:rFonts w:ascii="Arial" w:hAnsi="Arial" w:cs="Arial"/>
        </w:rPr>
        <w:t>LifeGen</w:t>
      </w:r>
      <w:proofErr w:type="spellEnd"/>
      <w:r w:rsidR="00630817" w:rsidRPr="00AB409B">
        <w:rPr>
          <w:rFonts w:ascii="Arial" w:hAnsi="Arial" w:cs="Arial"/>
        </w:rPr>
        <w:t xml:space="preserve"> consortium also contributed data to the GLGC (up to 9.6% sample overlap; Supplementary Methods). </w:t>
      </w:r>
      <w:r w:rsidRPr="00AB409B">
        <w:rPr>
          <w:rFonts w:ascii="Arial" w:hAnsi="Arial" w:cs="Arial"/>
        </w:rPr>
        <w:t>These studies used a Cox p</w:t>
      </w:r>
      <w:r w:rsidR="007943DB" w:rsidRPr="00AB409B">
        <w:rPr>
          <w:rFonts w:ascii="Arial" w:hAnsi="Arial" w:cs="Arial"/>
        </w:rPr>
        <w:t xml:space="preserve">roportional </w:t>
      </w:r>
      <w:r w:rsidRPr="00AB409B">
        <w:rPr>
          <w:rFonts w:ascii="Arial" w:hAnsi="Arial" w:cs="Arial"/>
        </w:rPr>
        <w:t xml:space="preserve">hazards model to estimate offspring </w:t>
      </w:r>
      <w:r w:rsidR="00487C4F" w:rsidRPr="00AB409B">
        <w:rPr>
          <w:rFonts w:ascii="Arial" w:hAnsi="Arial" w:cs="Arial"/>
        </w:rPr>
        <w:t>genetic variant</w:t>
      </w:r>
      <w:r w:rsidRPr="00AB409B">
        <w:rPr>
          <w:rFonts w:ascii="Arial" w:hAnsi="Arial" w:cs="Arial"/>
        </w:rPr>
        <w:t xml:space="preserve"> effects on parental survival</w:t>
      </w:r>
      <w:r w:rsidR="00E35559" w:rsidRPr="00AB409B">
        <w:rPr>
          <w:rFonts w:ascii="Arial" w:hAnsi="Arial" w:cs="Arial"/>
        </w:rPr>
        <w:t>,</w:t>
      </w:r>
      <w:r w:rsidR="007063D7" w:rsidRPr="00AB409B">
        <w:rPr>
          <w:rFonts w:ascii="Arial" w:hAnsi="Arial" w:cs="Arial"/>
        </w:rPr>
        <w:t xml:space="preserve"> with </w:t>
      </w:r>
      <w:r w:rsidR="002B0859" w:rsidRPr="00AB409B">
        <w:rPr>
          <w:rFonts w:ascii="Arial" w:hAnsi="Arial" w:cs="Arial"/>
        </w:rPr>
        <w:t xml:space="preserve">statistical </w:t>
      </w:r>
      <w:r w:rsidR="007063D7" w:rsidRPr="00AB409B">
        <w:rPr>
          <w:rFonts w:ascii="Arial" w:hAnsi="Arial" w:cs="Arial"/>
        </w:rPr>
        <w:t xml:space="preserve">adjustment made for sex, </w:t>
      </w:r>
      <w:r w:rsidR="007C7CC4" w:rsidRPr="00AB409B">
        <w:rPr>
          <w:rFonts w:ascii="Arial" w:hAnsi="Arial" w:cs="Arial"/>
        </w:rPr>
        <w:t xml:space="preserve">regional </w:t>
      </w:r>
      <w:r w:rsidR="007063D7" w:rsidRPr="00AB409B">
        <w:rPr>
          <w:rFonts w:ascii="Arial" w:hAnsi="Arial" w:cs="Arial"/>
        </w:rPr>
        <w:t xml:space="preserve">assessment </w:t>
      </w:r>
      <w:r w:rsidR="007C7CC4" w:rsidRPr="00AB409B">
        <w:rPr>
          <w:rFonts w:ascii="Arial" w:hAnsi="Arial" w:cs="Arial"/>
        </w:rPr>
        <w:t>center and</w:t>
      </w:r>
      <w:r w:rsidR="007063D7" w:rsidRPr="00AB409B">
        <w:rPr>
          <w:rFonts w:ascii="Arial" w:hAnsi="Arial" w:cs="Arial"/>
        </w:rPr>
        <w:t xml:space="preserve"> genotyping batch and array</w:t>
      </w:r>
      <w:r w:rsidR="007C7CC4" w:rsidRPr="00AB409B">
        <w:rPr>
          <w:rFonts w:ascii="Arial" w:hAnsi="Arial" w:cs="Arial"/>
        </w:rPr>
        <w:t xml:space="preserve"> (for the UK </w:t>
      </w:r>
      <w:r w:rsidR="007C7CC4" w:rsidRPr="00AB409B">
        <w:rPr>
          <w:rFonts w:ascii="Arial" w:hAnsi="Arial" w:cs="Arial"/>
        </w:rPr>
        <w:lastRenderedPageBreak/>
        <w:t>Biobank cohort)</w:t>
      </w:r>
      <w:r w:rsidR="007063D7" w:rsidRPr="00AB409B">
        <w:rPr>
          <w:rFonts w:ascii="Arial" w:hAnsi="Arial" w:cs="Arial"/>
        </w:rPr>
        <w:t>, and 10 principal components of ancestry.</w:t>
      </w:r>
      <w:r w:rsidRPr="00AB409B">
        <w:rPr>
          <w:rFonts w:ascii="Arial" w:hAnsi="Arial" w:cs="Arial"/>
        </w:rPr>
        <w:t xml:space="preserve"> Effect sizes</w:t>
      </w:r>
      <w:r w:rsidR="00DB3649" w:rsidRPr="00AB409B">
        <w:rPr>
          <w:rFonts w:ascii="Arial" w:hAnsi="Arial" w:cs="Arial"/>
        </w:rPr>
        <w:t xml:space="preserve"> </w:t>
      </w:r>
      <w:r w:rsidR="00A73EBC" w:rsidRPr="00AB409B">
        <w:rPr>
          <w:rFonts w:ascii="Arial" w:hAnsi="Arial" w:cs="Arial"/>
        </w:rPr>
        <w:t xml:space="preserve">obtained </w:t>
      </w:r>
      <w:r w:rsidRPr="00AB409B">
        <w:rPr>
          <w:rFonts w:ascii="Arial" w:hAnsi="Arial" w:cs="Arial"/>
        </w:rPr>
        <w:t>using genetic data</w:t>
      </w:r>
      <w:r w:rsidR="00A73EBC" w:rsidRPr="00AB409B">
        <w:rPr>
          <w:rFonts w:ascii="Arial" w:hAnsi="Arial" w:cs="Arial"/>
        </w:rPr>
        <w:t xml:space="preserve"> from offspring a</w:t>
      </w:r>
      <w:r w:rsidRPr="00AB409B">
        <w:rPr>
          <w:rFonts w:ascii="Arial" w:hAnsi="Arial" w:cs="Arial"/>
        </w:rPr>
        <w:t>re half of the actual variant effect size in the parent, and were therefore doubled to reflect the expected genetic effects in parents</w:t>
      </w:r>
      <w:r w:rsidR="00487C4F" w:rsidRPr="00AB409B">
        <w:rPr>
          <w:rFonts w:ascii="Arial" w:hAnsi="Arial" w:cs="Arial"/>
        </w:rPr>
        <w:fldChar w:fldCharType="begin" w:fldLock="1"/>
      </w:r>
      <w:r w:rsidR="00311C8F">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17&lt;/sup&gt;","plainTextFormattedCitation":"17","previouslyFormattedCitation":"&lt;sup&gt;17&lt;/sup&gt;"},"properties":{"noteIndex":0},"schema":"https://github.com/citation-style-language/schema/raw/master/csl-citation.json"}</w:instrText>
      </w:r>
      <w:r w:rsidR="00487C4F" w:rsidRPr="00AB409B">
        <w:rPr>
          <w:rFonts w:ascii="Arial" w:hAnsi="Arial" w:cs="Arial"/>
        </w:rPr>
        <w:fldChar w:fldCharType="separate"/>
      </w:r>
      <w:r w:rsidR="00D35C4A" w:rsidRPr="00D35C4A">
        <w:rPr>
          <w:rFonts w:ascii="Arial" w:hAnsi="Arial" w:cs="Arial"/>
          <w:noProof/>
          <w:vertAlign w:val="superscript"/>
        </w:rPr>
        <w:t>17</w:t>
      </w:r>
      <w:r w:rsidR="00487C4F" w:rsidRPr="00AB409B">
        <w:rPr>
          <w:rFonts w:ascii="Arial" w:hAnsi="Arial" w:cs="Arial"/>
        </w:rPr>
        <w:fldChar w:fldCharType="end"/>
      </w:r>
      <w:r w:rsidRPr="00AB409B">
        <w:rPr>
          <w:rFonts w:ascii="Arial" w:hAnsi="Arial" w:cs="Arial"/>
        </w:rPr>
        <w:t>. This approach effectively imputes the parental genotype data</w:t>
      </w:r>
      <w:r w:rsidR="005F1677" w:rsidRPr="00AB409B">
        <w:rPr>
          <w:rFonts w:ascii="Arial" w:hAnsi="Arial" w:cs="Arial"/>
        </w:rPr>
        <w:t>, permitting the use of a much larger sample in genetic analysis</w:t>
      </w:r>
      <w:r w:rsidRPr="00AB409B">
        <w:rPr>
          <w:rFonts w:ascii="Arial" w:hAnsi="Arial" w:cs="Arial"/>
        </w:rPr>
        <w:t xml:space="preserve">. The </w:t>
      </w:r>
      <w:r w:rsidR="00DB3649" w:rsidRPr="00AB409B">
        <w:rPr>
          <w:rFonts w:ascii="Arial" w:hAnsi="Arial" w:cs="Arial"/>
        </w:rPr>
        <w:t xml:space="preserve">summary-level </w:t>
      </w:r>
      <w:r w:rsidRPr="00AB409B">
        <w:rPr>
          <w:rFonts w:ascii="Arial" w:hAnsi="Arial" w:cs="Arial"/>
        </w:rPr>
        <w:t xml:space="preserve">genetic effects from this study are </w:t>
      </w:r>
      <w:r w:rsidR="00DB3649" w:rsidRPr="00AB409B">
        <w:rPr>
          <w:rFonts w:ascii="Arial" w:hAnsi="Arial" w:cs="Arial"/>
        </w:rPr>
        <w:t>reported</w:t>
      </w:r>
      <w:r w:rsidRPr="00AB409B">
        <w:rPr>
          <w:rFonts w:ascii="Arial" w:hAnsi="Arial" w:cs="Arial"/>
        </w:rPr>
        <w:t xml:space="preserve"> </w:t>
      </w:r>
      <w:r w:rsidR="00344B8E" w:rsidRPr="00AB409B">
        <w:rPr>
          <w:rFonts w:ascii="Arial" w:hAnsi="Arial" w:cs="Arial"/>
        </w:rPr>
        <w:t>as log hazard protection ratios.</w:t>
      </w:r>
      <w:r w:rsidRPr="00AB409B">
        <w:rPr>
          <w:rFonts w:ascii="Arial" w:hAnsi="Arial" w:cs="Arial"/>
        </w:rPr>
        <w:t xml:space="preserve"> </w:t>
      </w:r>
      <w:r w:rsidR="00344B8E" w:rsidRPr="00AB409B">
        <w:rPr>
          <w:rFonts w:ascii="Arial" w:hAnsi="Arial" w:cs="Arial"/>
        </w:rPr>
        <w:t xml:space="preserve">These </w:t>
      </w:r>
      <w:r w:rsidR="00A73EBC" w:rsidRPr="00AB409B">
        <w:rPr>
          <w:rFonts w:ascii="Arial" w:hAnsi="Arial" w:cs="Arial"/>
        </w:rPr>
        <w:t xml:space="preserve">coefficients </w:t>
      </w:r>
      <w:r w:rsidR="004F34F2" w:rsidRPr="00AB409B">
        <w:rPr>
          <w:rFonts w:ascii="Arial" w:hAnsi="Arial" w:cs="Arial"/>
        </w:rPr>
        <w:t xml:space="preserve">can </w:t>
      </w:r>
      <w:r w:rsidR="00344B8E" w:rsidRPr="00AB409B">
        <w:rPr>
          <w:rFonts w:ascii="Arial" w:hAnsi="Arial" w:cs="Arial"/>
        </w:rPr>
        <w:t>be</w:t>
      </w:r>
      <w:r w:rsidRPr="00AB409B">
        <w:rPr>
          <w:rFonts w:ascii="Arial" w:hAnsi="Arial" w:cs="Arial"/>
        </w:rPr>
        <w:t xml:space="preserve"> multiplied by ten to </w:t>
      </w:r>
      <w:r w:rsidR="004F34F2" w:rsidRPr="00AB409B">
        <w:rPr>
          <w:rFonts w:ascii="Arial" w:hAnsi="Arial" w:cs="Arial"/>
        </w:rPr>
        <w:t xml:space="preserve">estimate </w:t>
      </w:r>
      <w:r w:rsidR="00A73EBC" w:rsidRPr="00AB409B">
        <w:rPr>
          <w:rFonts w:ascii="Arial" w:hAnsi="Arial" w:cs="Arial"/>
        </w:rPr>
        <w:t xml:space="preserve">the </w:t>
      </w:r>
      <w:r w:rsidR="00650993" w:rsidRPr="00AB409B">
        <w:rPr>
          <w:rFonts w:ascii="Arial" w:hAnsi="Arial" w:cs="Arial"/>
        </w:rPr>
        <w:t>absolute change in lifespan</w:t>
      </w:r>
      <w:r w:rsidR="00344B8E" w:rsidRPr="00AB409B">
        <w:rPr>
          <w:rFonts w:ascii="Arial" w:hAnsi="Arial" w:cs="Arial"/>
        </w:rPr>
        <w:t xml:space="preserve"> years</w:t>
      </w:r>
      <w:r w:rsidR="007022C8" w:rsidRPr="00AB409B">
        <w:rPr>
          <w:rFonts w:ascii="Arial" w:hAnsi="Arial" w:cs="Arial"/>
        </w:rPr>
        <w:t xml:space="preserve"> per additive allele dosage</w:t>
      </w:r>
      <w:r w:rsidRPr="00AB409B">
        <w:rPr>
          <w:rFonts w:ascii="Arial" w:hAnsi="Arial" w:cs="Arial"/>
        </w:rPr>
        <w:fldChar w:fldCharType="begin" w:fldLock="1"/>
      </w:r>
      <w:r w:rsidR="00311C8F">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17&lt;/sup&gt;","plainTextFormattedCitation":"17","previouslyFormattedCitation":"&lt;sup&gt;17&lt;/sup&gt;"},"properties":{"noteIndex":0},"schema":"https://github.com/citation-style-language/schema/raw/master/csl-citation.json"}</w:instrText>
      </w:r>
      <w:r w:rsidRPr="00AB409B">
        <w:rPr>
          <w:rFonts w:ascii="Arial" w:hAnsi="Arial" w:cs="Arial"/>
        </w:rPr>
        <w:fldChar w:fldCharType="separate"/>
      </w:r>
      <w:r w:rsidR="00D35C4A" w:rsidRPr="00D35C4A">
        <w:rPr>
          <w:rFonts w:ascii="Arial" w:hAnsi="Arial" w:cs="Arial"/>
          <w:noProof/>
          <w:vertAlign w:val="superscript"/>
        </w:rPr>
        <w:t>17</w:t>
      </w:r>
      <w:r w:rsidRPr="00AB409B">
        <w:rPr>
          <w:rFonts w:ascii="Arial" w:hAnsi="Arial" w:cs="Arial"/>
        </w:rPr>
        <w:fldChar w:fldCharType="end"/>
      </w:r>
      <w:r w:rsidRPr="00AB409B">
        <w:rPr>
          <w:rFonts w:ascii="Arial" w:hAnsi="Arial" w:cs="Arial"/>
        </w:rPr>
        <w:t>.</w:t>
      </w:r>
    </w:p>
    <w:p w14:paraId="119E5908" w14:textId="77777777" w:rsidR="00F5429B" w:rsidRPr="00AB409B" w:rsidRDefault="00F5429B" w:rsidP="006357FF">
      <w:pPr>
        <w:spacing w:line="480" w:lineRule="auto"/>
        <w:rPr>
          <w:rFonts w:ascii="Arial" w:hAnsi="Arial" w:cs="Arial"/>
        </w:rPr>
      </w:pPr>
    </w:p>
    <w:p w14:paraId="02CA50AA" w14:textId="5DD6738E" w:rsidR="00F5429B" w:rsidRPr="00AB409B" w:rsidRDefault="00A73EBC" w:rsidP="006357FF">
      <w:pPr>
        <w:spacing w:line="480" w:lineRule="auto"/>
        <w:rPr>
          <w:rFonts w:ascii="Arial" w:hAnsi="Arial" w:cs="Arial"/>
        </w:rPr>
      </w:pPr>
      <w:r w:rsidRPr="00AB409B">
        <w:rPr>
          <w:rFonts w:ascii="Arial" w:hAnsi="Arial" w:cs="Arial"/>
        </w:rPr>
        <w:t xml:space="preserve">As </w:t>
      </w:r>
      <w:r w:rsidR="00D06816" w:rsidRPr="00AB409B">
        <w:rPr>
          <w:rFonts w:ascii="Arial" w:hAnsi="Arial" w:cs="Arial"/>
        </w:rPr>
        <w:t>a</w:t>
      </w:r>
      <w:r w:rsidRPr="00AB409B">
        <w:rPr>
          <w:rFonts w:ascii="Arial" w:hAnsi="Arial" w:cs="Arial"/>
        </w:rPr>
        <w:t xml:space="preserve"> secondary o</w:t>
      </w:r>
      <w:r w:rsidR="00F5429B" w:rsidRPr="00AB409B">
        <w:rPr>
          <w:rFonts w:ascii="Arial" w:hAnsi="Arial" w:cs="Arial"/>
        </w:rPr>
        <w:t>utcome</w:t>
      </w:r>
      <w:r w:rsidR="00D06816" w:rsidRPr="00AB409B">
        <w:rPr>
          <w:rFonts w:ascii="Arial" w:hAnsi="Arial" w:cs="Arial"/>
        </w:rPr>
        <w:t xml:space="preserve"> using a distinct phenotype definition in a</w:t>
      </w:r>
      <w:r w:rsidR="00B66C2B" w:rsidRPr="00AB409B">
        <w:rPr>
          <w:rFonts w:ascii="Arial" w:hAnsi="Arial" w:cs="Arial"/>
        </w:rPr>
        <w:t xml:space="preserve"> largely</w:t>
      </w:r>
      <w:r w:rsidR="00D06816" w:rsidRPr="00AB409B">
        <w:rPr>
          <w:rFonts w:ascii="Arial" w:hAnsi="Arial" w:cs="Arial"/>
        </w:rPr>
        <w:t xml:space="preserve"> independent sample</w:t>
      </w:r>
      <w:r w:rsidR="00F5429B" w:rsidRPr="00AB409B">
        <w:rPr>
          <w:rFonts w:ascii="Arial" w:hAnsi="Arial" w:cs="Arial"/>
        </w:rPr>
        <w:t xml:space="preserve">, we obtained genetic associations </w:t>
      </w:r>
      <w:r w:rsidRPr="00AB409B">
        <w:rPr>
          <w:rFonts w:ascii="Arial" w:hAnsi="Arial" w:cs="Arial"/>
        </w:rPr>
        <w:t xml:space="preserve">from a </w:t>
      </w:r>
      <w:r w:rsidR="00FA1105" w:rsidRPr="00AB409B">
        <w:rPr>
          <w:rFonts w:ascii="Arial" w:hAnsi="Arial" w:cs="Arial"/>
        </w:rPr>
        <w:t xml:space="preserve">meta-analysis of </w:t>
      </w:r>
      <w:r w:rsidRPr="00AB409B">
        <w:rPr>
          <w:rFonts w:ascii="Arial" w:hAnsi="Arial" w:cs="Arial"/>
        </w:rPr>
        <w:t xml:space="preserve">case-control </w:t>
      </w:r>
      <w:r w:rsidR="00FA1105" w:rsidRPr="00AB409B">
        <w:rPr>
          <w:rFonts w:ascii="Arial" w:hAnsi="Arial" w:cs="Arial"/>
        </w:rPr>
        <w:t>studies</w:t>
      </w:r>
      <w:r w:rsidRPr="00AB409B">
        <w:rPr>
          <w:rFonts w:ascii="Arial" w:hAnsi="Arial" w:cs="Arial"/>
        </w:rPr>
        <w:t xml:space="preserve"> </w:t>
      </w:r>
      <w:r w:rsidR="00F5429B" w:rsidRPr="00AB409B">
        <w:rPr>
          <w:rFonts w:ascii="Arial" w:hAnsi="Arial" w:cs="Arial"/>
        </w:rPr>
        <w:t xml:space="preserve">of individual (i.e. non-parental) </w:t>
      </w:r>
      <w:r w:rsidR="006B203A" w:rsidRPr="00AB409B">
        <w:rPr>
          <w:rFonts w:ascii="Arial" w:hAnsi="Arial" w:cs="Arial"/>
        </w:rPr>
        <w:t xml:space="preserve">longevity </w:t>
      </w:r>
      <w:r w:rsidR="00F5429B" w:rsidRPr="00AB409B">
        <w:rPr>
          <w:rFonts w:ascii="Arial" w:hAnsi="Arial" w:cs="Arial"/>
        </w:rPr>
        <w:t>to a sex and birth cohort-specific 90</w:t>
      </w:r>
      <w:r w:rsidR="00F5429B" w:rsidRPr="00AB409B">
        <w:rPr>
          <w:rFonts w:ascii="Arial" w:hAnsi="Arial" w:cs="Arial"/>
          <w:vertAlign w:val="superscript"/>
        </w:rPr>
        <w:t>th</w:t>
      </w:r>
      <w:r w:rsidR="00F5429B" w:rsidRPr="00AB409B">
        <w:rPr>
          <w:rFonts w:ascii="Arial" w:hAnsi="Arial" w:cs="Arial"/>
        </w:rPr>
        <w:t xml:space="preserve"> </w:t>
      </w:r>
      <w:r w:rsidR="00DB3649" w:rsidRPr="00AB409B">
        <w:rPr>
          <w:rFonts w:ascii="Arial" w:hAnsi="Arial" w:cs="Arial"/>
        </w:rPr>
        <w:t>vs. 60</w:t>
      </w:r>
      <w:r w:rsidR="00DB3649" w:rsidRPr="00AB409B">
        <w:rPr>
          <w:rFonts w:ascii="Arial" w:hAnsi="Arial" w:cs="Arial"/>
          <w:vertAlign w:val="superscript"/>
        </w:rPr>
        <w:t>th</w:t>
      </w:r>
      <w:r w:rsidR="00DB3649" w:rsidRPr="00AB409B">
        <w:rPr>
          <w:rFonts w:ascii="Arial" w:hAnsi="Arial" w:cs="Arial"/>
        </w:rPr>
        <w:t xml:space="preserve"> percentile age </w:t>
      </w:r>
      <w:r w:rsidR="00F5429B" w:rsidRPr="00AB409B">
        <w:rPr>
          <w:rFonts w:ascii="Arial" w:hAnsi="Arial" w:cs="Arial"/>
        </w:rPr>
        <w:t>(11,262 cases, 25,483 controls)</w:t>
      </w:r>
      <w:r w:rsidR="00F5429B" w:rsidRPr="00AB409B">
        <w:rPr>
          <w:rFonts w:ascii="Arial" w:hAnsi="Arial" w:cs="Arial"/>
        </w:rPr>
        <w:fldChar w:fldCharType="begin" w:fldLock="1"/>
      </w:r>
      <w:r w:rsidR="00311C8F">
        <w:rPr>
          <w:rFonts w:ascii="Arial" w:hAnsi="Arial" w:cs="Arial"/>
        </w:rPr>
        <w:instrText>ADDIN CSL_CITATION {"citationItems":[{"id":"ITEM-1","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1","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lt;sup&gt;18&lt;/sup&gt;","plainTextFormattedCitation":"18","previouslyFormattedCitation":"&lt;sup&gt;18&lt;/sup&gt;"},"properties":{"noteIndex":0},"schema":"https://github.com/citation-style-language/schema/raw/master/csl-citation.json"}</w:instrText>
      </w:r>
      <w:r w:rsidR="00F5429B" w:rsidRPr="00AB409B">
        <w:rPr>
          <w:rFonts w:ascii="Arial" w:hAnsi="Arial" w:cs="Arial"/>
        </w:rPr>
        <w:fldChar w:fldCharType="separate"/>
      </w:r>
      <w:r w:rsidR="00D35C4A" w:rsidRPr="00D35C4A">
        <w:rPr>
          <w:rFonts w:ascii="Arial" w:hAnsi="Arial" w:cs="Arial"/>
          <w:noProof/>
          <w:vertAlign w:val="superscript"/>
        </w:rPr>
        <w:t>18</w:t>
      </w:r>
      <w:r w:rsidR="00F5429B" w:rsidRPr="00AB409B">
        <w:rPr>
          <w:rFonts w:ascii="Arial" w:hAnsi="Arial" w:cs="Arial"/>
        </w:rPr>
        <w:fldChar w:fldCharType="end"/>
      </w:r>
      <w:r w:rsidR="00023556" w:rsidRPr="00AB409B">
        <w:rPr>
          <w:rFonts w:ascii="Arial" w:hAnsi="Arial" w:cs="Arial"/>
        </w:rPr>
        <w:t>.</w:t>
      </w:r>
      <w:r w:rsidR="00D86ACD" w:rsidRPr="00AB409B">
        <w:rPr>
          <w:rFonts w:ascii="Arial" w:hAnsi="Arial" w:cs="Arial"/>
        </w:rPr>
        <w:t xml:space="preserve"> Up to 2,311 cases (20.5% of total) and 5,968 controls (23.4% of total) </w:t>
      </w:r>
      <w:r w:rsidR="00D739F2" w:rsidRPr="00AB409B">
        <w:rPr>
          <w:rFonts w:ascii="Arial" w:hAnsi="Arial" w:cs="Arial"/>
        </w:rPr>
        <w:t>overlapped with the</w:t>
      </w:r>
      <w:r w:rsidR="00D86ACD" w:rsidRPr="00AB409B">
        <w:rPr>
          <w:rFonts w:ascii="Arial" w:hAnsi="Arial" w:cs="Arial"/>
        </w:rPr>
        <w:t xml:space="preserve"> GLGC GWAS</w:t>
      </w:r>
      <w:r w:rsidR="002F5DE2" w:rsidRPr="00AB409B">
        <w:rPr>
          <w:rFonts w:ascii="Arial" w:hAnsi="Arial" w:cs="Arial"/>
        </w:rPr>
        <w:t>, and u</w:t>
      </w:r>
      <w:r w:rsidR="00D86ACD" w:rsidRPr="00AB409B">
        <w:rPr>
          <w:rFonts w:ascii="Arial" w:hAnsi="Arial" w:cs="Arial"/>
        </w:rPr>
        <w:t>p to</w:t>
      </w:r>
      <w:r w:rsidR="00B66C2B" w:rsidRPr="00AB409B">
        <w:rPr>
          <w:rFonts w:ascii="Arial" w:hAnsi="Arial" w:cs="Arial"/>
        </w:rPr>
        <w:t xml:space="preserve"> </w:t>
      </w:r>
      <w:r w:rsidR="005F1677" w:rsidRPr="00AB409B">
        <w:rPr>
          <w:rFonts w:ascii="Arial" w:hAnsi="Arial" w:cs="Arial"/>
        </w:rPr>
        <w:t>2,266</w:t>
      </w:r>
      <w:r w:rsidR="00B66C2B" w:rsidRPr="00AB409B">
        <w:rPr>
          <w:rFonts w:ascii="Arial" w:hAnsi="Arial" w:cs="Arial"/>
        </w:rPr>
        <w:t xml:space="preserve"> cases</w:t>
      </w:r>
      <w:r w:rsidR="0017786F" w:rsidRPr="00AB409B">
        <w:rPr>
          <w:rFonts w:ascii="Arial" w:hAnsi="Arial" w:cs="Arial"/>
        </w:rPr>
        <w:t xml:space="preserve"> (18.5</w:t>
      </w:r>
      <w:r w:rsidR="00B66C2B" w:rsidRPr="00AB409B">
        <w:rPr>
          <w:rFonts w:ascii="Arial" w:hAnsi="Arial" w:cs="Arial"/>
        </w:rPr>
        <w:t xml:space="preserve">% of total) and </w:t>
      </w:r>
      <w:r w:rsidR="005F1677" w:rsidRPr="00AB409B">
        <w:rPr>
          <w:rFonts w:ascii="Arial" w:hAnsi="Arial" w:cs="Arial"/>
        </w:rPr>
        <w:t>8,830</w:t>
      </w:r>
      <w:r w:rsidR="00B66C2B" w:rsidRPr="00AB409B">
        <w:rPr>
          <w:rFonts w:ascii="Arial" w:hAnsi="Arial" w:cs="Arial"/>
        </w:rPr>
        <w:t xml:space="preserve"> cont</w:t>
      </w:r>
      <w:r w:rsidR="0017786F" w:rsidRPr="00AB409B">
        <w:rPr>
          <w:rFonts w:ascii="Arial" w:hAnsi="Arial" w:cs="Arial"/>
        </w:rPr>
        <w:t>rols (34.7</w:t>
      </w:r>
      <w:r w:rsidR="00B66C2B" w:rsidRPr="00AB409B">
        <w:rPr>
          <w:rFonts w:ascii="Arial" w:hAnsi="Arial" w:cs="Arial"/>
        </w:rPr>
        <w:t>% of total)</w:t>
      </w:r>
      <w:r w:rsidR="00D86ACD" w:rsidRPr="00AB409B">
        <w:rPr>
          <w:rFonts w:ascii="Arial" w:hAnsi="Arial" w:cs="Arial"/>
        </w:rPr>
        <w:t xml:space="preserve"> contributed to the lifespan GWAS (Supplementary Methods)</w:t>
      </w:r>
      <w:r w:rsidR="00B66C2B" w:rsidRPr="00AB409B">
        <w:rPr>
          <w:rFonts w:ascii="Arial" w:hAnsi="Arial" w:cs="Arial"/>
        </w:rPr>
        <w:t xml:space="preserve">. </w:t>
      </w:r>
      <w:r w:rsidR="00F5429B" w:rsidRPr="00AB409B">
        <w:rPr>
          <w:rFonts w:ascii="Arial" w:hAnsi="Arial" w:cs="Arial"/>
        </w:rPr>
        <w:t>As example</w:t>
      </w:r>
      <w:r w:rsidR="00B66C2B" w:rsidRPr="00AB409B">
        <w:rPr>
          <w:rFonts w:ascii="Arial" w:hAnsi="Arial" w:cs="Arial"/>
        </w:rPr>
        <w:t xml:space="preserve"> survival percentiles</w:t>
      </w:r>
      <w:r w:rsidR="00F5429B" w:rsidRPr="00AB409B">
        <w:rPr>
          <w:rFonts w:ascii="Arial" w:hAnsi="Arial" w:cs="Arial"/>
        </w:rPr>
        <w:t>, the 60</w:t>
      </w:r>
      <w:r w:rsidR="00F5429B" w:rsidRPr="00AB409B">
        <w:rPr>
          <w:rFonts w:ascii="Arial" w:hAnsi="Arial" w:cs="Arial"/>
          <w:vertAlign w:val="superscript"/>
        </w:rPr>
        <w:t>th</w:t>
      </w:r>
      <w:r w:rsidR="00023556" w:rsidRPr="00AB409B">
        <w:rPr>
          <w:rFonts w:ascii="Arial" w:hAnsi="Arial" w:cs="Arial"/>
        </w:rPr>
        <w:t xml:space="preserve"> </w:t>
      </w:r>
      <w:r w:rsidR="00F5429B" w:rsidRPr="00AB409B">
        <w:rPr>
          <w:rFonts w:ascii="Arial" w:hAnsi="Arial" w:cs="Arial"/>
        </w:rPr>
        <w:t>and 90</w:t>
      </w:r>
      <w:r w:rsidR="00F5429B" w:rsidRPr="00AB409B">
        <w:rPr>
          <w:rFonts w:ascii="Arial" w:hAnsi="Arial" w:cs="Arial"/>
          <w:vertAlign w:val="superscript"/>
        </w:rPr>
        <w:t>th</w:t>
      </w:r>
      <w:r w:rsidR="00023556" w:rsidRPr="00AB409B">
        <w:rPr>
          <w:rFonts w:ascii="Arial" w:hAnsi="Arial" w:cs="Arial"/>
        </w:rPr>
        <w:t xml:space="preserve"> </w:t>
      </w:r>
      <w:r w:rsidR="00F5429B" w:rsidRPr="00AB409B">
        <w:rPr>
          <w:rFonts w:ascii="Arial" w:hAnsi="Arial" w:cs="Arial"/>
        </w:rPr>
        <w:t>percentile ages in the 1920 US birth cohort correspond to 75</w:t>
      </w:r>
      <w:r w:rsidR="00023556" w:rsidRPr="00AB409B">
        <w:rPr>
          <w:rFonts w:ascii="Arial" w:hAnsi="Arial" w:cs="Arial"/>
        </w:rPr>
        <w:t xml:space="preserve"> and </w:t>
      </w:r>
      <w:r w:rsidR="00F5429B" w:rsidRPr="00AB409B">
        <w:rPr>
          <w:rFonts w:ascii="Arial" w:hAnsi="Arial" w:cs="Arial"/>
        </w:rPr>
        <w:t>89</w:t>
      </w:r>
      <w:r w:rsidR="00023556" w:rsidRPr="00AB409B">
        <w:rPr>
          <w:rFonts w:ascii="Arial" w:hAnsi="Arial" w:cs="Arial"/>
        </w:rPr>
        <w:t xml:space="preserve"> </w:t>
      </w:r>
      <w:r w:rsidR="00F5429B" w:rsidRPr="00AB409B">
        <w:rPr>
          <w:rFonts w:ascii="Arial" w:hAnsi="Arial" w:cs="Arial"/>
        </w:rPr>
        <w:t>years for men and 83</w:t>
      </w:r>
      <w:r w:rsidR="00023556" w:rsidRPr="00AB409B">
        <w:rPr>
          <w:rFonts w:ascii="Arial" w:hAnsi="Arial" w:cs="Arial"/>
        </w:rPr>
        <w:t xml:space="preserve"> and 94 </w:t>
      </w:r>
      <w:r w:rsidR="00F5429B" w:rsidRPr="00AB409B">
        <w:rPr>
          <w:rFonts w:ascii="Arial" w:hAnsi="Arial" w:cs="Arial"/>
        </w:rPr>
        <w:t>years for women</w:t>
      </w:r>
      <w:r w:rsidR="00F5429B" w:rsidRPr="00AB409B">
        <w:rPr>
          <w:rFonts w:ascii="Arial" w:hAnsi="Arial" w:cs="Arial"/>
        </w:rPr>
        <w:fldChar w:fldCharType="begin" w:fldLock="1"/>
      </w:r>
      <w:r w:rsidR="00311C8F">
        <w:rPr>
          <w:rFonts w:ascii="Arial" w:hAnsi="Arial" w:cs="Arial"/>
        </w:rPr>
        <w:instrText>ADDIN CSL_CITATION {"citationItems":[{"id":"ITEM-1","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1","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lt;sup&gt;18&lt;/sup&gt;","plainTextFormattedCitation":"18","previouslyFormattedCitation":"&lt;sup&gt;18&lt;/sup&gt;"},"properties":{"noteIndex":0},"schema":"https://github.com/citation-style-language/schema/raw/master/csl-citation.json"}</w:instrText>
      </w:r>
      <w:r w:rsidR="00F5429B" w:rsidRPr="00AB409B">
        <w:rPr>
          <w:rFonts w:ascii="Arial" w:hAnsi="Arial" w:cs="Arial"/>
        </w:rPr>
        <w:fldChar w:fldCharType="separate"/>
      </w:r>
      <w:r w:rsidR="00D35C4A" w:rsidRPr="00D35C4A">
        <w:rPr>
          <w:rFonts w:ascii="Arial" w:hAnsi="Arial" w:cs="Arial"/>
          <w:noProof/>
          <w:vertAlign w:val="superscript"/>
        </w:rPr>
        <w:t>18</w:t>
      </w:r>
      <w:r w:rsidR="00F5429B" w:rsidRPr="00AB409B">
        <w:rPr>
          <w:rFonts w:ascii="Arial" w:hAnsi="Arial" w:cs="Arial"/>
        </w:rPr>
        <w:fldChar w:fldCharType="end"/>
      </w:r>
      <w:r w:rsidR="00F5429B" w:rsidRPr="00AB409B">
        <w:rPr>
          <w:rFonts w:ascii="Arial" w:hAnsi="Arial" w:cs="Arial"/>
        </w:rPr>
        <w:t xml:space="preserve">. </w:t>
      </w:r>
      <w:r w:rsidR="00FA1105" w:rsidRPr="00AB409B">
        <w:rPr>
          <w:rFonts w:ascii="Arial" w:hAnsi="Arial" w:cs="Arial"/>
        </w:rPr>
        <w:t>Genetic associations</w:t>
      </w:r>
      <w:r w:rsidR="0062639D" w:rsidRPr="00AB409B">
        <w:rPr>
          <w:rFonts w:ascii="Arial" w:hAnsi="Arial" w:cs="Arial"/>
        </w:rPr>
        <w:t xml:space="preserve"> with longevity</w:t>
      </w:r>
      <w:r w:rsidR="00FA1105" w:rsidRPr="00AB409B">
        <w:rPr>
          <w:rFonts w:ascii="Arial" w:hAnsi="Arial" w:cs="Arial"/>
        </w:rPr>
        <w:t xml:space="preserve"> were </w:t>
      </w:r>
      <w:r w:rsidR="003B00C8" w:rsidRPr="00AB409B">
        <w:rPr>
          <w:rFonts w:ascii="Arial" w:hAnsi="Arial" w:cs="Arial"/>
        </w:rPr>
        <w:t xml:space="preserve">obtained in participants of European ancestry and were </w:t>
      </w:r>
      <w:r w:rsidR="00FA1105" w:rsidRPr="00AB409B">
        <w:rPr>
          <w:rFonts w:ascii="Arial" w:hAnsi="Arial" w:cs="Arial"/>
        </w:rPr>
        <w:t>adjusted for clinical site, family relationships, and principal components (if applicable)</w:t>
      </w:r>
      <w:r w:rsidR="00FA1105" w:rsidRPr="00AB409B">
        <w:rPr>
          <w:rFonts w:ascii="Arial" w:hAnsi="Arial" w:cs="Arial"/>
        </w:rPr>
        <w:fldChar w:fldCharType="begin" w:fldLock="1"/>
      </w:r>
      <w:r w:rsidR="00311C8F">
        <w:rPr>
          <w:rFonts w:ascii="Arial" w:hAnsi="Arial" w:cs="Arial"/>
        </w:rPr>
        <w:instrText>ADDIN CSL_CITATION {"citationItems":[{"id":"ITEM-1","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1","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lt;sup&gt;18&lt;/sup&gt;","plainTextFormattedCitation":"18","previouslyFormattedCitation":"&lt;sup&gt;18&lt;/sup&gt;"},"properties":{"noteIndex":0},"schema":"https://github.com/citation-style-language/schema/raw/master/csl-citation.json"}</w:instrText>
      </w:r>
      <w:r w:rsidR="00FA1105" w:rsidRPr="00AB409B">
        <w:rPr>
          <w:rFonts w:ascii="Arial" w:hAnsi="Arial" w:cs="Arial"/>
        </w:rPr>
        <w:fldChar w:fldCharType="separate"/>
      </w:r>
      <w:r w:rsidR="00D35C4A" w:rsidRPr="00D35C4A">
        <w:rPr>
          <w:rFonts w:ascii="Arial" w:hAnsi="Arial" w:cs="Arial"/>
          <w:noProof/>
          <w:vertAlign w:val="superscript"/>
        </w:rPr>
        <w:t>18</w:t>
      </w:r>
      <w:r w:rsidR="00FA1105" w:rsidRPr="00AB409B">
        <w:rPr>
          <w:rFonts w:ascii="Arial" w:hAnsi="Arial" w:cs="Arial"/>
        </w:rPr>
        <w:fldChar w:fldCharType="end"/>
      </w:r>
      <w:r w:rsidR="00FA1105" w:rsidRPr="00AB409B">
        <w:rPr>
          <w:rFonts w:ascii="Arial" w:hAnsi="Arial" w:cs="Arial"/>
        </w:rPr>
        <w:t>.</w:t>
      </w:r>
      <w:r w:rsidR="00B66C2B" w:rsidRPr="00AB409B">
        <w:rPr>
          <w:rFonts w:ascii="Arial" w:hAnsi="Arial" w:cs="Arial"/>
        </w:rPr>
        <w:t xml:space="preserve"> </w:t>
      </w:r>
      <w:r w:rsidR="00F5429B" w:rsidRPr="00AB409B">
        <w:rPr>
          <w:rFonts w:ascii="Arial" w:hAnsi="Arial" w:cs="Arial"/>
        </w:rPr>
        <w:t xml:space="preserve">The genetic effects from this study are </w:t>
      </w:r>
      <w:r w:rsidR="00EB449B" w:rsidRPr="00AB409B">
        <w:rPr>
          <w:rFonts w:ascii="Arial" w:hAnsi="Arial" w:cs="Arial"/>
        </w:rPr>
        <w:t>reported</w:t>
      </w:r>
      <w:r w:rsidR="00F5429B" w:rsidRPr="00AB409B">
        <w:rPr>
          <w:rFonts w:ascii="Arial" w:hAnsi="Arial" w:cs="Arial"/>
        </w:rPr>
        <w:t xml:space="preserve"> as log-odds of survival to the 90</w:t>
      </w:r>
      <w:r w:rsidR="00F5429B" w:rsidRPr="00AB409B">
        <w:rPr>
          <w:rFonts w:ascii="Arial" w:hAnsi="Arial" w:cs="Arial"/>
          <w:vertAlign w:val="superscript"/>
        </w:rPr>
        <w:t>th</w:t>
      </w:r>
      <w:r w:rsidR="00FA1105" w:rsidRPr="00AB409B">
        <w:rPr>
          <w:rFonts w:ascii="Arial" w:hAnsi="Arial" w:cs="Arial"/>
        </w:rPr>
        <w:t xml:space="preserve"> percentile</w:t>
      </w:r>
      <w:r w:rsidR="00641BF6" w:rsidRPr="00AB409B">
        <w:rPr>
          <w:rFonts w:ascii="Arial" w:hAnsi="Arial" w:cs="Arial"/>
        </w:rPr>
        <w:t xml:space="preserve"> vs. 60</w:t>
      </w:r>
      <w:r w:rsidR="00641BF6" w:rsidRPr="00AB409B">
        <w:rPr>
          <w:rFonts w:ascii="Arial" w:hAnsi="Arial" w:cs="Arial"/>
          <w:vertAlign w:val="superscript"/>
        </w:rPr>
        <w:t>th</w:t>
      </w:r>
      <w:r w:rsidR="00641BF6" w:rsidRPr="00AB409B">
        <w:rPr>
          <w:rFonts w:ascii="Arial" w:hAnsi="Arial" w:cs="Arial"/>
        </w:rPr>
        <w:t xml:space="preserve"> percentile</w:t>
      </w:r>
      <w:r w:rsidR="00B66C2B" w:rsidRPr="00AB409B">
        <w:rPr>
          <w:rFonts w:ascii="Arial" w:hAnsi="Arial" w:cs="Arial"/>
        </w:rPr>
        <w:t xml:space="preserve"> age</w:t>
      </w:r>
      <w:r w:rsidR="00FA1105" w:rsidRPr="00AB409B">
        <w:rPr>
          <w:rFonts w:ascii="Arial" w:hAnsi="Arial" w:cs="Arial"/>
        </w:rPr>
        <w:t>.</w:t>
      </w:r>
    </w:p>
    <w:p w14:paraId="1CBE1F0F" w14:textId="77777777" w:rsidR="00DB3649" w:rsidRPr="00AB409B" w:rsidRDefault="00DB3649" w:rsidP="006357FF">
      <w:pPr>
        <w:spacing w:line="480" w:lineRule="auto"/>
        <w:rPr>
          <w:rFonts w:ascii="Arial" w:hAnsi="Arial" w:cs="Arial"/>
        </w:rPr>
      </w:pPr>
    </w:p>
    <w:p w14:paraId="3B970951" w14:textId="5ECEB4E3" w:rsidR="003C5611" w:rsidRPr="00AB409B" w:rsidRDefault="003C5611" w:rsidP="006357FF">
      <w:pPr>
        <w:spacing w:line="480" w:lineRule="auto"/>
        <w:rPr>
          <w:rFonts w:ascii="Arial" w:hAnsi="Arial" w:cs="Arial"/>
          <w:b/>
        </w:rPr>
      </w:pPr>
      <w:del w:id="111" w:author="Daghlas, Iyas" w:date="2021-02-14T23:01:00Z">
        <w:r w:rsidRPr="00AB409B" w:rsidDel="00C42F5A">
          <w:rPr>
            <w:rFonts w:ascii="Arial" w:hAnsi="Arial" w:cs="Arial"/>
            <w:b/>
          </w:rPr>
          <w:delText xml:space="preserve">Genetic variants </w:delText>
        </w:r>
        <w:r w:rsidR="00795D7B" w:rsidRPr="00AB409B" w:rsidDel="00C42F5A">
          <w:rPr>
            <w:rFonts w:ascii="Arial" w:hAnsi="Arial" w:cs="Arial"/>
            <w:b/>
          </w:rPr>
          <w:delText xml:space="preserve">modelled </w:delText>
        </w:r>
        <w:r w:rsidRPr="00AB409B" w:rsidDel="00C42F5A">
          <w:rPr>
            <w:rFonts w:ascii="Arial" w:hAnsi="Arial" w:cs="Arial"/>
            <w:b/>
          </w:rPr>
          <w:delText>as instruments</w:delText>
        </w:r>
      </w:del>
      <w:ins w:id="112" w:author="Daghlas, Iyas" w:date="2021-02-14T23:01:00Z">
        <w:r w:rsidR="00C42F5A">
          <w:rPr>
            <w:rFonts w:ascii="Arial" w:hAnsi="Arial" w:cs="Arial"/>
            <w:b/>
          </w:rPr>
          <w:t>Genetic proxies for exposure traits</w:t>
        </w:r>
      </w:ins>
    </w:p>
    <w:p w14:paraId="7199F9FC" w14:textId="173D586B" w:rsidR="00DB3649" w:rsidRPr="00AB409B" w:rsidRDefault="00DB3649" w:rsidP="006357FF">
      <w:pPr>
        <w:spacing w:line="480" w:lineRule="auto"/>
        <w:rPr>
          <w:rFonts w:ascii="Arial" w:hAnsi="Arial" w:cs="Arial"/>
        </w:rPr>
      </w:pPr>
      <w:r w:rsidRPr="00AB409B">
        <w:rPr>
          <w:rFonts w:ascii="Arial" w:hAnsi="Arial" w:cs="Arial"/>
        </w:rPr>
        <w:lastRenderedPageBreak/>
        <w:t>For univariable Mendelian randomization (MR) analyses</w:t>
      </w:r>
      <w:r w:rsidR="00A6036F" w:rsidRPr="00AB409B">
        <w:rPr>
          <w:rFonts w:ascii="Arial" w:hAnsi="Arial" w:cs="Arial"/>
        </w:rPr>
        <w:t xml:space="preserve"> investigating overall </w:t>
      </w:r>
      <w:r w:rsidR="00344B8E" w:rsidRPr="00AB409B">
        <w:rPr>
          <w:rFonts w:ascii="Arial" w:hAnsi="Arial" w:cs="Arial"/>
        </w:rPr>
        <w:t>effects of</w:t>
      </w:r>
      <w:r w:rsidR="00650993" w:rsidRPr="00AB409B">
        <w:rPr>
          <w:rFonts w:ascii="Arial" w:hAnsi="Arial" w:cs="Arial"/>
        </w:rPr>
        <w:t xml:space="preserve"> LDL-c</w:t>
      </w:r>
      <w:r w:rsidRPr="00AB409B">
        <w:rPr>
          <w:rFonts w:ascii="Arial" w:hAnsi="Arial" w:cs="Arial"/>
        </w:rPr>
        <w:t>, we</w:t>
      </w:r>
      <w:r w:rsidR="00BE1761" w:rsidRPr="00AB409B">
        <w:rPr>
          <w:rFonts w:ascii="Arial" w:hAnsi="Arial" w:cs="Arial"/>
        </w:rPr>
        <w:t xml:space="preserve"> first identified genome-wide significant </w:t>
      </w:r>
      <w:r w:rsidR="00195681" w:rsidRPr="00AB409B">
        <w:rPr>
          <w:rFonts w:ascii="Arial" w:hAnsi="Arial" w:cs="Arial"/>
        </w:rPr>
        <w:t>(</w:t>
      </w:r>
      <w:r w:rsidR="00195681" w:rsidRPr="00AB409B">
        <w:rPr>
          <w:rFonts w:ascii="Arial" w:hAnsi="Arial" w:cs="Arial"/>
          <w:i/>
        </w:rPr>
        <w:t>P</w:t>
      </w:r>
      <w:r w:rsidR="00195681" w:rsidRPr="00AB409B">
        <w:rPr>
          <w:rFonts w:ascii="Arial" w:hAnsi="Arial" w:cs="Arial"/>
        </w:rPr>
        <w:t>&lt;5x10</w:t>
      </w:r>
      <w:r w:rsidR="00195681" w:rsidRPr="00AB409B">
        <w:rPr>
          <w:rFonts w:ascii="Arial" w:hAnsi="Arial" w:cs="Arial"/>
          <w:vertAlign w:val="superscript"/>
        </w:rPr>
        <w:t>-8</w:t>
      </w:r>
      <w:r w:rsidR="00195681" w:rsidRPr="00AB409B">
        <w:rPr>
          <w:rFonts w:ascii="Arial" w:hAnsi="Arial" w:cs="Arial"/>
        </w:rPr>
        <w:t>)</w:t>
      </w:r>
      <w:r w:rsidR="00195681" w:rsidRPr="00AB409B">
        <w:rPr>
          <w:rFonts w:ascii="Arial" w:hAnsi="Arial" w:cs="Arial"/>
          <w:i/>
        </w:rPr>
        <w:t xml:space="preserve"> </w:t>
      </w:r>
      <w:r w:rsidR="00BE1761" w:rsidRPr="00AB409B">
        <w:rPr>
          <w:rFonts w:ascii="Arial" w:hAnsi="Arial" w:cs="Arial"/>
        </w:rPr>
        <w:t xml:space="preserve">single-nucleotide polymorphisms (SNPs) associated with </w:t>
      </w:r>
      <w:r w:rsidR="00650993" w:rsidRPr="00AB409B">
        <w:rPr>
          <w:rFonts w:ascii="Arial" w:hAnsi="Arial" w:cs="Arial"/>
        </w:rPr>
        <w:t xml:space="preserve">LDL-c </w:t>
      </w:r>
      <w:r w:rsidR="00BE1761" w:rsidRPr="00AB409B">
        <w:rPr>
          <w:rFonts w:ascii="Arial" w:hAnsi="Arial" w:cs="Arial"/>
        </w:rPr>
        <w:t xml:space="preserve">that were </w:t>
      </w:r>
      <w:r w:rsidRPr="00AB409B">
        <w:rPr>
          <w:rFonts w:ascii="Arial" w:hAnsi="Arial" w:cs="Arial"/>
        </w:rPr>
        <w:t xml:space="preserve">also </w:t>
      </w:r>
      <w:r w:rsidR="00BE1761" w:rsidRPr="00AB409B">
        <w:rPr>
          <w:rFonts w:ascii="Arial" w:hAnsi="Arial" w:cs="Arial"/>
        </w:rPr>
        <w:t xml:space="preserve">present in the </w:t>
      </w:r>
      <w:r w:rsidR="007A7AF6" w:rsidRPr="00AB409B">
        <w:rPr>
          <w:rFonts w:ascii="Arial" w:hAnsi="Arial" w:cs="Arial"/>
        </w:rPr>
        <w:t>outcome</w:t>
      </w:r>
      <w:r w:rsidR="00BE1761" w:rsidRPr="00AB409B">
        <w:rPr>
          <w:rFonts w:ascii="Arial" w:hAnsi="Arial" w:cs="Arial"/>
        </w:rPr>
        <w:t xml:space="preserve"> GWAS </w:t>
      </w:r>
      <w:r w:rsidR="007A7AF6" w:rsidRPr="00AB409B">
        <w:rPr>
          <w:rFonts w:ascii="Arial" w:hAnsi="Arial" w:cs="Arial"/>
        </w:rPr>
        <w:t>dataset</w:t>
      </w:r>
      <w:r w:rsidR="00BE1761" w:rsidRPr="00AB409B">
        <w:rPr>
          <w:rFonts w:ascii="Arial" w:hAnsi="Arial" w:cs="Arial"/>
        </w:rPr>
        <w:t>. T</w:t>
      </w:r>
      <w:r w:rsidR="006058CE" w:rsidRPr="00AB409B">
        <w:rPr>
          <w:rFonts w:ascii="Arial" w:hAnsi="Arial" w:cs="Arial"/>
        </w:rPr>
        <w:t>o ensure independence</w:t>
      </w:r>
      <w:r w:rsidR="003C2DF5" w:rsidRPr="00AB409B">
        <w:rPr>
          <w:rFonts w:ascii="Arial" w:hAnsi="Arial" w:cs="Arial"/>
        </w:rPr>
        <w:t xml:space="preserve"> of </w:t>
      </w:r>
      <w:ins w:id="113" w:author="Daghlas, Iyas" w:date="2021-02-14T23:05:00Z">
        <w:r w:rsidR="00254943">
          <w:rPr>
            <w:rFonts w:ascii="Arial" w:hAnsi="Arial" w:cs="Arial"/>
          </w:rPr>
          <w:t xml:space="preserve">the </w:t>
        </w:r>
      </w:ins>
      <w:del w:id="114" w:author="Daghlas, Iyas" w:date="2021-02-14T23:01:00Z">
        <w:r w:rsidR="003C2DF5" w:rsidRPr="00AB409B" w:rsidDel="00C42F5A">
          <w:rPr>
            <w:rFonts w:ascii="Arial" w:hAnsi="Arial" w:cs="Arial"/>
          </w:rPr>
          <w:delText xml:space="preserve">variants </w:delText>
        </w:r>
      </w:del>
      <w:ins w:id="115" w:author="Daghlas, Iyas" w:date="2021-02-14T23:01:00Z">
        <w:r w:rsidR="00C42F5A">
          <w:rPr>
            <w:rFonts w:ascii="Arial" w:hAnsi="Arial" w:cs="Arial"/>
          </w:rPr>
          <w:t>genetic proxies</w:t>
        </w:r>
      </w:ins>
      <w:del w:id="116" w:author="Daghlas, Iyas" w:date="2021-02-14T23:05:00Z">
        <w:r w:rsidR="00795D7B" w:rsidRPr="00AB409B" w:rsidDel="00254943">
          <w:rPr>
            <w:rFonts w:ascii="Arial" w:hAnsi="Arial" w:cs="Arial"/>
          </w:rPr>
          <w:delText>modelled</w:delText>
        </w:r>
        <w:r w:rsidR="003C2DF5" w:rsidRPr="00AB409B" w:rsidDel="00254943">
          <w:rPr>
            <w:rFonts w:ascii="Arial" w:hAnsi="Arial" w:cs="Arial"/>
          </w:rPr>
          <w:delText xml:space="preserve"> as instrumental variables</w:delText>
        </w:r>
      </w:del>
      <w:r w:rsidR="006058CE" w:rsidRPr="00AB409B">
        <w:rPr>
          <w:rFonts w:ascii="Arial" w:hAnsi="Arial" w:cs="Arial"/>
        </w:rPr>
        <w:t>, t</w:t>
      </w:r>
      <w:r w:rsidR="00BE1761" w:rsidRPr="00AB409B">
        <w:rPr>
          <w:rFonts w:ascii="Arial" w:hAnsi="Arial" w:cs="Arial"/>
        </w:rPr>
        <w:t xml:space="preserve">hese </w:t>
      </w:r>
      <w:r w:rsidRPr="00AB409B">
        <w:rPr>
          <w:rFonts w:ascii="Arial" w:hAnsi="Arial" w:cs="Arial"/>
        </w:rPr>
        <w:t>SNPs</w:t>
      </w:r>
      <w:r w:rsidR="00650993" w:rsidRPr="00AB409B">
        <w:rPr>
          <w:rFonts w:ascii="Arial" w:hAnsi="Arial" w:cs="Arial"/>
        </w:rPr>
        <w:t xml:space="preserve"> were then clumped</w:t>
      </w:r>
      <w:r w:rsidRPr="00AB409B">
        <w:rPr>
          <w:rFonts w:ascii="Arial" w:hAnsi="Arial" w:cs="Arial"/>
        </w:rPr>
        <w:t xml:space="preserve"> </w:t>
      </w:r>
      <w:r w:rsidR="00BE1761" w:rsidRPr="00AB409B">
        <w:rPr>
          <w:rFonts w:ascii="Arial" w:hAnsi="Arial" w:cs="Arial"/>
        </w:rPr>
        <w:t>using</w:t>
      </w:r>
      <w:r w:rsidR="00344B8E" w:rsidRPr="00AB409B">
        <w:rPr>
          <w:rFonts w:ascii="Arial" w:hAnsi="Arial" w:cs="Arial"/>
        </w:rPr>
        <w:t xml:space="preserve"> a 10Mb</w:t>
      </w:r>
      <w:r w:rsidR="00BC094F" w:rsidRPr="00AB409B">
        <w:rPr>
          <w:rFonts w:ascii="Arial" w:hAnsi="Arial" w:cs="Arial"/>
        </w:rPr>
        <w:t xml:space="preserve"> window and</w:t>
      </w:r>
      <w:r w:rsidR="00BE1761" w:rsidRPr="00AB409B">
        <w:rPr>
          <w:rFonts w:ascii="Arial" w:hAnsi="Arial" w:cs="Arial"/>
        </w:rPr>
        <w:t xml:space="preserve"> pair-wise linkage disequilibrium (LD) </w:t>
      </w:r>
      <w:r w:rsidR="00BE1761" w:rsidRPr="00AB409B">
        <w:rPr>
          <w:rFonts w:ascii="Arial" w:hAnsi="Arial" w:cs="Arial"/>
          <w:i/>
        </w:rPr>
        <w:t>r</w:t>
      </w:r>
      <w:r w:rsidR="00BE1761" w:rsidRPr="00AB409B">
        <w:rPr>
          <w:rFonts w:ascii="Arial" w:hAnsi="Arial" w:cs="Arial"/>
          <w:vertAlign w:val="superscript"/>
        </w:rPr>
        <w:t>2</w:t>
      </w:r>
      <w:r w:rsidR="00BE1761" w:rsidRPr="00AB409B">
        <w:rPr>
          <w:rFonts w:ascii="Arial" w:hAnsi="Arial" w:cs="Arial"/>
        </w:rPr>
        <w:t xml:space="preserve"> &lt; 0.001 (using the 1</w:t>
      </w:r>
      <w:r w:rsidR="00EB449B" w:rsidRPr="00AB409B">
        <w:rPr>
          <w:rFonts w:ascii="Arial" w:hAnsi="Arial" w:cs="Arial"/>
        </w:rPr>
        <w:t>,</w:t>
      </w:r>
      <w:r w:rsidR="00BE1761" w:rsidRPr="00AB409B">
        <w:rPr>
          <w:rFonts w:ascii="Arial" w:hAnsi="Arial" w:cs="Arial"/>
        </w:rPr>
        <w:t>000</w:t>
      </w:r>
      <w:r w:rsidR="00EB449B" w:rsidRPr="00AB409B">
        <w:rPr>
          <w:rFonts w:ascii="Arial" w:hAnsi="Arial" w:cs="Arial"/>
        </w:rPr>
        <w:t xml:space="preserve"> </w:t>
      </w:r>
      <w:r w:rsidR="00BE1761" w:rsidRPr="00AB409B">
        <w:rPr>
          <w:rFonts w:ascii="Arial" w:hAnsi="Arial" w:cs="Arial"/>
        </w:rPr>
        <w:t>G</w:t>
      </w:r>
      <w:r w:rsidR="00EB449B" w:rsidRPr="00AB409B">
        <w:rPr>
          <w:rFonts w:ascii="Arial" w:hAnsi="Arial" w:cs="Arial"/>
        </w:rPr>
        <w:t>enomes Project Phase 3</w:t>
      </w:r>
      <w:r w:rsidR="00BE1761" w:rsidRPr="00AB409B">
        <w:rPr>
          <w:rFonts w:ascii="Arial" w:hAnsi="Arial" w:cs="Arial"/>
        </w:rPr>
        <w:t xml:space="preserve"> European LD reference panel</w:t>
      </w:r>
      <w:r w:rsidR="00EB449B" w:rsidRPr="00AB409B">
        <w:rPr>
          <w:rFonts w:ascii="Arial" w:hAnsi="Arial" w:cs="Arial"/>
        </w:rPr>
        <w:fldChar w:fldCharType="begin" w:fldLock="1"/>
      </w:r>
      <w:r w:rsidR="00311C8F">
        <w:rPr>
          <w:rFonts w:ascii="Arial" w:hAnsi="Arial" w:cs="Arial"/>
        </w:rPr>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9594b7ec-73d9-4b90-ae69-1e541968087c"]}],"mendeley":{"formattedCitation":"&lt;sup&gt;25&lt;/sup&gt;","plainTextFormattedCitation":"25","previouslyFormattedCitation":"&lt;sup&gt;25&lt;/sup&gt;"},"properties":{"noteIndex":0},"schema":"https://github.com/citation-style-language/schema/raw/master/csl-citation.json"}</w:instrText>
      </w:r>
      <w:r w:rsidR="00EB449B" w:rsidRPr="00AB409B">
        <w:rPr>
          <w:rFonts w:ascii="Arial" w:hAnsi="Arial" w:cs="Arial"/>
        </w:rPr>
        <w:fldChar w:fldCharType="separate"/>
      </w:r>
      <w:r w:rsidR="00D35C4A" w:rsidRPr="00D35C4A">
        <w:rPr>
          <w:rFonts w:ascii="Arial" w:hAnsi="Arial" w:cs="Arial"/>
          <w:noProof/>
          <w:vertAlign w:val="superscript"/>
        </w:rPr>
        <w:t>25</w:t>
      </w:r>
      <w:r w:rsidR="00EB449B" w:rsidRPr="00AB409B">
        <w:rPr>
          <w:rFonts w:ascii="Arial" w:hAnsi="Arial" w:cs="Arial"/>
        </w:rPr>
        <w:fldChar w:fldCharType="end"/>
      </w:r>
      <w:r w:rsidR="00BE1761" w:rsidRPr="00AB409B">
        <w:rPr>
          <w:rFonts w:ascii="Arial" w:hAnsi="Arial" w:cs="Arial"/>
        </w:rPr>
        <w:t>). This step was implemented using the TwoSampleMR</w:t>
      </w:r>
      <w:r w:rsidR="00BE1761" w:rsidRPr="00AB409B">
        <w:rPr>
          <w:rFonts w:ascii="Arial" w:hAnsi="Arial" w:cs="Arial"/>
        </w:rPr>
        <w:fldChar w:fldCharType="begin" w:fldLock="1"/>
      </w:r>
      <w:r w:rsidR="00311C8F">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6&lt;/sup&gt;","plainTextFormattedCitation":"26","previouslyFormattedCitation":"&lt;sup&gt;26&lt;/sup&gt;"},"properties":{"noteIndex":0},"schema":"https://github.com/citation-style-language/schema/raw/master/csl-citation.json"}</w:instrText>
      </w:r>
      <w:r w:rsidR="00BE1761" w:rsidRPr="00AB409B">
        <w:rPr>
          <w:rFonts w:ascii="Arial" w:hAnsi="Arial" w:cs="Arial"/>
        </w:rPr>
        <w:fldChar w:fldCharType="separate"/>
      </w:r>
      <w:r w:rsidR="00D35C4A" w:rsidRPr="00D35C4A">
        <w:rPr>
          <w:rFonts w:ascii="Arial" w:hAnsi="Arial" w:cs="Arial"/>
          <w:noProof/>
          <w:vertAlign w:val="superscript"/>
        </w:rPr>
        <w:t>26</w:t>
      </w:r>
      <w:r w:rsidR="00BE1761" w:rsidRPr="00AB409B">
        <w:rPr>
          <w:rFonts w:ascii="Arial" w:hAnsi="Arial" w:cs="Arial"/>
        </w:rPr>
        <w:fldChar w:fldCharType="end"/>
      </w:r>
      <w:r w:rsidR="00BE1761" w:rsidRPr="00AB409B">
        <w:rPr>
          <w:rFonts w:ascii="Arial" w:hAnsi="Arial" w:cs="Arial"/>
        </w:rPr>
        <w:t xml:space="preserve"> package.</w:t>
      </w:r>
      <w:r w:rsidRPr="00AB409B">
        <w:rPr>
          <w:rFonts w:ascii="Arial" w:hAnsi="Arial" w:cs="Arial"/>
        </w:rPr>
        <w:t xml:space="preserve"> Instrument strength was quantified using the </w:t>
      </w:r>
      <w:r w:rsidRPr="00AB409B">
        <w:rPr>
          <w:rFonts w:ascii="Arial" w:hAnsi="Arial" w:cs="Arial"/>
          <w:i/>
        </w:rPr>
        <w:t>F</w:t>
      </w:r>
      <w:r w:rsidRPr="00AB409B">
        <w:rPr>
          <w:rFonts w:ascii="Arial" w:hAnsi="Arial" w:cs="Arial"/>
        </w:rPr>
        <w:t>-statistic</w:t>
      </w:r>
      <w:r w:rsidR="00641BF6" w:rsidRPr="00AB409B">
        <w:rPr>
          <w:rFonts w:ascii="Arial" w:hAnsi="Arial" w:cs="Arial"/>
        </w:rPr>
        <w:fldChar w:fldCharType="begin" w:fldLock="1"/>
      </w:r>
      <w:r w:rsidR="00311C8F">
        <w:rPr>
          <w:rFonts w:ascii="Arial" w:hAnsi="Arial" w:cs="Arial"/>
        </w:rPr>
        <w:instrText>ADDIN CSL_CITATION {"citationItems":[{"id":"ITEM-1","itemData":{"DOI":"10.1093/ije/dyq151","ISBN":"1464-3685 (Electronic)\\r0300-5771 (Linking)","ISSN":"1464-3685","PMID":"20813862","abstract":"BACKGROUND: Mendelian Randomization (MR) studies assess the causality of an exposure-disease association using genetic determinants [i.e. instrumental variables (IVs)] of the exposure. Power and IV strength requirements for MR studies using multiple genetic variants have not been explored.\\n\\nMETHODS: We simulated cohort data sets consisting of a normally distributed disease trait, a normally distributed exposure, which affects this trait and a biallelic genetic variant that affects the exposure. We estimated power to detect an effect of exposure on disease for varying allele frequencies, effect sizes and samples sizes (using two-stage least squares regression on 10,000 data sets-Stage 1 is a regression of exposure on the variant. Stage 2 is a regression of disease on the fitted exposure). Similar analyses were conducted using multiple genetic variants (5, 10, 20) as independent or combined IVs. We assessed IV strength using the first-stage F statistic.\\n\\nRESULTS: Simulations of realistic scenarios indicate that MR studies will require large (n &gt; 1000), often very large (n &gt; 10,000), sample sizes. In many cases, so-called 'weak IV' problems arise when using multiple variants as independent IVs (even with as few as five), resulting in biased effect estimates. Combining genetic factors into fewer IVs results in modest power decreases, but alleviates weak IV problems. Ideal methods for combining genetic factors depend upon knowledge of the genetic architecture underlying the exposure.\\n\\nCONCLUSIONS: The feasibility of well-powered, unbiased MR studies will depend upon the amount of variance in the exposure that can be explained by known genetic factors and the 'strength' of the IV set derived from these genetic factors.","author":[{"dropping-particle":"","family":"Pierce","given":"Brandon L.","non-dropping-particle":"","parse-names":false,"suffix":""},{"dropping-particle":"","family":"Ahsan","given":"Habibul","non-dropping-particle":"","parse-names":false,"suffix":""},{"dropping-particle":"","family":"VanderWeele","given":"Tyler J","non-dropping-particle":"","parse-names":false,"suffix":""}],"container-title":"International Journal of Epidemiology","id":"ITEM-1","issue":"3","issued":{"date-parts":[["2011","6"]]},"note":"General/takeaways:\n-","page":"740-752","title":"Power and instrument strength requirements for Mendelian randomization studies using multiple genetic variants","type":"article-journal","volume":"40"},"uris":["http://www.mendeley.com/documents/?uuid=e543bf1d-a438-4d38-a124-dacd81e1c6c2"]}],"mendeley":{"formattedCitation":"&lt;sup&gt;27&lt;/sup&gt;","plainTextFormattedCitation":"27","previouslyFormattedCitation":"&lt;sup&gt;27&lt;/sup&gt;"},"properties":{"noteIndex":0},"schema":"https://github.com/citation-style-language/schema/raw/master/csl-citation.json"}</w:instrText>
      </w:r>
      <w:r w:rsidR="00641BF6" w:rsidRPr="00AB409B">
        <w:rPr>
          <w:rFonts w:ascii="Arial" w:hAnsi="Arial" w:cs="Arial"/>
        </w:rPr>
        <w:fldChar w:fldCharType="separate"/>
      </w:r>
      <w:r w:rsidR="00D35C4A" w:rsidRPr="00D35C4A">
        <w:rPr>
          <w:rFonts w:ascii="Arial" w:hAnsi="Arial" w:cs="Arial"/>
          <w:noProof/>
          <w:vertAlign w:val="superscript"/>
        </w:rPr>
        <w:t>27</w:t>
      </w:r>
      <w:r w:rsidR="00641BF6" w:rsidRPr="00AB409B">
        <w:rPr>
          <w:rFonts w:ascii="Arial" w:hAnsi="Arial" w:cs="Arial"/>
        </w:rPr>
        <w:fldChar w:fldCharType="end"/>
      </w:r>
      <w:r w:rsidRPr="00AB409B">
        <w:rPr>
          <w:rFonts w:ascii="Arial" w:hAnsi="Arial" w:cs="Arial"/>
        </w:rPr>
        <w:t xml:space="preserve">, and percent variance explained was quantified using the </w:t>
      </w:r>
      <w:r w:rsidRPr="00AB409B">
        <w:rPr>
          <w:rFonts w:ascii="Arial" w:hAnsi="Arial" w:cs="Arial"/>
          <w:i/>
        </w:rPr>
        <w:t>R</w:t>
      </w:r>
      <w:r w:rsidRPr="00AB409B">
        <w:rPr>
          <w:rFonts w:ascii="Arial" w:hAnsi="Arial" w:cs="Arial"/>
          <w:vertAlign w:val="superscript"/>
        </w:rPr>
        <w:t>2</w:t>
      </w:r>
      <w:r w:rsidRPr="00AB409B">
        <w:rPr>
          <w:rFonts w:ascii="Arial" w:hAnsi="Arial" w:cs="Arial"/>
        </w:rPr>
        <w:t xml:space="preserve"> value</w:t>
      </w:r>
      <w:r w:rsidR="00D06816" w:rsidRPr="00AB409B">
        <w:rPr>
          <w:rFonts w:ascii="Arial" w:hAnsi="Arial" w:cs="Arial"/>
        </w:rPr>
        <w:fldChar w:fldCharType="begin" w:fldLock="1"/>
      </w:r>
      <w:r w:rsidR="00311C8F">
        <w:rPr>
          <w:rFonts w:ascii="Arial" w:hAnsi="Arial" w:cs="Arial"/>
        </w:rPr>
        <w:instrText>ADDIN CSL_CITATION {"citationItems":[{"id":"ITEM-1","itemData":{"DOI":"10.1002/sim.6835","ISSN":"10970258","abstract":"Mendelian randomization is the use of genetic instrumental variables to obtain causal inferences from observational data. Two recent developments for combining information on multiple uncorrelated instrumental variables (IVs) into a single causal estimate are as follows: (i) allele scores, in which individual-level data on the IVs are aggregated into a univariate score, which is used as a single IV, and (ii) a summary statistic method, in which causal estimates calculated from each IV using summarized data are combined in an inverse-variance weighted meta-analysis. To avoid bias from weak instruments, unweighted and externally weighted allele scores have been recommended. Here, we propose equivalent approaches using summarized data and also provide extensions of the methods for use with correlated IVs. We investigate the impact of different choices of weights on the bias and precision of estimates in simulation studies. We show that allele score estimates can be reproduced using summarized data on genetic associations with the risk factor and the outcome. Estimates from the summary statistic method using external weights are biased towards the null when the weights are imprecisely estimated; in contrast, allele score estimates are unbiased. With equal or external weights, both methods provide appropriate tests of the null hypothesis of no causal effect even with large numbers of potentially weak instruments. We illustrate these methods using summarized data on the causal effect of low-density lipoprotein cholesterol on coronary heart disease risk. It is shown that a more precise causal estimate can be obtained using multiple genetic variants from a single gene region, even if the variants are correlated.","author":[{"dropping-particle":"","family":"Burgess","given":"Stephen","non-dropping-particle":"","parse-names":false,"suffix":""},{"dropping-particle":"","family":"Dudbridge","given":"Frank","non-dropping-particle":"","parse-names":false,"suffix":""},{"dropping-particle":"","family":"Thompson","given":"Simon G.","non-dropping-particle":"","parse-names":false,"suffix":""}],"container-title":"Statistics in Medicine","id":"ITEM-1","issue":"11","issued":{"date-parts":[["2016"]]},"page":"1880-1906","title":"Combining information on multiple instrumental variables in Mendelian randomization: Comparison of allele score and summarized data methods","type":"article-journal","volume":"35"},"uris":["http://www.mendeley.com/documents/?uuid=2e3ec2ea-b9b6-4017-9176-17a8cda7a000"]}],"mendeley":{"formattedCitation":"&lt;sup&gt;28&lt;/sup&gt;","plainTextFormattedCitation":"28","previouslyFormattedCitation":"&lt;sup&gt;28&lt;/sup&gt;"},"properties":{"noteIndex":0},"schema":"https://github.com/citation-style-language/schema/raw/master/csl-citation.json"}</w:instrText>
      </w:r>
      <w:r w:rsidR="00D06816" w:rsidRPr="00AB409B">
        <w:rPr>
          <w:rFonts w:ascii="Arial" w:hAnsi="Arial" w:cs="Arial"/>
        </w:rPr>
        <w:fldChar w:fldCharType="separate"/>
      </w:r>
      <w:r w:rsidR="00D35C4A" w:rsidRPr="00D35C4A">
        <w:rPr>
          <w:rFonts w:ascii="Arial" w:hAnsi="Arial" w:cs="Arial"/>
          <w:noProof/>
          <w:vertAlign w:val="superscript"/>
        </w:rPr>
        <w:t>28</w:t>
      </w:r>
      <w:r w:rsidR="00D06816" w:rsidRPr="00AB409B">
        <w:rPr>
          <w:rFonts w:ascii="Arial" w:hAnsi="Arial" w:cs="Arial"/>
        </w:rPr>
        <w:fldChar w:fldCharType="end"/>
      </w:r>
      <w:r w:rsidRPr="00AB409B">
        <w:rPr>
          <w:rFonts w:ascii="Arial" w:hAnsi="Arial" w:cs="Arial"/>
        </w:rPr>
        <w:t>.</w:t>
      </w:r>
    </w:p>
    <w:p w14:paraId="504D6417" w14:textId="77777777" w:rsidR="00501C39" w:rsidRPr="00AB409B" w:rsidRDefault="00501C39" w:rsidP="006357FF">
      <w:pPr>
        <w:spacing w:line="480" w:lineRule="auto"/>
        <w:rPr>
          <w:rFonts w:ascii="Arial" w:hAnsi="Arial" w:cs="Arial"/>
        </w:rPr>
      </w:pPr>
    </w:p>
    <w:p w14:paraId="4D19BBC8" w14:textId="6B24193B" w:rsidR="00501C39" w:rsidRPr="00AB409B" w:rsidRDefault="00501C39" w:rsidP="006357FF">
      <w:pPr>
        <w:spacing w:line="480" w:lineRule="auto"/>
        <w:rPr>
          <w:rFonts w:ascii="Arial" w:hAnsi="Arial" w:cs="Arial"/>
        </w:rPr>
      </w:pPr>
      <w:r w:rsidRPr="00AB409B">
        <w:rPr>
          <w:rFonts w:ascii="Arial" w:hAnsi="Arial" w:cs="Arial"/>
        </w:rPr>
        <w:t xml:space="preserve">For multivariable MR analyses, we first pooled together all genome-wide significant SNPs that were </w:t>
      </w:r>
      <w:r w:rsidR="00BE7632" w:rsidRPr="00AB409B">
        <w:rPr>
          <w:rFonts w:ascii="Arial" w:hAnsi="Arial" w:cs="Arial"/>
        </w:rPr>
        <w:t>associated with any of the exposures and that were</w:t>
      </w:r>
      <w:r w:rsidR="004F5FAB" w:rsidRPr="00AB409B">
        <w:rPr>
          <w:rFonts w:ascii="Arial" w:hAnsi="Arial" w:cs="Arial"/>
        </w:rPr>
        <w:t xml:space="preserve"> also</w:t>
      </w:r>
      <w:r w:rsidR="00BE7632" w:rsidRPr="00AB409B">
        <w:rPr>
          <w:rFonts w:ascii="Arial" w:hAnsi="Arial" w:cs="Arial"/>
        </w:rPr>
        <w:t xml:space="preserve"> present in the</w:t>
      </w:r>
      <w:r w:rsidRPr="00AB409B">
        <w:rPr>
          <w:rFonts w:ascii="Arial" w:hAnsi="Arial" w:cs="Arial"/>
        </w:rPr>
        <w:t xml:space="preserve"> </w:t>
      </w:r>
      <w:r w:rsidR="00664126" w:rsidRPr="00AB409B">
        <w:rPr>
          <w:rFonts w:ascii="Arial" w:hAnsi="Arial" w:cs="Arial"/>
        </w:rPr>
        <w:t xml:space="preserve">lifespan </w:t>
      </w:r>
      <w:r w:rsidRPr="00AB409B">
        <w:rPr>
          <w:rFonts w:ascii="Arial" w:hAnsi="Arial" w:cs="Arial"/>
        </w:rPr>
        <w:t xml:space="preserve">GWAS dataset. These SNPs were then clumped with respect to the lowest </w:t>
      </w:r>
      <w:r w:rsidRPr="00AB409B">
        <w:rPr>
          <w:rFonts w:ascii="Arial" w:hAnsi="Arial" w:cs="Arial"/>
          <w:i/>
        </w:rPr>
        <w:t>P</w:t>
      </w:r>
      <w:r w:rsidRPr="00AB409B">
        <w:rPr>
          <w:rFonts w:ascii="Arial" w:hAnsi="Arial" w:cs="Arial"/>
        </w:rPr>
        <w:t xml:space="preserve">-value corresponding to any of the </w:t>
      </w:r>
      <w:r w:rsidR="007A7AF6" w:rsidRPr="00AB409B">
        <w:rPr>
          <w:rFonts w:ascii="Arial" w:hAnsi="Arial" w:cs="Arial"/>
        </w:rPr>
        <w:t>exposures</w:t>
      </w:r>
      <w:r w:rsidRPr="00AB409B">
        <w:rPr>
          <w:rFonts w:ascii="Arial" w:hAnsi="Arial" w:cs="Arial"/>
        </w:rPr>
        <w:fldChar w:fldCharType="begin" w:fldLock="1"/>
      </w:r>
      <w:r w:rsidR="00311C8F">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6&lt;/sup&gt;","plainTextFormattedCitation":"26","previouslyFormattedCitation":"&lt;sup&gt;26&lt;/sup&gt;"},"properties":{"noteIndex":0},"schema":"https://github.com/citation-style-language/schema/raw/master/csl-citation.json"}</w:instrText>
      </w:r>
      <w:r w:rsidRPr="00AB409B">
        <w:rPr>
          <w:rFonts w:ascii="Arial" w:hAnsi="Arial" w:cs="Arial"/>
        </w:rPr>
        <w:fldChar w:fldCharType="separate"/>
      </w:r>
      <w:r w:rsidR="00D35C4A" w:rsidRPr="00D35C4A">
        <w:rPr>
          <w:rFonts w:ascii="Arial" w:hAnsi="Arial" w:cs="Arial"/>
          <w:noProof/>
          <w:vertAlign w:val="superscript"/>
        </w:rPr>
        <w:t>26</w:t>
      </w:r>
      <w:r w:rsidRPr="00AB409B">
        <w:rPr>
          <w:rFonts w:ascii="Arial" w:hAnsi="Arial" w:cs="Arial"/>
        </w:rPr>
        <w:fldChar w:fldCharType="end"/>
      </w:r>
      <w:r w:rsidR="00E37947" w:rsidRPr="00AB409B">
        <w:rPr>
          <w:rFonts w:ascii="Arial" w:hAnsi="Arial" w:cs="Arial"/>
        </w:rPr>
        <w:t xml:space="preserve"> using a 10Mb window and pair-wise linkage disequilibrium (LD) </w:t>
      </w:r>
      <w:r w:rsidR="00E37947" w:rsidRPr="00AB409B">
        <w:rPr>
          <w:rFonts w:ascii="Arial" w:hAnsi="Arial" w:cs="Arial"/>
          <w:i/>
        </w:rPr>
        <w:t>r</w:t>
      </w:r>
      <w:r w:rsidR="00E37947" w:rsidRPr="00AB409B">
        <w:rPr>
          <w:rFonts w:ascii="Arial" w:hAnsi="Arial" w:cs="Arial"/>
          <w:vertAlign w:val="superscript"/>
        </w:rPr>
        <w:t>2</w:t>
      </w:r>
      <w:r w:rsidR="00E37947" w:rsidRPr="00AB409B">
        <w:rPr>
          <w:rFonts w:ascii="Arial" w:hAnsi="Arial" w:cs="Arial"/>
        </w:rPr>
        <w:t xml:space="preserve"> &lt; 0.001</w:t>
      </w:r>
      <w:r w:rsidRPr="00AB409B">
        <w:rPr>
          <w:rFonts w:ascii="Arial" w:hAnsi="Arial" w:cs="Arial"/>
        </w:rPr>
        <w:t>.</w:t>
      </w:r>
      <w:r w:rsidR="007A7AF6" w:rsidRPr="00AB409B">
        <w:rPr>
          <w:rFonts w:ascii="Arial" w:hAnsi="Arial" w:cs="Arial"/>
        </w:rPr>
        <w:t xml:space="preserve"> This </w:t>
      </w:r>
      <w:r w:rsidR="00EB449B" w:rsidRPr="00AB409B">
        <w:rPr>
          <w:rFonts w:ascii="Arial" w:hAnsi="Arial" w:cs="Arial"/>
        </w:rPr>
        <w:t xml:space="preserve">approach was </w:t>
      </w:r>
      <w:r w:rsidR="00FA1105" w:rsidRPr="00AB409B">
        <w:rPr>
          <w:rFonts w:ascii="Arial" w:hAnsi="Arial" w:cs="Arial"/>
        </w:rPr>
        <w:t>used</w:t>
      </w:r>
      <w:r w:rsidR="007A7AF6" w:rsidRPr="00AB409B">
        <w:rPr>
          <w:rFonts w:ascii="Arial" w:hAnsi="Arial" w:cs="Arial"/>
        </w:rPr>
        <w:t xml:space="preserve"> for analyses </w:t>
      </w:r>
      <w:r w:rsidR="00A73EBC" w:rsidRPr="00AB409B">
        <w:rPr>
          <w:rFonts w:ascii="Arial" w:hAnsi="Arial" w:cs="Arial"/>
        </w:rPr>
        <w:t>adjusting LDL-c estimates for</w:t>
      </w:r>
      <w:r w:rsidR="00E37947" w:rsidRPr="00AB409B">
        <w:rPr>
          <w:rFonts w:ascii="Arial" w:hAnsi="Arial" w:cs="Arial"/>
        </w:rPr>
        <w:t xml:space="preserve"> genetic associations with</w:t>
      </w:r>
      <w:r w:rsidR="00A73EBC" w:rsidRPr="00AB409B">
        <w:rPr>
          <w:rFonts w:ascii="Arial" w:hAnsi="Arial" w:cs="Arial"/>
        </w:rPr>
        <w:t xml:space="preserve"> </w:t>
      </w:r>
      <w:proofErr w:type="spellStart"/>
      <w:r w:rsidR="00A73EBC" w:rsidRPr="00AB409B">
        <w:rPr>
          <w:rFonts w:ascii="Arial" w:hAnsi="Arial" w:cs="Arial"/>
        </w:rPr>
        <w:t>i</w:t>
      </w:r>
      <w:proofErr w:type="spellEnd"/>
      <w:r w:rsidR="00A73EBC" w:rsidRPr="00AB409B">
        <w:rPr>
          <w:rFonts w:ascii="Arial" w:hAnsi="Arial" w:cs="Arial"/>
        </w:rPr>
        <w:t>) HDL-c</w:t>
      </w:r>
      <w:r w:rsidR="007A7AF6" w:rsidRPr="00AB409B">
        <w:rPr>
          <w:rFonts w:ascii="Arial" w:hAnsi="Arial" w:cs="Arial"/>
        </w:rPr>
        <w:t xml:space="preserve"> and triglycerides</w:t>
      </w:r>
      <w:ins w:id="117" w:author="Daghlas, Iyas" w:date="2021-02-14T22:27:00Z">
        <w:r w:rsidR="008F3CB9">
          <w:rPr>
            <w:rFonts w:ascii="Arial" w:hAnsi="Arial" w:cs="Arial"/>
          </w:rPr>
          <w:t xml:space="preserve">, </w:t>
        </w:r>
      </w:ins>
      <w:del w:id="118" w:author="Daghlas, Iyas" w:date="2021-02-14T22:27:00Z">
        <w:r w:rsidR="007A7AF6" w:rsidRPr="00AB409B" w:rsidDel="008F3CB9">
          <w:rPr>
            <w:rFonts w:ascii="Arial" w:hAnsi="Arial" w:cs="Arial"/>
          </w:rPr>
          <w:delText xml:space="preserve"> and </w:delText>
        </w:r>
      </w:del>
      <w:r w:rsidR="007A7AF6" w:rsidRPr="00AB409B">
        <w:rPr>
          <w:rFonts w:ascii="Arial" w:hAnsi="Arial" w:cs="Arial"/>
        </w:rPr>
        <w:t>ii) CAD</w:t>
      </w:r>
      <w:ins w:id="119" w:author="Daghlas, Iyas" w:date="2021-02-14T22:27:00Z">
        <w:r w:rsidR="008F3CB9">
          <w:rPr>
            <w:rFonts w:ascii="Arial" w:hAnsi="Arial" w:cs="Arial"/>
          </w:rPr>
          <w:t>, iii) ischemic stroke, and iv) CAD and ischemic stroke</w:t>
        </w:r>
      </w:ins>
      <w:r w:rsidR="007A7AF6" w:rsidRPr="00AB409B">
        <w:rPr>
          <w:rFonts w:ascii="Arial" w:hAnsi="Arial" w:cs="Arial"/>
        </w:rPr>
        <w:t xml:space="preserve">. </w:t>
      </w:r>
    </w:p>
    <w:p w14:paraId="49F166EB" w14:textId="77777777" w:rsidR="00A6036F" w:rsidRPr="00AB409B" w:rsidRDefault="00A6036F" w:rsidP="006357FF">
      <w:pPr>
        <w:spacing w:line="480" w:lineRule="auto"/>
        <w:rPr>
          <w:rFonts w:ascii="Arial" w:hAnsi="Arial" w:cs="Arial"/>
        </w:rPr>
      </w:pPr>
    </w:p>
    <w:p w14:paraId="2A52F24C" w14:textId="6628DECA" w:rsidR="00A6036F" w:rsidRPr="00AB409B" w:rsidRDefault="00297B4C" w:rsidP="00FD6670">
      <w:pPr>
        <w:spacing w:line="480" w:lineRule="auto"/>
        <w:rPr>
          <w:rFonts w:ascii="Arial" w:hAnsi="Arial" w:cs="Arial"/>
        </w:rPr>
      </w:pPr>
      <w:r w:rsidRPr="00AB409B">
        <w:rPr>
          <w:rFonts w:ascii="Arial" w:hAnsi="Arial" w:cs="Arial"/>
        </w:rPr>
        <w:t>To proxy</w:t>
      </w:r>
      <w:r w:rsidR="00A6036F" w:rsidRPr="00AB409B">
        <w:rPr>
          <w:rFonts w:ascii="Arial" w:hAnsi="Arial" w:cs="Arial"/>
        </w:rPr>
        <w:t xml:space="preserve"> effects of </w:t>
      </w:r>
      <w:r w:rsidRPr="00AB409B">
        <w:rPr>
          <w:rFonts w:ascii="Arial" w:hAnsi="Arial" w:cs="Arial"/>
        </w:rPr>
        <w:t xml:space="preserve">modifying </w:t>
      </w:r>
      <w:r w:rsidR="00A6036F" w:rsidRPr="00AB409B">
        <w:rPr>
          <w:rFonts w:ascii="Arial" w:hAnsi="Arial" w:cs="Arial"/>
        </w:rPr>
        <w:t>LDL</w:t>
      </w:r>
      <w:ins w:id="120" w:author="Gill, Dipender P S" w:date="2021-02-16T09:00:00Z">
        <w:r w:rsidR="00A27040">
          <w:rPr>
            <w:rFonts w:ascii="Arial" w:hAnsi="Arial" w:cs="Arial"/>
          </w:rPr>
          <w:t>-</w:t>
        </w:r>
      </w:ins>
      <w:ins w:id="121" w:author="Daghlas, Iyas" w:date="2021-02-16T00:16:00Z">
        <w:del w:id="122" w:author="Gill, Dipender P S" w:date="2021-02-16T09:00:00Z">
          <w:r w:rsidR="00541681" w:rsidRPr="00541681" w:rsidDel="00A27040">
            <w:rPr>
              <w:rFonts w:ascii="Arial" w:hAnsi="Arial" w:cs="Arial"/>
            </w:rPr>
            <w:delText xml:space="preserve"> </w:delText>
          </w:r>
        </w:del>
        <w:r w:rsidR="00541681" w:rsidRPr="00AB409B">
          <w:rPr>
            <w:rFonts w:ascii="Arial" w:hAnsi="Arial" w:cs="Arial"/>
          </w:rPr>
          <w:t xml:space="preserve">c </w:t>
        </w:r>
      </w:ins>
      <w:del w:id="123" w:author="Gill, Dipender P S" w:date="2021-02-16T09:00:00Z">
        <w:r w:rsidR="00A6036F" w:rsidRPr="00AB409B" w:rsidDel="00A27040">
          <w:rPr>
            <w:rFonts w:ascii="Arial" w:hAnsi="Arial" w:cs="Arial"/>
          </w:rPr>
          <w:delText>-</w:delText>
        </w:r>
      </w:del>
      <w:del w:id="124" w:author="Daghlas, Iyas" w:date="2021-02-16T00:16:00Z">
        <w:r w:rsidR="00A6036F" w:rsidRPr="00AB409B" w:rsidDel="00541681">
          <w:rPr>
            <w:rFonts w:ascii="Arial" w:hAnsi="Arial" w:cs="Arial"/>
          </w:rPr>
          <w:delText>c</w:delText>
        </w:r>
      </w:del>
      <w:del w:id="125" w:author="Gill, Dipender P S" w:date="2021-02-16T09:00:00Z">
        <w:r w:rsidR="00A6036F" w:rsidRPr="00AB409B" w:rsidDel="00A27040">
          <w:rPr>
            <w:rFonts w:ascii="Arial" w:hAnsi="Arial" w:cs="Arial"/>
          </w:rPr>
          <w:delText xml:space="preserve"> </w:delText>
        </w:r>
      </w:del>
      <w:r w:rsidR="00A6036F" w:rsidRPr="00AB409B">
        <w:rPr>
          <w:rFonts w:ascii="Arial" w:hAnsi="Arial" w:cs="Arial"/>
        </w:rPr>
        <w:t>through</w:t>
      </w:r>
      <w:r w:rsidR="005301F3" w:rsidRPr="00AB409B">
        <w:rPr>
          <w:rFonts w:ascii="Arial" w:hAnsi="Arial" w:cs="Arial"/>
        </w:rPr>
        <w:t xml:space="preserve"> single</w:t>
      </w:r>
      <w:r w:rsidR="00A6036F" w:rsidRPr="00AB409B">
        <w:rPr>
          <w:rFonts w:ascii="Arial" w:hAnsi="Arial" w:cs="Arial"/>
          <w:i/>
        </w:rPr>
        <w:t xml:space="preserve"> </w:t>
      </w:r>
      <w:r w:rsidR="00752180" w:rsidRPr="00AB409B">
        <w:rPr>
          <w:rFonts w:ascii="Arial" w:hAnsi="Arial" w:cs="Arial"/>
        </w:rPr>
        <w:t>genes encoding</w:t>
      </w:r>
      <w:r w:rsidR="007E02FC" w:rsidRPr="00AB409B">
        <w:rPr>
          <w:rFonts w:ascii="Arial" w:hAnsi="Arial" w:cs="Arial"/>
        </w:rPr>
        <w:t xml:space="preserve"> </w:t>
      </w:r>
      <w:r w:rsidR="00AE2B61" w:rsidRPr="00AB409B">
        <w:rPr>
          <w:rFonts w:ascii="Arial" w:hAnsi="Arial" w:cs="Arial"/>
        </w:rPr>
        <w:t>drug targets for</w:t>
      </w:r>
      <w:r w:rsidR="007E02FC" w:rsidRPr="00AB409B">
        <w:rPr>
          <w:rFonts w:ascii="Arial" w:hAnsi="Arial" w:cs="Arial"/>
        </w:rPr>
        <w:t xml:space="preserve"> LDL-c lowering therapies</w:t>
      </w:r>
      <w:r w:rsidR="00501C39" w:rsidRPr="00AB409B">
        <w:rPr>
          <w:rFonts w:ascii="Arial" w:hAnsi="Arial" w:cs="Arial"/>
        </w:rPr>
        <w:t xml:space="preserve">, we selected variants previously identified as genetic proxies for </w:t>
      </w:r>
      <w:r w:rsidR="00B243EA" w:rsidRPr="00AB409B">
        <w:rPr>
          <w:rFonts w:ascii="Arial" w:hAnsi="Arial" w:cs="Arial"/>
        </w:rPr>
        <w:t>modulation</w:t>
      </w:r>
      <w:r w:rsidR="00501C39" w:rsidRPr="00AB409B">
        <w:rPr>
          <w:rFonts w:ascii="Arial" w:hAnsi="Arial" w:cs="Arial"/>
        </w:rPr>
        <w:t xml:space="preserve"> of </w:t>
      </w:r>
      <w:r w:rsidR="00501C39" w:rsidRPr="00AB409B">
        <w:rPr>
          <w:rFonts w:ascii="Arial" w:hAnsi="Arial" w:cs="Arial"/>
          <w:i/>
        </w:rPr>
        <w:t>HMGCR</w:t>
      </w:r>
      <w:r w:rsidR="00D31660" w:rsidRPr="00AB409B">
        <w:rPr>
          <w:rFonts w:ascii="Arial" w:hAnsi="Arial" w:cs="Arial"/>
          <w:i/>
        </w:rPr>
        <w:t xml:space="preserve"> </w:t>
      </w:r>
      <w:r w:rsidR="00D31660" w:rsidRPr="00AB409B">
        <w:rPr>
          <w:rFonts w:ascii="Arial" w:hAnsi="Arial" w:cs="Arial"/>
        </w:rPr>
        <w:t>(targeted by statins)</w:t>
      </w:r>
      <w:r w:rsidR="00501C39" w:rsidRPr="00AB409B">
        <w:rPr>
          <w:rFonts w:ascii="Arial" w:hAnsi="Arial" w:cs="Arial"/>
        </w:rPr>
        <w:t xml:space="preserve">, </w:t>
      </w:r>
      <w:r w:rsidR="00501C39" w:rsidRPr="00AB409B">
        <w:rPr>
          <w:rFonts w:ascii="Arial" w:hAnsi="Arial" w:cs="Arial"/>
          <w:i/>
        </w:rPr>
        <w:t>NPC1L1</w:t>
      </w:r>
      <w:r w:rsidR="00D31660" w:rsidRPr="00AB409B">
        <w:rPr>
          <w:rFonts w:ascii="Arial" w:hAnsi="Arial" w:cs="Arial"/>
          <w:i/>
        </w:rPr>
        <w:t xml:space="preserve"> </w:t>
      </w:r>
      <w:r w:rsidR="00D31660" w:rsidRPr="00AB409B">
        <w:rPr>
          <w:rFonts w:ascii="Arial" w:hAnsi="Arial" w:cs="Arial"/>
        </w:rPr>
        <w:t>(targeted by ezetimibe)</w:t>
      </w:r>
      <w:r w:rsidR="00501C39" w:rsidRPr="00AB409B">
        <w:rPr>
          <w:rFonts w:ascii="Arial" w:hAnsi="Arial" w:cs="Arial"/>
          <w:i/>
        </w:rPr>
        <w:t xml:space="preserve">, </w:t>
      </w:r>
      <w:r w:rsidR="00501C39" w:rsidRPr="00AB409B">
        <w:rPr>
          <w:rFonts w:ascii="Arial" w:hAnsi="Arial" w:cs="Arial"/>
        </w:rPr>
        <w:t>and</w:t>
      </w:r>
      <w:r w:rsidR="00501C39" w:rsidRPr="00AB409B">
        <w:rPr>
          <w:rFonts w:ascii="Arial" w:hAnsi="Arial" w:cs="Arial"/>
          <w:i/>
        </w:rPr>
        <w:t xml:space="preserve"> PCSK9</w:t>
      </w:r>
      <w:r w:rsidR="00D31660" w:rsidRPr="00AB409B">
        <w:rPr>
          <w:rFonts w:ascii="Arial" w:hAnsi="Arial" w:cs="Arial"/>
          <w:i/>
        </w:rPr>
        <w:t xml:space="preserve"> </w:t>
      </w:r>
      <w:r w:rsidR="00D31660" w:rsidRPr="00AB409B">
        <w:rPr>
          <w:rFonts w:ascii="Arial" w:hAnsi="Arial" w:cs="Arial"/>
        </w:rPr>
        <w:t>(targeted by PCSK9 inhibitors)</w:t>
      </w:r>
      <w:r w:rsidR="004F5FAB" w:rsidRPr="00AB409B">
        <w:rPr>
          <w:rFonts w:ascii="Arial" w:hAnsi="Arial" w:cs="Arial"/>
          <w:i/>
        </w:rPr>
        <w:fldChar w:fldCharType="begin" w:fldLock="1"/>
      </w:r>
      <w:r w:rsidR="00311C8F">
        <w:rPr>
          <w:rFonts w:ascii="Arial" w:hAnsi="Arial" w:cs="Arial"/>
          <w:i/>
        </w:rPr>
        <w:instrText>ADDIN CSL_CITATION {"citationItems":[{"id":"ITEM-1","itemData":{"DOI":"10.1001/jama.2020.0150","ISSN":"0098-7484","abstract":"Importance: Preclinical and epidemiological studies indicate a potential chemopreventive role of statins in epithelial ovarian cancer risk. Objective: To evaluate the association of genetically proxied inhibition of 3-hydroxy-3-methylglutaryl coenzyme A (HMG-CoA) reductase (ie, genetic variants related to lower function of HMG-CoA reductase, target of statins) with epithelial ovarian cancer among the general population and in BRCA1/2 mutation carriers. Design, Setting, and Participants: Single-nucleotide polymorphisms (SNPs) in HMGCR, NPC1L1, and PCSK9 associated with low-density lipoprotein (LDL) cholesterol in a genome-wide association study (GWAS) meta-analysis (N ≤196475) were used to proxy therapeutic inhibition of HMG-CoA reductase, Niemann-Pick C1-Like 1 (NPC1L1) and proprotein convertase subtilisin/kexin type 9 (PCSK9), respectively. Summary statistics were obtained for these SNPs from a GWAS meta-analysis of case-control analyses of invasive epithelial ovarian cancer in the Ovarian Cancer Association Consortium (OCAC; N = 63347) and from a GWAS meta-analysis of retrospective cohort analyses of epithelial ovarian cancer among BRCA1/2 mutation carriers in the Consortium of Investigators of Modifiers of BRCA1/2 (CIMBA; N = 31448). Across the 2 consortia, participants were enrolled between 1973 and 2014 and followed up through 2015. OCAC participants came from 14 countries and CIMBA participants came from 25 countries. SNPs were combined into multi-allelic models and mendelian randomization estimates representing lifelong inhibition of targets were generated using inverse-variance weighted random-effects models. Exposures: Primary exposure was genetically proxied inhibition of HMG-CoA reductase and secondary exposures were genetically proxied inhibition of NPC1L1 and PCSK9 and genetically proxied circulating LDL cholesterol levels. Main Outcomes and Measures: Overall and histotype-specific invasive epithelial ovarian cancer (general population) and epithelial ovarian cancer (BRCA1/2 mutation carriers), measured as ovarian cancer odds (general population) and hazard ratio (BRCA1/2 mutation carriers). Results: The OCAC sample included 22406 women with invasive epithelial ovarian cancer and 40941 control individuals and the CIMBA sample included 3887 women with epithelial ovarian cancer and 27561 control individuals. Median ages for the cohorts ranged from 41.5 to 59.0 years and all participants were of European ancestry. In the primary analysis, gene…","author":[{"dropping-particle":"","family":"Yarmolinsky","given":"James","non-dropping-particle":"","parse-names":false,"suffix":""},{"dropping-particle":"","family":"Bull","given":"Caroline J.","non-dropping-particle":"","parse-names":false,"suffix":""},{"dropping-particle":"","family":"Vincent","given":"Emma E.","non-dropping-particle":"","parse-names":false,"suffix":""},{"dropping-particle":"","family":"Robinson","given":"Jamie","non-dropping-particle":"","parse-names":false,"suffix":""},{"dropping-particle":"","family":"Walther","given":"Axel","non-dropping-particle":"","parse-names":false,"suffix":""},{"dropping-particle":"","family":"Smith","given":"George Davey","non-dropping-particle":"","parse-names":false,"suffix":""},{"dropping-particle":"","family":"Lewis","given":"Sarah J.","non-dropping-particle":"","parse-names":false,"suffix":""},{"dropping-particle":"","family":"Relton","given":"Caroline L.","non-dropping-particle":"","parse-names":false,"suffix":""},{"dropping-particle":"","family":"Martin","given":"Richard M.","non-dropping-particle":"","parse-names":false,"suffix":""}],"container-title":"JAMA","id":"ITEM-1","issue":"7","issued":{"date-parts":[["2020","2","18"]]},"page":"646","title":"Association Between Genetically Proxied Inhibition of HMG-CoA Reductase and Epithelial Ovarian Cancer","type":"article-journal","volume":"323"},"uris":["http://www.mendeley.com/documents/?uuid=4c1ed4a4-e471-421f-9947-c3cb8ab43f43"]}],"mendeley":{"formattedCitation":"&lt;sup&gt;29&lt;/sup&gt;","plainTextFormattedCitation":"29","previouslyFormattedCitation":"&lt;sup&gt;29&lt;/sup&gt;"},"properties":{"noteIndex":0},"schema":"https://github.com/citation-style-language/schema/raw/master/csl-citation.json"}</w:instrText>
      </w:r>
      <w:r w:rsidR="004F5FAB" w:rsidRPr="00AB409B">
        <w:rPr>
          <w:rFonts w:ascii="Arial" w:hAnsi="Arial" w:cs="Arial"/>
          <w:i/>
        </w:rPr>
        <w:fldChar w:fldCharType="separate"/>
      </w:r>
      <w:r w:rsidR="00D35C4A" w:rsidRPr="00D35C4A">
        <w:rPr>
          <w:rFonts w:ascii="Arial" w:hAnsi="Arial" w:cs="Arial"/>
          <w:noProof/>
          <w:vertAlign w:val="superscript"/>
        </w:rPr>
        <w:t>29</w:t>
      </w:r>
      <w:r w:rsidR="004F5FAB" w:rsidRPr="00AB409B">
        <w:rPr>
          <w:rFonts w:ascii="Arial" w:hAnsi="Arial" w:cs="Arial"/>
          <w:i/>
        </w:rPr>
        <w:fldChar w:fldCharType="end"/>
      </w:r>
      <w:r w:rsidR="005301F3" w:rsidRPr="00AB409B">
        <w:rPr>
          <w:rFonts w:ascii="Arial" w:hAnsi="Arial" w:cs="Arial"/>
        </w:rPr>
        <w:t xml:space="preserve">. </w:t>
      </w:r>
      <w:r w:rsidR="000D7445">
        <w:rPr>
          <w:rFonts w:ascii="Arial" w:hAnsi="Arial" w:cs="Arial"/>
        </w:rPr>
        <w:t>For</w:t>
      </w:r>
      <w:r w:rsidR="00E37947" w:rsidRPr="00AB409B">
        <w:rPr>
          <w:rFonts w:ascii="Arial" w:hAnsi="Arial" w:cs="Arial"/>
        </w:rPr>
        <w:t xml:space="preserve"> these single gene analyses, we</w:t>
      </w:r>
      <w:r w:rsidR="00DB5813" w:rsidRPr="00AB409B">
        <w:rPr>
          <w:rFonts w:ascii="Arial" w:hAnsi="Arial" w:cs="Arial"/>
        </w:rPr>
        <w:t xml:space="preserve"> considered variants with</w:t>
      </w:r>
      <w:r w:rsidR="00D42274" w:rsidRPr="00AB409B">
        <w:rPr>
          <w:rFonts w:ascii="Arial" w:hAnsi="Arial" w:cs="Arial"/>
        </w:rPr>
        <w:t xml:space="preserve"> </w:t>
      </w:r>
      <w:r w:rsidR="00BE7632" w:rsidRPr="00AB409B">
        <w:rPr>
          <w:rFonts w:ascii="Arial" w:hAnsi="Arial" w:cs="Arial"/>
        </w:rPr>
        <w:t>a genome-wide significant association with LDL-c</w:t>
      </w:r>
      <w:r w:rsidR="00D42274" w:rsidRPr="00AB409B">
        <w:rPr>
          <w:rFonts w:ascii="Arial" w:hAnsi="Arial" w:cs="Arial"/>
        </w:rPr>
        <w:t xml:space="preserve"> and</w:t>
      </w:r>
      <w:r w:rsidR="007D6B24" w:rsidRPr="00AB409B">
        <w:rPr>
          <w:rFonts w:ascii="Arial" w:hAnsi="Arial" w:cs="Arial"/>
        </w:rPr>
        <w:t xml:space="preserve"> a</w:t>
      </w:r>
      <w:r w:rsidR="00D42274" w:rsidRPr="00AB409B">
        <w:rPr>
          <w:rFonts w:ascii="Arial" w:hAnsi="Arial" w:cs="Arial"/>
        </w:rPr>
        <w:t xml:space="preserve"> </w:t>
      </w:r>
      <w:r w:rsidR="00D42274" w:rsidRPr="00AB409B">
        <w:rPr>
          <w:rFonts w:ascii="Arial" w:hAnsi="Arial" w:cs="Arial"/>
        </w:rPr>
        <w:lastRenderedPageBreak/>
        <w:t xml:space="preserve">genomic </w:t>
      </w:r>
      <w:r w:rsidR="00BE7632" w:rsidRPr="00AB409B">
        <w:rPr>
          <w:rFonts w:ascii="Arial" w:hAnsi="Arial" w:cs="Arial"/>
        </w:rPr>
        <w:t>position within 100kb of the target gene</w:t>
      </w:r>
      <w:r w:rsidR="00E37947" w:rsidRPr="00AB409B">
        <w:rPr>
          <w:rFonts w:ascii="Arial" w:hAnsi="Arial" w:cs="Arial"/>
        </w:rPr>
        <w:fldChar w:fldCharType="begin" w:fldLock="1"/>
      </w:r>
      <w:r w:rsidR="00311C8F">
        <w:rPr>
          <w:rFonts w:ascii="Arial" w:hAnsi="Arial" w:cs="Arial"/>
        </w:rPr>
        <w:instrText>ADDIN CSL_CITATION {"citationItems":[{"id":"ITEM-1","itemData":{"DOI":"10.1002/cpbi.5","ISSN":"1934-3396","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 Elect’s capabilities, either independently or within TGex, our comprehensive variant analysis pipeline, help prepare for the challenge of clinical projects that involve thousands of exome/genome NGS analyses.","author":[{"dropping-particle":"","family":"Stelzer","given":"Gil","non-dropping-particle":"","parse-names":false,"suffix":""},{"dropping-particle":"","family":"Rosen","given":"Naomi","non-dropping-particle":"","parse-names":false,"suffix":""},{"dropping-particle":"","family":"Plaschkes","given":"Inbar","non-dropping-particle":"","parse-names":false,"suffix":""},{"dropping-particle":"","family":"Zimmerman","given":"Shahar","non-dropping-particle":"","parse-names":false,"suffix":""},{"dropping-particle":"","family":"Twik","given":"Michal","non-dropping-particle":"","parse-names":false,"suffix":""},{"dropping-particle":"","family":"Fishilevich","given":"Simon","non-dropping-particle":"","parse-names":false,"suffix":""},{"dropping-particle":"","family":"Stein","given":"Tsippi Iny","non-dropping-particle":"","parse-names":false,"suffix":""},{"dropping-particle":"","family":"Nudel","given":"Ron","non-dropping-particle":"","parse-names":false,"suffix":""},{"dropping-particle":"","family":"Lieder","given":"Iris","non-dropping-particle":"","parse-names":false,"suffix":""},{"dropping-particle":"","family":"Mazor","given":"Yaron","non-dropping-particle":"","parse-names":false,"suffix":""},{"dropping-particle":"","family":"Kaplan","given":"Sergey","non-dropping-particle":"","parse-names":false,"suffix":""},{"dropping-particle":"","family":"Dahary","given":"Dvir","non-dropping-particle":"","parse-names":false,"suffix":""},{"dropping-particle":"","family":"Warshawsky","given":"David","non-dropping-particle":"","parse-names":false,"suffix":""},{"dropping-particle":"","family":"Guan</w:instrText>
      </w:r>
      <w:r w:rsidR="00311C8F">
        <w:rPr>
          <w:rFonts w:ascii="Calibri" w:eastAsia="Calibri" w:hAnsi="Calibri" w:cs="Calibri"/>
        </w:rPr>
        <w:instrText>‐</w:instrText>
      </w:r>
      <w:r w:rsidR="00311C8F">
        <w:rPr>
          <w:rFonts w:ascii="Arial" w:hAnsi="Arial" w:cs="Arial"/>
        </w:rPr>
        <w:instrText>Golan","given":"Yaron","non-dropping-particle":"","parse-names":false,"suffix":""},{"dropping-particle":"","family":"Kohn","given":"Asher","non-dropping-particle":"","parse-names":false,"suffix":""},{"dropping-particle":"","family":"Rappaport","given":"Noa","non-dropping-particle":"","parse-names":false,"suffix":""},{"dropping-particle":"","family":"Safran","given":"Marilyn","non-dropping-particle":"","parse-names":false,"suffix":""},{"dropping-particle":"","family":"Lancet","given":"Doron","non-dropping-particle":"","parse-names":false,"suffix":""}],"container-title":"Current Protocols in Bioinformatics","id":"ITEM-1","issue":"1","issued":{"date-parts":[["2016","6","20"]]},"page":"1.30.1-1.30.33","title":"The GeneCards Suite: From Gene Data Mining to Disease Genome Sequence Analyses","type":"article-journal","volume":"54"},"uris":["http://www.mendeley.com/documents/?uuid=13855d40-ff02-4588-9684-5dd283aa5637"]}],"mendeley":{"formattedCitation":"&lt;sup&gt;30&lt;/sup&gt;","plainTextFormattedCitation":"30","previouslyFormattedCitation":"&lt;sup&gt;30&lt;/sup&gt;"},"properties":{"noteIndex":0},"schema":"https://github.com/citation-style-language/schema/raw/master/csl-citation.json"}</w:instrText>
      </w:r>
      <w:r w:rsidR="00E37947" w:rsidRPr="00AB409B">
        <w:rPr>
          <w:rFonts w:ascii="Arial" w:hAnsi="Arial" w:cs="Arial"/>
        </w:rPr>
        <w:fldChar w:fldCharType="separate"/>
      </w:r>
      <w:r w:rsidR="00D35C4A" w:rsidRPr="00D35C4A">
        <w:rPr>
          <w:rFonts w:ascii="Arial" w:hAnsi="Arial" w:cs="Arial"/>
          <w:noProof/>
          <w:vertAlign w:val="superscript"/>
        </w:rPr>
        <w:t>30</w:t>
      </w:r>
      <w:r w:rsidR="00E37947" w:rsidRPr="00AB409B">
        <w:rPr>
          <w:rFonts w:ascii="Arial" w:hAnsi="Arial" w:cs="Arial"/>
        </w:rPr>
        <w:fldChar w:fldCharType="end"/>
      </w:r>
      <w:r w:rsidR="00FD6670" w:rsidRPr="00AB409B">
        <w:rPr>
          <w:rFonts w:ascii="Arial" w:hAnsi="Arial" w:cs="Arial"/>
        </w:rPr>
        <w:t xml:space="preserve">. In contrast to the </w:t>
      </w:r>
      <w:del w:id="126" w:author="Daghlas, Iyas" w:date="2021-02-14T23:01:00Z">
        <w:r w:rsidR="00FD6670" w:rsidRPr="00AB409B" w:rsidDel="00C42F5A">
          <w:rPr>
            <w:rFonts w:ascii="Arial" w:hAnsi="Arial" w:cs="Arial"/>
          </w:rPr>
          <w:delText>instruments</w:delText>
        </w:r>
        <w:r w:rsidR="009D6D8B" w:rsidRPr="00AB409B" w:rsidDel="00C42F5A">
          <w:rPr>
            <w:rFonts w:ascii="Arial" w:hAnsi="Arial" w:cs="Arial"/>
          </w:rPr>
          <w:delText xml:space="preserve"> </w:delText>
        </w:r>
      </w:del>
      <w:ins w:id="127" w:author="Daghlas, Iyas" w:date="2021-02-14T23:01:00Z">
        <w:r w:rsidR="00C42F5A">
          <w:rPr>
            <w:rFonts w:ascii="Arial" w:hAnsi="Arial" w:cs="Arial"/>
          </w:rPr>
          <w:t>variants</w:t>
        </w:r>
        <w:r w:rsidR="00C42F5A" w:rsidRPr="00AB409B">
          <w:rPr>
            <w:rFonts w:ascii="Arial" w:hAnsi="Arial" w:cs="Arial"/>
          </w:rPr>
          <w:t xml:space="preserve"> </w:t>
        </w:r>
      </w:ins>
      <w:r w:rsidR="009D6D8B" w:rsidRPr="00AB409B">
        <w:rPr>
          <w:rFonts w:ascii="Arial" w:hAnsi="Arial" w:cs="Arial"/>
        </w:rPr>
        <w:t>used to proxy</w:t>
      </w:r>
      <w:r w:rsidR="00FD6670" w:rsidRPr="00AB409B">
        <w:rPr>
          <w:rFonts w:ascii="Arial" w:hAnsi="Arial" w:cs="Arial"/>
        </w:rPr>
        <w:t xml:space="preserve"> overall LDL-c</w:t>
      </w:r>
      <w:r w:rsidR="009D6D8B" w:rsidRPr="00AB409B">
        <w:rPr>
          <w:rFonts w:ascii="Arial" w:hAnsi="Arial" w:cs="Arial"/>
        </w:rPr>
        <w:t xml:space="preserve"> levels</w:t>
      </w:r>
      <w:r w:rsidR="00FD6670" w:rsidRPr="00AB409B">
        <w:rPr>
          <w:rFonts w:ascii="Arial" w:hAnsi="Arial" w:cs="Arial"/>
        </w:rPr>
        <w:t xml:space="preserve">, </w:t>
      </w:r>
      <w:r w:rsidR="00DB5813" w:rsidRPr="00AB409B">
        <w:rPr>
          <w:rFonts w:ascii="Arial" w:hAnsi="Arial" w:cs="Arial"/>
        </w:rPr>
        <w:t>clumping these</w:t>
      </w:r>
      <w:r w:rsidR="001306C1" w:rsidRPr="00AB409B">
        <w:rPr>
          <w:rFonts w:ascii="Arial" w:hAnsi="Arial" w:cs="Arial"/>
        </w:rPr>
        <w:t xml:space="preserve"> </w:t>
      </w:r>
      <w:r w:rsidR="00FD6670" w:rsidRPr="00AB409B">
        <w:rPr>
          <w:rFonts w:ascii="Arial" w:hAnsi="Arial" w:cs="Arial"/>
        </w:rPr>
        <w:t xml:space="preserve">variants using a </w:t>
      </w:r>
      <w:r w:rsidR="00034BC1" w:rsidRPr="00AB409B">
        <w:rPr>
          <w:rFonts w:ascii="Arial" w:hAnsi="Arial" w:cs="Arial"/>
        </w:rPr>
        <w:t xml:space="preserve">pair-wise LD cutoff of </w:t>
      </w:r>
      <w:r w:rsidR="006830C5" w:rsidRPr="00AB409B">
        <w:rPr>
          <w:rFonts w:ascii="Arial" w:hAnsi="Arial" w:cs="Arial"/>
          <w:i/>
        </w:rPr>
        <w:t>r</w:t>
      </w:r>
      <w:r w:rsidR="006830C5" w:rsidRPr="00AB409B">
        <w:rPr>
          <w:rFonts w:ascii="Arial" w:hAnsi="Arial" w:cs="Arial"/>
          <w:vertAlign w:val="superscript"/>
        </w:rPr>
        <w:t>2</w:t>
      </w:r>
      <w:r w:rsidR="006830C5" w:rsidRPr="00AB409B">
        <w:rPr>
          <w:rFonts w:ascii="Arial" w:hAnsi="Arial" w:cs="Arial"/>
        </w:rPr>
        <w:t xml:space="preserve"> &lt; </w:t>
      </w:r>
      <w:r w:rsidR="00034BC1" w:rsidRPr="00AB409B">
        <w:rPr>
          <w:rFonts w:ascii="Arial" w:hAnsi="Arial" w:cs="Arial"/>
        </w:rPr>
        <w:t xml:space="preserve">0.001 </w:t>
      </w:r>
      <w:r w:rsidR="00DB5813" w:rsidRPr="00AB409B">
        <w:rPr>
          <w:rFonts w:ascii="Arial" w:hAnsi="Arial" w:cs="Arial"/>
        </w:rPr>
        <w:t xml:space="preserve">yields very few variants for use in MR </w:t>
      </w:r>
      <w:r w:rsidR="00034BC1" w:rsidRPr="00AB409B">
        <w:rPr>
          <w:rFonts w:ascii="Arial" w:hAnsi="Arial" w:cs="Arial"/>
        </w:rPr>
        <w:t xml:space="preserve">(1 for </w:t>
      </w:r>
      <w:r w:rsidR="00034BC1" w:rsidRPr="00AB409B">
        <w:rPr>
          <w:rFonts w:ascii="Arial" w:hAnsi="Arial" w:cs="Arial"/>
          <w:i/>
        </w:rPr>
        <w:t>HMGCR</w:t>
      </w:r>
      <w:r w:rsidR="00034BC1" w:rsidRPr="00AB409B">
        <w:rPr>
          <w:rFonts w:ascii="Arial" w:hAnsi="Arial" w:cs="Arial"/>
        </w:rPr>
        <w:t xml:space="preserve">, 1 for </w:t>
      </w:r>
      <w:r w:rsidR="00FD6670" w:rsidRPr="00AB409B">
        <w:rPr>
          <w:rFonts w:ascii="Arial" w:hAnsi="Arial" w:cs="Arial"/>
          <w:i/>
        </w:rPr>
        <w:t>NPC</w:t>
      </w:r>
      <w:r w:rsidR="00034BC1" w:rsidRPr="00AB409B">
        <w:rPr>
          <w:rFonts w:ascii="Arial" w:hAnsi="Arial" w:cs="Arial"/>
          <w:i/>
        </w:rPr>
        <w:t>1L1</w:t>
      </w:r>
      <w:r w:rsidR="00034BC1" w:rsidRPr="00AB409B">
        <w:rPr>
          <w:rFonts w:ascii="Arial" w:hAnsi="Arial" w:cs="Arial"/>
        </w:rPr>
        <w:t xml:space="preserve">, and 2 for </w:t>
      </w:r>
      <w:r w:rsidR="00034BC1" w:rsidRPr="00AB409B">
        <w:rPr>
          <w:rFonts w:ascii="Arial" w:hAnsi="Arial" w:cs="Arial"/>
          <w:i/>
        </w:rPr>
        <w:t>PCSK9</w:t>
      </w:r>
      <w:r w:rsidR="00034BC1" w:rsidRPr="00AB409B">
        <w:rPr>
          <w:rFonts w:ascii="Arial" w:hAnsi="Arial" w:cs="Arial"/>
        </w:rPr>
        <w:t>)</w:t>
      </w:r>
      <w:r w:rsidR="00FD6670" w:rsidRPr="00AB409B">
        <w:rPr>
          <w:rFonts w:ascii="Arial" w:hAnsi="Arial" w:cs="Arial"/>
        </w:rPr>
        <w:t xml:space="preserve">. </w:t>
      </w:r>
      <w:r w:rsidR="002B0859" w:rsidRPr="00AB409B">
        <w:rPr>
          <w:rFonts w:ascii="Arial" w:hAnsi="Arial" w:cs="Arial"/>
        </w:rPr>
        <w:t xml:space="preserve">In keeping with prior work, we </w:t>
      </w:r>
      <w:r w:rsidR="00FD6670" w:rsidRPr="00AB409B">
        <w:rPr>
          <w:rFonts w:ascii="Arial" w:hAnsi="Arial" w:cs="Arial"/>
        </w:rPr>
        <w:t>therefore</w:t>
      </w:r>
      <w:r w:rsidR="007D6B24" w:rsidRPr="00AB409B">
        <w:rPr>
          <w:rFonts w:ascii="Arial" w:hAnsi="Arial" w:cs="Arial"/>
        </w:rPr>
        <w:t xml:space="preserve"> </w:t>
      </w:r>
      <w:r w:rsidR="00DB5813" w:rsidRPr="00AB409B">
        <w:rPr>
          <w:rFonts w:ascii="Arial" w:hAnsi="Arial" w:cs="Arial"/>
        </w:rPr>
        <w:t>clumped the variants</w:t>
      </w:r>
      <w:r w:rsidR="00DD3A2D" w:rsidRPr="00AB409B">
        <w:rPr>
          <w:rFonts w:ascii="Arial" w:hAnsi="Arial" w:cs="Arial"/>
        </w:rPr>
        <w:t xml:space="preserve"> in the gene regions</w:t>
      </w:r>
      <w:r w:rsidR="00DB5813" w:rsidRPr="00AB409B">
        <w:rPr>
          <w:rFonts w:ascii="Arial" w:hAnsi="Arial" w:cs="Arial"/>
        </w:rPr>
        <w:t xml:space="preserve"> </w:t>
      </w:r>
      <w:r w:rsidR="00DD3A2D" w:rsidRPr="00AB409B">
        <w:rPr>
          <w:rFonts w:ascii="Arial" w:hAnsi="Arial" w:cs="Arial"/>
        </w:rPr>
        <w:t xml:space="preserve">using </w:t>
      </w:r>
      <w:r w:rsidR="007D6B24" w:rsidRPr="00AB409B">
        <w:rPr>
          <w:rFonts w:ascii="Arial" w:hAnsi="Arial" w:cs="Arial"/>
        </w:rPr>
        <w:t xml:space="preserve">a </w:t>
      </w:r>
      <w:r w:rsidR="00BE7632" w:rsidRPr="00AB409B">
        <w:rPr>
          <w:rFonts w:ascii="Arial" w:hAnsi="Arial" w:cs="Arial"/>
        </w:rPr>
        <w:t xml:space="preserve">pair-wise LD </w:t>
      </w:r>
      <w:r w:rsidR="00BE7632" w:rsidRPr="00AB409B">
        <w:rPr>
          <w:rFonts w:ascii="Arial" w:hAnsi="Arial" w:cs="Arial"/>
          <w:i/>
        </w:rPr>
        <w:t>r</w:t>
      </w:r>
      <w:r w:rsidR="00BE7632" w:rsidRPr="00AB409B">
        <w:rPr>
          <w:rFonts w:ascii="Arial" w:hAnsi="Arial" w:cs="Arial"/>
          <w:vertAlign w:val="superscript"/>
        </w:rPr>
        <w:t>2</w:t>
      </w:r>
      <w:r w:rsidR="00BE7632" w:rsidRPr="00AB409B">
        <w:rPr>
          <w:rFonts w:ascii="Arial" w:hAnsi="Arial" w:cs="Arial"/>
        </w:rPr>
        <w:t xml:space="preserve"> &lt; 0.20</w:t>
      </w:r>
      <w:r w:rsidR="00FD6670" w:rsidRPr="00AB409B">
        <w:rPr>
          <w:rFonts w:ascii="Arial" w:hAnsi="Arial" w:cs="Arial"/>
        </w:rPr>
        <w:t xml:space="preserve"> to include additional variants in the gene-specific </w:t>
      </w:r>
      <w:r w:rsidR="00DB5813" w:rsidRPr="00AB409B">
        <w:rPr>
          <w:rFonts w:ascii="Arial" w:hAnsi="Arial" w:cs="Arial"/>
        </w:rPr>
        <w:t xml:space="preserve">MR </w:t>
      </w:r>
      <w:r w:rsidR="00FD6670" w:rsidRPr="00AB409B">
        <w:rPr>
          <w:rFonts w:ascii="Arial" w:hAnsi="Arial" w:cs="Arial"/>
        </w:rPr>
        <w:t>analyses</w:t>
      </w:r>
      <w:r w:rsidR="004F5FAB" w:rsidRPr="00AB409B">
        <w:rPr>
          <w:rFonts w:ascii="Arial" w:hAnsi="Arial" w:cs="Arial"/>
        </w:rPr>
        <w:fldChar w:fldCharType="begin" w:fldLock="1"/>
      </w:r>
      <w:r w:rsidR="00311C8F">
        <w:rPr>
          <w:rFonts w:ascii="Arial" w:hAnsi="Arial" w:cs="Arial"/>
        </w:rPr>
        <w:instrText>ADDIN CSL_CITATION {"citationItems":[{"id":"ITEM-1","itemData":{"DOI":"10.1001/jama.2020.0150","ISSN":"0098-7484","abstract":"Importance: Preclinical and epidemiological studies indicate a potential chemopreventive role of statins in epithelial ovarian cancer risk. Objective: To evaluate the association of genetically proxied inhibition of 3-hydroxy-3-methylglutaryl coenzyme A (HMG-CoA) reductase (ie, genetic variants related to lower function of HMG-CoA reductase, target of statins) with epithelial ovarian cancer among the general population and in BRCA1/2 mutation carriers. Design, Setting, and Participants: Single-nucleotide polymorphisms (SNPs) in HMGCR, NPC1L1, and PCSK9 associated with low-density lipoprotein (LDL) cholesterol in a genome-wide association study (GWAS) meta-analysis (N ≤196475) were used to proxy therapeutic inhibition of HMG-CoA reductase, Niemann-Pick C1-Like 1 (NPC1L1) and proprotein convertase subtilisin/kexin type 9 (PCSK9), respectively. Summary statistics were obtained for these SNPs from a GWAS meta-analysis of case-control analyses of invasive epithelial ovarian cancer in the Ovarian Cancer Association Consortium (OCAC; N = 63347) and from a GWAS meta-analysis of retrospective cohort analyses of epithelial ovarian cancer among BRCA1/2 mutation carriers in the Consortium of Investigators of Modifiers of BRCA1/2 (CIMBA; N = 31448). Across the 2 consortia, participants were enrolled between 1973 and 2014 and followed up through 2015. OCAC participants came from 14 countries and CIMBA participants came from 25 countries. SNPs were combined into multi-allelic models and mendelian randomization estimates representing lifelong inhibition of targets were generated using inverse-variance weighted random-effects models. Exposures: Primary exposure was genetically proxied inhibition of HMG-CoA reductase and secondary exposures were genetically proxied inhibition of NPC1L1 and PCSK9 and genetically proxied circulating LDL cholesterol levels. Main Outcomes and Measures: Overall and histotype-specific invasive epithelial ovarian cancer (general population) and epithelial ovarian cancer (BRCA1/2 mutation carriers), measured as ovarian cancer odds (general population) and hazard ratio (BRCA1/2 mutation carriers). Results: The OCAC sample included 22406 women with invasive epithelial ovarian cancer and 40941 control individuals and the CIMBA sample included 3887 women with epithelial ovarian cancer and 27561 control individuals. Median ages for the cohorts ranged from 41.5 to 59.0 years and all participants were of European ancestry. In the primary analysis, gene…","author":[{"dropping-particle":"","family":"Yarmolinsky","given":"James","non-dropping-particle":"","parse-names":false,"suffix":""},{"dropping-particle":"","family":"Bull","given":"Caroline J.","non-dropping-particle":"","parse-names":false,"suffix":""},{"dropping-particle":"","family":"Vincent","given":"Emma E.","non-dropping-particle":"","parse-names":false,"suffix":""},{"dropping-particle":"","family":"Robinson","given":"Jamie","non-dropping-particle":"","parse-names":false,"suffix":""},{"dropping-particle":"","family":"Walther","given":"Axel","non-dropping-particle":"","parse-names":false,"suffix":""},{"dropping-particle":"","family":"Smith","given":"George Davey","non-dropping-particle":"","parse-names":false,"suffix":""},{"dropping-particle":"","family":"Lewis","given":"Sarah J.","non-dropping-particle":"","parse-names":false,"suffix":""},{"dropping-particle":"","family":"Relton","given":"Caroline L.","non-dropping-particle":"","parse-names":false,"suffix":""},{"dropping-particle":"","family":"Martin","given":"Richard M.","non-dropping-particle":"","parse-names":false,"suffix":""}],"container-title":"JAMA","id":"ITEM-1","issue":"7","issued":{"date-parts":[["2020","2","18"]]},"page":"646","title":"Association Between Genetically Proxied Inhibition of HMG-CoA Reductase and Epithelial Ovarian Cancer","type":"article-journal","volume":"323"},"uris":["http://www.mendeley.com/documents/?uuid=4c1ed4a4-e471-421f-9947-c3cb8ab43f43"]}],"mendeley":{"formattedCitation":"&lt;sup&gt;29&lt;/sup&gt;","plainTextFormattedCitation":"29","previouslyFormattedCitation":"&lt;sup&gt;29&lt;/sup&gt;"},"properties":{"noteIndex":0},"schema":"https://github.com/citation-style-language/schema/raw/master/csl-citation.json"}</w:instrText>
      </w:r>
      <w:r w:rsidR="004F5FAB" w:rsidRPr="00AB409B">
        <w:rPr>
          <w:rFonts w:ascii="Arial" w:hAnsi="Arial" w:cs="Arial"/>
        </w:rPr>
        <w:fldChar w:fldCharType="separate"/>
      </w:r>
      <w:r w:rsidR="00D35C4A" w:rsidRPr="00D35C4A">
        <w:rPr>
          <w:rFonts w:ascii="Arial" w:hAnsi="Arial" w:cs="Arial"/>
          <w:noProof/>
          <w:vertAlign w:val="superscript"/>
        </w:rPr>
        <w:t>29</w:t>
      </w:r>
      <w:r w:rsidR="004F5FAB" w:rsidRPr="00AB409B">
        <w:rPr>
          <w:rFonts w:ascii="Arial" w:hAnsi="Arial" w:cs="Arial"/>
        </w:rPr>
        <w:fldChar w:fldCharType="end"/>
      </w:r>
      <w:r w:rsidR="000D7445">
        <w:rPr>
          <w:rFonts w:ascii="Arial" w:hAnsi="Arial" w:cs="Arial"/>
        </w:rPr>
        <w:t>, and used appropriate methods to control for residual LD (see below)</w:t>
      </w:r>
      <w:r w:rsidR="00BE7632" w:rsidRPr="00AB409B">
        <w:rPr>
          <w:rFonts w:ascii="Arial" w:hAnsi="Arial" w:cs="Arial"/>
        </w:rPr>
        <w:t>.</w:t>
      </w:r>
    </w:p>
    <w:p w14:paraId="3D847804" w14:textId="77777777" w:rsidR="003C5611" w:rsidRPr="00AB409B" w:rsidRDefault="003C5611" w:rsidP="006357FF">
      <w:pPr>
        <w:spacing w:line="480" w:lineRule="auto"/>
        <w:rPr>
          <w:rFonts w:ascii="Arial" w:hAnsi="Arial" w:cs="Arial"/>
          <w:b/>
        </w:rPr>
      </w:pPr>
    </w:p>
    <w:p w14:paraId="37451783" w14:textId="17A4CF4F" w:rsidR="003C5611" w:rsidRPr="00AB409B" w:rsidRDefault="003C5611" w:rsidP="006357FF">
      <w:pPr>
        <w:spacing w:line="480" w:lineRule="auto"/>
        <w:rPr>
          <w:rFonts w:ascii="Arial" w:hAnsi="Arial" w:cs="Arial"/>
          <w:b/>
        </w:rPr>
      </w:pPr>
      <w:r w:rsidRPr="00AB409B">
        <w:rPr>
          <w:rFonts w:ascii="Arial" w:hAnsi="Arial" w:cs="Arial"/>
          <w:b/>
        </w:rPr>
        <w:t>Statistical analysis</w:t>
      </w:r>
    </w:p>
    <w:p w14:paraId="30CCBDBA" w14:textId="52DC5ABF" w:rsidR="008F4522" w:rsidRPr="00AB409B" w:rsidRDefault="00BC094F" w:rsidP="006357FF">
      <w:pPr>
        <w:spacing w:line="480" w:lineRule="auto"/>
        <w:rPr>
          <w:rFonts w:ascii="Arial" w:hAnsi="Arial" w:cs="Arial"/>
        </w:rPr>
      </w:pPr>
      <w:r w:rsidRPr="00AB409B">
        <w:rPr>
          <w:rFonts w:ascii="Arial" w:hAnsi="Arial" w:cs="Arial"/>
        </w:rPr>
        <w:t xml:space="preserve">Genetic associations with </w:t>
      </w:r>
      <w:r w:rsidR="00664126" w:rsidRPr="00AB409B">
        <w:rPr>
          <w:rFonts w:ascii="Arial" w:hAnsi="Arial" w:cs="Arial"/>
        </w:rPr>
        <w:t>LDL-c</w:t>
      </w:r>
      <w:r w:rsidRPr="00AB409B">
        <w:rPr>
          <w:rFonts w:ascii="Arial" w:hAnsi="Arial" w:cs="Arial"/>
        </w:rPr>
        <w:t xml:space="preserve"> and </w:t>
      </w:r>
      <w:r w:rsidR="00C154C3" w:rsidRPr="00AB409B">
        <w:rPr>
          <w:rFonts w:ascii="Arial" w:hAnsi="Arial" w:cs="Arial"/>
        </w:rPr>
        <w:t>lifespan</w:t>
      </w:r>
      <w:r w:rsidRPr="00AB409B">
        <w:rPr>
          <w:rFonts w:ascii="Arial" w:hAnsi="Arial" w:cs="Arial"/>
        </w:rPr>
        <w:t xml:space="preserve"> were harmonized by aligning beta coefficients to the same effect allele</w:t>
      </w:r>
      <w:r w:rsidRPr="00AB409B">
        <w:rPr>
          <w:rFonts w:ascii="Arial" w:hAnsi="Arial" w:cs="Arial"/>
        </w:rPr>
        <w:fldChar w:fldCharType="begin" w:fldLock="1"/>
      </w:r>
      <w:r w:rsidR="00311C8F">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6&lt;/sup&gt;","plainTextFormattedCitation":"26","previouslyFormattedCitation":"&lt;sup&gt;26&lt;/sup&gt;"},"properties":{"noteIndex":0},"schema":"https://github.com/citation-style-language/schema/raw/master/csl-citation.json"}</w:instrText>
      </w:r>
      <w:r w:rsidRPr="00AB409B">
        <w:rPr>
          <w:rFonts w:ascii="Arial" w:hAnsi="Arial" w:cs="Arial"/>
        </w:rPr>
        <w:fldChar w:fldCharType="separate"/>
      </w:r>
      <w:r w:rsidR="00D35C4A" w:rsidRPr="00D35C4A">
        <w:rPr>
          <w:rFonts w:ascii="Arial" w:hAnsi="Arial" w:cs="Arial"/>
          <w:noProof/>
          <w:vertAlign w:val="superscript"/>
        </w:rPr>
        <w:t>26</w:t>
      </w:r>
      <w:r w:rsidRPr="00AB409B">
        <w:rPr>
          <w:rFonts w:ascii="Arial" w:hAnsi="Arial" w:cs="Arial"/>
        </w:rPr>
        <w:fldChar w:fldCharType="end"/>
      </w:r>
      <w:r w:rsidR="000C739F" w:rsidRPr="00AB409B">
        <w:rPr>
          <w:rFonts w:ascii="Arial" w:hAnsi="Arial" w:cs="Arial"/>
        </w:rPr>
        <w:t xml:space="preserve">, with </w:t>
      </w:r>
      <w:r w:rsidR="006C7C86" w:rsidRPr="00AB409B">
        <w:rPr>
          <w:rFonts w:ascii="Arial" w:hAnsi="Arial" w:cs="Arial"/>
        </w:rPr>
        <w:t xml:space="preserve">no exclusion made for potentially </w:t>
      </w:r>
      <w:r w:rsidR="000C739F" w:rsidRPr="00AB409B">
        <w:rPr>
          <w:rFonts w:ascii="Arial" w:hAnsi="Arial" w:cs="Arial"/>
        </w:rPr>
        <w:t xml:space="preserve">palindromic variants. </w:t>
      </w:r>
      <w:r w:rsidRPr="00AB409B">
        <w:rPr>
          <w:rFonts w:ascii="Arial" w:hAnsi="Arial" w:cs="Arial"/>
        </w:rPr>
        <w:t xml:space="preserve">We used the random-effects inverse-variance weighted (IVW) method as the primary MR </w:t>
      </w:r>
      <w:r w:rsidR="00D06816" w:rsidRPr="00AB409B">
        <w:rPr>
          <w:rFonts w:ascii="Arial" w:hAnsi="Arial" w:cs="Arial"/>
        </w:rPr>
        <w:t>approach</w:t>
      </w:r>
      <w:r w:rsidR="004F5FAB" w:rsidRPr="00AB409B">
        <w:rPr>
          <w:rFonts w:ascii="Arial" w:hAnsi="Arial" w:cs="Arial"/>
        </w:rPr>
        <w:fldChar w:fldCharType="begin" w:fldLock="1"/>
      </w:r>
      <w:r w:rsidR="00311C8F">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6&lt;/sup&gt;","plainTextFormattedCitation":"26","previouslyFormattedCitation":"&lt;sup&gt;26&lt;/sup&gt;"},"properties":{"noteIndex":0},"schema":"https://github.com/citation-style-language/schema/raw/master/csl-citation.json"}</w:instrText>
      </w:r>
      <w:r w:rsidR="004F5FAB" w:rsidRPr="00AB409B">
        <w:rPr>
          <w:rFonts w:ascii="Arial" w:hAnsi="Arial" w:cs="Arial"/>
        </w:rPr>
        <w:fldChar w:fldCharType="separate"/>
      </w:r>
      <w:r w:rsidR="00D35C4A" w:rsidRPr="00D35C4A">
        <w:rPr>
          <w:rFonts w:ascii="Arial" w:hAnsi="Arial" w:cs="Arial"/>
          <w:noProof/>
          <w:vertAlign w:val="superscript"/>
        </w:rPr>
        <w:t>26</w:t>
      </w:r>
      <w:r w:rsidR="004F5FAB" w:rsidRPr="00AB409B">
        <w:rPr>
          <w:rFonts w:ascii="Arial" w:hAnsi="Arial" w:cs="Arial"/>
        </w:rPr>
        <w:fldChar w:fldCharType="end"/>
      </w:r>
      <w:r w:rsidRPr="00AB409B">
        <w:rPr>
          <w:rFonts w:ascii="Arial" w:hAnsi="Arial" w:cs="Arial"/>
        </w:rPr>
        <w:t xml:space="preserve">. This method regresses the SNP-outcome association on the SNP-exposure association and weights the effects by the inverse of the standard error of the SNP-outcome associations, with the intercept </w:t>
      </w:r>
      <w:r w:rsidR="004F5FAB" w:rsidRPr="00AB409B">
        <w:rPr>
          <w:rFonts w:ascii="Arial" w:hAnsi="Arial" w:cs="Arial"/>
        </w:rPr>
        <w:t xml:space="preserve">fixed </w:t>
      </w:r>
      <w:r w:rsidRPr="00AB409B">
        <w:rPr>
          <w:rFonts w:ascii="Arial" w:hAnsi="Arial" w:cs="Arial"/>
        </w:rPr>
        <w:t>at the origin</w:t>
      </w:r>
      <w:r w:rsidRPr="00AB409B">
        <w:rPr>
          <w:rFonts w:ascii="Arial" w:hAnsi="Arial" w:cs="Arial"/>
        </w:rPr>
        <w:fldChar w:fldCharType="begin" w:fldLock="1"/>
      </w:r>
      <w:r w:rsidR="00311C8F">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6&lt;/sup&gt;","plainTextFormattedCitation":"26","previouslyFormattedCitation":"&lt;sup&gt;26&lt;/sup&gt;"},"properties":{"noteIndex":0},"schema":"https://github.com/citation-style-language/schema/raw/master/csl-citation.json"}</w:instrText>
      </w:r>
      <w:r w:rsidRPr="00AB409B">
        <w:rPr>
          <w:rFonts w:ascii="Arial" w:hAnsi="Arial" w:cs="Arial"/>
        </w:rPr>
        <w:fldChar w:fldCharType="separate"/>
      </w:r>
      <w:r w:rsidR="00D35C4A" w:rsidRPr="00D35C4A">
        <w:rPr>
          <w:rFonts w:ascii="Arial" w:hAnsi="Arial" w:cs="Arial"/>
          <w:noProof/>
          <w:vertAlign w:val="superscript"/>
        </w:rPr>
        <w:t>26</w:t>
      </w:r>
      <w:r w:rsidRPr="00AB409B">
        <w:rPr>
          <w:rFonts w:ascii="Arial" w:hAnsi="Arial" w:cs="Arial"/>
        </w:rPr>
        <w:fldChar w:fldCharType="end"/>
      </w:r>
      <w:r w:rsidR="002F5DE2" w:rsidRPr="00AB409B">
        <w:rPr>
          <w:rFonts w:ascii="Arial" w:hAnsi="Arial" w:cs="Arial"/>
        </w:rPr>
        <w:t xml:space="preserve">. This method </w:t>
      </w:r>
      <w:r w:rsidR="004F5FAB" w:rsidRPr="00AB409B">
        <w:rPr>
          <w:rFonts w:ascii="Arial" w:hAnsi="Arial" w:cs="Arial"/>
        </w:rPr>
        <w:t>estimates the</w:t>
      </w:r>
      <w:r w:rsidR="0034210C" w:rsidRPr="00AB409B">
        <w:rPr>
          <w:rFonts w:ascii="Arial" w:hAnsi="Arial" w:cs="Arial"/>
        </w:rPr>
        <w:t xml:space="preserve"> causal ef</w:t>
      </w:r>
      <w:r w:rsidR="00297B4C" w:rsidRPr="00AB409B">
        <w:rPr>
          <w:rFonts w:ascii="Arial" w:hAnsi="Arial" w:cs="Arial"/>
        </w:rPr>
        <w:t>fect of</w:t>
      </w:r>
      <w:r w:rsidR="0034210C" w:rsidRPr="00AB409B">
        <w:rPr>
          <w:rFonts w:ascii="Arial" w:hAnsi="Arial" w:cs="Arial"/>
        </w:rPr>
        <w:t xml:space="preserve"> a 1-standard deviation (SD) increase in</w:t>
      </w:r>
      <w:r w:rsidR="006C7C86" w:rsidRPr="00AB409B">
        <w:rPr>
          <w:rFonts w:ascii="Arial" w:hAnsi="Arial" w:cs="Arial"/>
        </w:rPr>
        <w:t xml:space="preserve"> genetically </w:t>
      </w:r>
      <w:r w:rsidR="000D7445">
        <w:rPr>
          <w:rFonts w:ascii="Arial" w:hAnsi="Arial" w:cs="Arial"/>
        </w:rPr>
        <w:t>proxied</w:t>
      </w:r>
      <w:r w:rsidR="000D7445" w:rsidRPr="00AB409B">
        <w:rPr>
          <w:rFonts w:ascii="Arial" w:hAnsi="Arial" w:cs="Arial"/>
        </w:rPr>
        <w:t xml:space="preserve"> </w:t>
      </w:r>
      <w:r w:rsidR="00A73EBC" w:rsidRPr="00AB409B">
        <w:rPr>
          <w:rFonts w:ascii="Arial" w:hAnsi="Arial" w:cs="Arial"/>
        </w:rPr>
        <w:t>LDL-c</w:t>
      </w:r>
      <w:r w:rsidR="0034210C" w:rsidRPr="00AB409B">
        <w:rPr>
          <w:rFonts w:ascii="Arial" w:hAnsi="Arial" w:cs="Arial"/>
        </w:rPr>
        <w:t xml:space="preserve"> on</w:t>
      </w:r>
      <w:r w:rsidR="00D06816" w:rsidRPr="00AB409B">
        <w:rPr>
          <w:rFonts w:ascii="Arial" w:hAnsi="Arial" w:cs="Arial"/>
        </w:rPr>
        <w:t xml:space="preserve"> years of</w:t>
      </w:r>
      <w:r w:rsidR="0034210C" w:rsidRPr="00AB409B">
        <w:rPr>
          <w:rFonts w:ascii="Arial" w:hAnsi="Arial" w:cs="Arial"/>
        </w:rPr>
        <w:t xml:space="preserve"> lifespan</w:t>
      </w:r>
      <w:r w:rsidR="007A07BF" w:rsidRPr="00AB409B">
        <w:rPr>
          <w:rFonts w:ascii="Arial" w:hAnsi="Arial" w:cs="Arial"/>
        </w:rPr>
        <w:t>.</w:t>
      </w:r>
    </w:p>
    <w:p w14:paraId="4331C40E" w14:textId="77777777" w:rsidR="008F4522" w:rsidRPr="00AB409B" w:rsidRDefault="008F4522" w:rsidP="006357FF">
      <w:pPr>
        <w:spacing w:line="480" w:lineRule="auto"/>
        <w:rPr>
          <w:rFonts w:ascii="Arial" w:hAnsi="Arial" w:cs="Arial"/>
        </w:rPr>
      </w:pPr>
    </w:p>
    <w:p w14:paraId="5A220391" w14:textId="7833A9D6" w:rsidR="00E26E15" w:rsidRPr="00AB409B" w:rsidRDefault="00CA5324" w:rsidP="006357FF">
      <w:pPr>
        <w:spacing w:line="480" w:lineRule="auto"/>
        <w:rPr>
          <w:rFonts w:ascii="Arial" w:hAnsi="Arial" w:cs="Arial"/>
        </w:rPr>
      </w:pPr>
      <w:r w:rsidRPr="00AB409B">
        <w:rPr>
          <w:rFonts w:ascii="Arial" w:hAnsi="Arial" w:cs="Arial"/>
        </w:rPr>
        <w:t xml:space="preserve">Causal effects </w:t>
      </w:r>
      <w:r w:rsidR="007A07BF" w:rsidRPr="00AB409B">
        <w:rPr>
          <w:rFonts w:ascii="Arial" w:hAnsi="Arial" w:cs="Arial"/>
        </w:rPr>
        <w:t xml:space="preserve">estimated in this MR analysis </w:t>
      </w:r>
      <w:r w:rsidR="001306C1" w:rsidRPr="00AB409B">
        <w:rPr>
          <w:rFonts w:ascii="Arial" w:hAnsi="Arial" w:cs="Arial"/>
        </w:rPr>
        <w:t>are</w:t>
      </w:r>
      <w:r w:rsidR="007A07BF" w:rsidRPr="00AB409B">
        <w:rPr>
          <w:rFonts w:ascii="Arial" w:hAnsi="Arial" w:cs="Arial"/>
        </w:rPr>
        <w:t xml:space="preserve"> </w:t>
      </w:r>
      <w:r w:rsidRPr="00AB409B">
        <w:rPr>
          <w:rFonts w:ascii="Arial" w:hAnsi="Arial" w:cs="Arial"/>
        </w:rPr>
        <w:t xml:space="preserve">unbiased provided that the </w:t>
      </w:r>
      <w:del w:id="128" w:author="Daghlas, Iyas" w:date="2021-02-14T22:26:00Z">
        <w:r w:rsidRPr="00AB409B" w:rsidDel="008F3CB9">
          <w:rPr>
            <w:rFonts w:ascii="Arial" w:hAnsi="Arial" w:cs="Arial"/>
          </w:rPr>
          <w:delText>variants in</w:delText>
        </w:r>
      </w:del>
      <w:ins w:id="129" w:author="Daghlas, Iyas" w:date="2021-02-14T22:26:00Z">
        <w:r w:rsidR="008F3CB9">
          <w:rPr>
            <w:rFonts w:ascii="Arial" w:hAnsi="Arial" w:cs="Arial"/>
          </w:rPr>
          <w:t>genetic proxies for</w:t>
        </w:r>
      </w:ins>
      <w:r w:rsidRPr="00AB409B">
        <w:rPr>
          <w:rFonts w:ascii="Arial" w:hAnsi="Arial" w:cs="Arial"/>
        </w:rPr>
        <w:t xml:space="preserve"> </w:t>
      </w:r>
      <w:del w:id="130" w:author="Daghlas, Iyas" w:date="2021-02-14T22:27:00Z">
        <w:r w:rsidRPr="00AB409B" w:rsidDel="008F3CB9">
          <w:rPr>
            <w:rFonts w:ascii="Arial" w:hAnsi="Arial" w:cs="Arial"/>
          </w:rPr>
          <w:delText xml:space="preserve">the </w:delText>
        </w:r>
      </w:del>
      <w:r w:rsidRPr="00AB409B">
        <w:rPr>
          <w:rFonts w:ascii="Arial" w:hAnsi="Arial" w:cs="Arial"/>
        </w:rPr>
        <w:t xml:space="preserve">LDL-c </w:t>
      </w:r>
      <w:del w:id="131" w:author="Daghlas, Iyas" w:date="2021-02-14T22:27:00Z">
        <w:r w:rsidRPr="00AB409B" w:rsidDel="008F3CB9">
          <w:rPr>
            <w:rFonts w:ascii="Arial" w:hAnsi="Arial" w:cs="Arial"/>
          </w:rPr>
          <w:delText xml:space="preserve">instrument </w:delText>
        </w:r>
      </w:del>
      <w:r w:rsidR="008F4522" w:rsidRPr="00AB409B">
        <w:rPr>
          <w:rFonts w:ascii="Arial" w:hAnsi="Arial" w:cs="Arial"/>
        </w:rPr>
        <w:t xml:space="preserve">do not influence lifespan </w:t>
      </w:r>
      <w:r w:rsidRPr="00AB409B">
        <w:rPr>
          <w:rFonts w:ascii="Arial" w:hAnsi="Arial" w:cs="Arial"/>
        </w:rPr>
        <w:t>through pathways independent of LDL-c</w:t>
      </w:r>
      <w:r w:rsidR="008F4522" w:rsidRPr="00AB409B">
        <w:rPr>
          <w:rFonts w:ascii="Arial" w:hAnsi="Arial" w:cs="Arial"/>
        </w:rPr>
        <w:t xml:space="preserve"> (also </w:t>
      </w:r>
      <w:r w:rsidR="002F5DE2" w:rsidRPr="00AB409B">
        <w:rPr>
          <w:rFonts w:ascii="Arial" w:hAnsi="Arial" w:cs="Arial"/>
        </w:rPr>
        <w:t xml:space="preserve">referred to </w:t>
      </w:r>
      <w:r w:rsidR="008F4522" w:rsidRPr="00AB409B">
        <w:rPr>
          <w:rFonts w:ascii="Arial" w:hAnsi="Arial" w:cs="Arial"/>
        </w:rPr>
        <w:t>as horizontal pleiotropy</w:t>
      </w:r>
      <w:r w:rsidR="007A07BF" w:rsidRPr="00AB409B">
        <w:rPr>
          <w:rFonts w:ascii="Arial" w:hAnsi="Arial" w:cs="Arial"/>
        </w:rPr>
        <w:fldChar w:fldCharType="begin" w:fldLock="1"/>
      </w:r>
      <w:r w:rsidR="00311C8F">
        <w:rPr>
          <w:rFonts w:ascii="Arial" w:hAnsi="Arial" w:cs="Arial"/>
        </w:rPr>
        <w:instrText>ADDIN CSL_CITATION {"citationItems":[{"id":"ITEM-1","itemData":{"DOI":"10.1136/bmj.k601","ISSN":"0959-8138","PMID":"30002074","abstract":"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 Understanding","author":[{"dropping-particle":"","family":"Davies","given":"Neil M.","non-dropping-particle":"","parse-names":false,"suffix":""},{"dropping-particle":"V.","family":"Holmes","given":"Michael","non-dropping-particle":"","parse-names":false,"suffix":""},{"dropping-particle":"","family":"Davey Smith","given":"George","non-dropping-particle":"","parse-names":false,"suffix":""}],"container-title":"BMJ","id":"ITEM-1","issued":{"date-parts":[["2018","7","12"]]},"note":"General notes:\n- stratifying by the risk factor of interest","page":"k601","title":"Reading Mendelian randomisation studies: a guide, glossary, and checklist for clinicians","type":"article-journal","volume":"362"},"uris":["http://www.mendeley.com/documents/?uuid=498cb44e-e378-4ca8-8002-97b55c904c50"]}],"mendeley":{"formattedCitation":"&lt;sup&gt;31&lt;/sup&gt;","plainTextFormattedCitation":"31","previouslyFormattedCitation":"&lt;sup&gt;31&lt;/sup&gt;"},"properties":{"noteIndex":0},"schema":"https://github.com/citation-style-language/schema/raw/master/csl-citation.json"}</w:instrText>
      </w:r>
      <w:r w:rsidR="007A07BF" w:rsidRPr="00AB409B">
        <w:rPr>
          <w:rFonts w:ascii="Arial" w:hAnsi="Arial" w:cs="Arial"/>
        </w:rPr>
        <w:fldChar w:fldCharType="separate"/>
      </w:r>
      <w:r w:rsidR="00D35C4A" w:rsidRPr="00D35C4A">
        <w:rPr>
          <w:rFonts w:ascii="Arial" w:hAnsi="Arial" w:cs="Arial"/>
          <w:noProof/>
          <w:vertAlign w:val="superscript"/>
        </w:rPr>
        <w:t>31</w:t>
      </w:r>
      <w:r w:rsidR="007A07BF" w:rsidRPr="00AB409B">
        <w:rPr>
          <w:rFonts w:ascii="Arial" w:hAnsi="Arial" w:cs="Arial"/>
        </w:rPr>
        <w:fldChar w:fldCharType="end"/>
      </w:r>
      <w:r w:rsidR="008F4522" w:rsidRPr="00AB409B">
        <w:rPr>
          <w:rFonts w:ascii="Arial" w:hAnsi="Arial" w:cs="Arial"/>
        </w:rPr>
        <w:t xml:space="preserve">). As a global test for </w:t>
      </w:r>
      <w:r w:rsidR="00FA1105" w:rsidRPr="00AB409B">
        <w:rPr>
          <w:rFonts w:ascii="Arial" w:hAnsi="Arial" w:cs="Arial"/>
        </w:rPr>
        <w:t>potential</w:t>
      </w:r>
      <w:r w:rsidR="008F4522" w:rsidRPr="00AB409B">
        <w:rPr>
          <w:rFonts w:ascii="Arial" w:hAnsi="Arial" w:cs="Arial"/>
        </w:rPr>
        <w:t xml:space="preserve"> horizontal pleiotropy, we conducted a statistical test for heterogeneity using Cochran’s Q, which assesses for over</w:t>
      </w:r>
      <w:r w:rsidR="001306C1" w:rsidRPr="00AB409B">
        <w:rPr>
          <w:rFonts w:ascii="Arial" w:hAnsi="Arial" w:cs="Arial"/>
        </w:rPr>
        <w:t>-</w:t>
      </w:r>
      <w:r w:rsidR="008F4522" w:rsidRPr="00AB409B">
        <w:rPr>
          <w:rFonts w:ascii="Arial" w:hAnsi="Arial" w:cs="Arial"/>
        </w:rPr>
        <w:t xml:space="preserve">dispersion in the causal effects estimated by each </w:t>
      </w:r>
      <w:del w:id="132" w:author="Daghlas, Iyas" w:date="2021-02-14T23:01:00Z">
        <w:r w:rsidR="008F4522" w:rsidRPr="00AB409B" w:rsidDel="00C42F5A">
          <w:rPr>
            <w:rFonts w:ascii="Arial" w:hAnsi="Arial" w:cs="Arial"/>
          </w:rPr>
          <w:delText>variant in the</w:delText>
        </w:r>
      </w:del>
      <w:ins w:id="133" w:author="Daghlas, Iyas" w:date="2021-02-14T23:01:00Z">
        <w:r w:rsidR="00C42F5A">
          <w:rPr>
            <w:rFonts w:ascii="Arial" w:hAnsi="Arial" w:cs="Arial"/>
          </w:rPr>
          <w:t>of the genetic proxies for</w:t>
        </w:r>
      </w:ins>
      <w:r w:rsidR="00E35559" w:rsidRPr="00AB409B">
        <w:rPr>
          <w:rFonts w:ascii="Arial" w:hAnsi="Arial" w:cs="Arial"/>
        </w:rPr>
        <w:t xml:space="preserve"> LDL-c</w:t>
      </w:r>
      <w:del w:id="134" w:author="Daghlas, Iyas" w:date="2021-02-14T23:02:00Z">
        <w:r w:rsidR="008F4522" w:rsidRPr="00AB409B" w:rsidDel="00C42F5A">
          <w:rPr>
            <w:rFonts w:ascii="Arial" w:hAnsi="Arial" w:cs="Arial"/>
          </w:rPr>
          <w:delText xml:space="preserve"> instrument</w:delText>
        </w:r>
      </w:del>
      <w:r w:rsidR="007A07BF" w:rsidRPr="00AB409B">
        <w:rPr>
          <w:rFonts w:ascii="Arial" w:hAnsi="Arial" w:cs="Arial"/>
        </w:rPr>
        <w:fldChar w:fldCharType="begin" w:fldLock="1"/>
      </w:r>
      <w:r w:rsidR="00311C8F">
        <w:rPr>
          <w:rFonts w:ascii="Arial" w:hAnsi="Arial" w:cs="Arial"/>
        </w:rPr>
        <w:instrText>ADDIN CSL_CITATION {"citationItems":[{"id":"ITEM-1","itemData":{"DOI":"10.1002/sim.6522","ISSN":"10970258","abstract":"Mendelian randomisation (MR) estimates causal effects of modifiable phenotypes on an outcome by using genetic variants as instrumental variables, but its validity relies on the assumption of no pleiotropy, that is, genes influence the outcome only through the given phenotype. Excluding pleiotropy is difficult, but the use of multiple instruments can indirectly address the issue: if all genes represent valid instruments, their MR estimates should vary only by chance. The Sargan test detects pleiotropy when individual phenotype, outcome and genotype data are measured in the same subjects. We propose an alternative approach to be used when only summary genetic data are available or data on gene-phenotype and gene-outcome come from different subjects. The presence of pleiotropy is investigated using the between-instrument heterogeneity Q test (together with the I2 index) in a meta-analysis of MR Wald estimates, derived separately from each instrument. For a continuous outcome, we evaluate the approach through simulations and illustrate it using published data. For the scenario where all data come from the same subjects, we compare it with the Sargan test. The Q test tends to be conservative in small samples. Its power increases with the degree of pleiotropy and the sample size, as does the precision of the I2 index, in which case results are similar to those of the Sargan test. In MR studies with large sample sizes based on summary data, the between-instrument Q test represents a useful tool to explore the presence of heterogeneity due to pleiotropy or other causes.","author":[{"dropping-particle":"Del","family":"Greco M","given":"Fabiola","non-dropping-particle":"","parse-names":false,"suffix":""},{"dropping-particle":"","family":"Minelli","given":"Cosetta","non-dropping-particle":"","parse-names":false,"suffix":""},{"dropping-particle":"","family":"Sheehan","given":"Nuala A.","non-dropping-particle":"","parse-names":false,"suffix":""},{"dropping-particle":"","family":"Thompson","given":"John R.","non-dropping-particle":"","parse-names":false,"suffix":""}],"container-title":"Statistics in Medicine","id":"ITEM-1","issue":"21","issued":{"date-parts":[["2015"]]},"page":"2926-2940","title":"Detecting pleiotropy in Mendelian randomisation studies with summary data and a continuous outcome","type":"article-journal","volume":"34"},"uris":["http://www.mendeley.com/documents/?uuid=3caea384-e650-4d07-8091-ee185fe798eb"]}],"mendeley":{"formattedCitation":"&lt;sup&gt;32&lt;/sup&gt;","plainTextFormattedCitation":"32","previouslyFormattedCitation":"&lt;sup&gt;32&lt;/sup&gt;"},"properties":{"noteIndex":0},"schema":"https://github.com/citation-style-language/schema/raw/master/csl-citation.json"}</w:instrText>
      </w:r>
      <w:r w:rsidR="007A07BF" w:rsidRPr="00AB409B">
        <w:rPr>
          <w:rFonts w:ascii="Arial" w:hAnsi="Arial" w:cs="Arial"/>
        </w:rPr>
        <w:fldChar w:fldCharType="separate"/>
      </w:r>
      <w:r w:rsidR="00D35C4A" w:rsidRPr="00D35C4A">
        <w:rPr>
          <w:rFonts w:ascii="Arial" w:hAnsi="Arial" w:cs="Arial"/>
          <w:noProof/>
          <w:vertAlign w:val="superscript"/>
        </w:rPr>
        <w:t>32</w:t>
      </w:r>
      <w:r w:rsidR="007A07BF" w:rsidRPr="00AB409B">
        <w:rPr>
          <w:rFonts w:ascii="Arial" w:hAnsi="Arial" w:cs="Arial"/>
        </w:rPr>
        <w:fldChar w:fldCharType="end"/>
      </w:r>
      <w:r w:rsidR="008F4522" w:rsidRPr="00AB409B">
        <w:rPr>
          <w:rFonts w:ascii="Arial" w:hAnsi="Arial" w:cs="Arial"/>
        </w:rPr>
        <w:t xml:space="preserve">. </w:t>
      </w:r>
      <w:r w:rsidR="00635664" w:rsidRPr="00AB409B">
        <w:rPr>
          <w:rFonts w:ascii="Arial" w:hAnsi="Arial" w:cs="Arial"/>
        </w:rPr>
        <w:t>To assess whether over</w:t>
      </w:r>
      <w:r w:rsidR="001306C1" w:rsidRPr="00AB409B">
        <w:rPr>
          <w:rFonts w:ascii="Arial" w:hAnsi="Arial" w:cs="Arial"/>
        </w:rPr>
        <w:t>-</w:t>
      </w:r>
      <w:r w:rsidR="00635664" w:rsidRPr="00AB409B">
        <w:rPr>
          <w:rFonts w:ascii="Arial" w:hAnsi="Arial" w:cs="Arial"/>
        </w:rPr>
        <w:t xml:space="preserve">dispersion may be </w:t>
      </w:r>
      <w:r w:rsidR="006C7C86" w:rsidRPr="00AB409B">
        <w:rPr>
          <w:rFonts w:ascii="Arial" w:hAnsi="Arial" w:cs="Arial"/>
        </w:rPr>
        <w:t xml:space="preserve">biasing the MR </w:t>
      </w:r>
      <w:r w:rsidR="006C7C86" w:rsidRPr="00AB409B">
        <w:rPr>
          <w:rFonts w:ascii="Arial" w:hAnsi="Arial" w:cs="Arial"/>
        </w:rPr>
        <w:lastRenderedPageBreak/>
        <w:t>estimate</w:t>
      </w:r>
      <w:r w:rsidR="00635664" w:rsidRPr="00AB409B">
        <w:rPr>
          <w:rFonts w:ascii="Arial" w:hAnsi="Arial" w:cs="Arial"/>
        </w:rPr>
        <w:t xml:space="preserve">, </w:t>
      </w:r>
      <w:r w:rsidR="000C739F" w:rsidRPr="00AB409B">
        <w:rPr>
          <w:rFonts w:ascii="Arial" w:hAnsi="Arial" w:cs="Arial"/>
        </w:rPr>
        <w:t xml:space="preserve">we used methods </w:t>
      </w:r>
      <w:r w:rsidR="006C7C86" w:rsidRPr="00AB409B">
        <w:rPr>
          <w:rFonts w:ascii="Arial" w:hAnsi="Arial" w:cs="Arial"/>
        </w:rPr>
        <w:t xml:space="preserve">that </w:t>
      </w:r>
      <w:r w:rsidR="000C739F" w:rsidRPr="00AB409B">
        <w:rPr>
          <w:rFonts w:ascii="Arial" w:hAnsi="Arial" w:cs="Arial"/>
        </w:rPr>
        <w:t>relax assumptions about horizontal pleiotropy, including the weighted median estimator</w:t>
      </w:r>
      <w:r w:rsidR="000C739F" w:rsidRPr="00AB409B">
        <w:rPr>
          <w:rFonts w:ascii="Arial" w:hAnsi="Arial" w:cs="Arial"/>
        </w:rPr>
        <w:fldChar w:fldCharType="begin" w:fldLock="1"/>
      </w:r>
      <w:r w:rsidR="00311C8F">
        <w:rPr>
          <w:rFonts w:ascii="Arial" w:hAnsi="Arial" w:cs="Arial"/>
        </w:rPr>
        <w:instrText>ADDIN CSL_CITATION {"citationItems":[{"id":"ITEM-1","itemData":{"DOI":"10.1002/gepi.21965","ISBN":"1464-3685 (Electronic)\\r0300-5771 (Linking)","ISSN":"0741-0395","PMID":"27061298","abstract":"Developments in genome-wide association studies and the increasing availability of summary genetic association data have made application of Mendelian randomization relatively straightforward. However, obtaining reliable results from a Mendelian randomization investigation remains problematic, as the conventional inverse-variance weighted method only gives consistent estimates if all of the genetic variants in the analysis are valid instrumental variables. We present a novel weighted median estimator for combining data on multiple genetic variants into a single causal estimate. This estimator is consistent even when up to 50% of the information comes from invalid instrumental variables. In a simulation analysis, it is shown to have better finite-sample Type 1 error rates than the inverse-variance weighted method, and is complementary to the recently proposed MR-Egger (Mendelian randomization-Egger) regression method. In analyses of the causal effects of low-density lipoprotein cholesterol and high-density lipoprotein cholesterol on coronary artery disease risk, the inverse-variance weighted method suggests a causal effect of both lipid fractions, whereas the weighted median and MR-Egger regression methods suggest a null effect of high-density lipoprotein cholesterol that corresponds with the experimental evidence. Both median-based and MR-Egger regression methods should be considered as sensitivity analyses for Mendelian randomization investigations with multiple genetic variants.","author":[{"dropping-particle":"","family":"Bowden","given":"Jack","non-dropping-particle":"","parse-names":false,"suffix":""},{"dropping-particle":"","family":"Davey Smith","given":"George","non-dropping-particle":"","parse-names":false,"suffix":""},{"dropping-particle":"","family":"Haycock","given":"Philip C.","non-dropping-particle":"","parse-names":false,"suffix":""},{"dropping-particle":"","family":"Burgess","given":"Stephen","non-dropping-particle":"","parse-names":false,"suffix":""}],"container-title":"Genetic Epidemiology","id":"ITEM-1","issue":"4","issued":{"date-parts":[["2016","5","7"]]},"page":"304-314","title":"Consistent Estimation in Mendelian Randomization with Some Invalid Instruments Using a Weighted Median Estimator","type":"article-journal","volume":"40"},"uris":["http://www.mendeley.com/documents/?uuid=d18b92f0-1c79-4c54-9fd4-e4af6741609e"]}],"mendeley":{"formattedCitation":"&lt;sup&gt;33&lt;/sup&gt;","plainTextFormattedCitation":"33","previouslyFormattedCitation":"&lt;sup&gt;33&lt;/sup&gt;"},"properties":{"noteIndex":0},"schema":"https://github.com/citation-style-language/schema/raw/master/csl-citation.json"}</w:instrText>
      </w:r>
      <w:r w:rsidR="000C739F" w:rsidRPr="00AB409B">
        <w:rPr>
          <w:rFonts w:ascii="Arial" w:hAnsi="Arial" w:cs="Arial"/>
        </w:rPr>
        <w:fldChar w:fldCharType="separate"/>
      </w:r>
      <w:r w:rsidR="00D35C4A" w:rsidRPr="00D35C4A">
        <w:rPr>
          <w:rFonts w:ascii="Arial" w:hAnsi="Arial" w:cs="Arial"/>
          <w:noProof/>
          <w:vertAlign w:val="superscript"/>
        </w:rPr>
        <w:t>33</w:t>
      </w:r>
      <w:r w:rsidR="000C739F" w:rsidRPr="00AB409B">
        <w:rPr>
          <w:rFonts w:ascii="Arial" w:hAnsi="Arial" w:cs="Arial"/>
        </w:rPr>
        <w:fldChar w:fldCharType="end"/>
      </w:r>
      <w:r w:rsidR="000C739F" w:rsidRPr="00AB409B">
        <w:rPr>
          <w:rFonts w:ascii="Arial" w:hAnsi="Arial" w:cs="Arial"/>
        </w:rPr>
        <w:t>, MR-Egger</w:t>
      </w:r>
      <w:r w:rsidR="000C739F" w:rsidRPr="00AB409B">
        <w:rPr>
          <w:rFonts w:ascii="Arial" w:hAnsi="Arial" w:cs="Arial"/>
        </w:rPr>
        <w:fldChar w:fldCharType="begin" w:fldLock="1"/>
      </w:r>
      <w:r w:rsidR="00311C8F">
        <w:rPr>
          <w:rFonts w:ascii="Arial" w:hAnsi="Arial" w:cs="Arial"/>
        </w:rPr>
        <w:instrText>ADDIN CSL_CITATION {"citationItems":[{"id":"ITEM-1","itemData":{"DOI":"10.1093/ije/dyv080","ISBN":"1464-3685 (Electronic)\\r0300-5771 (Linking)","ISSN":"14643685","PMID":"26050253","abstract":"BACKGROUND: The number of Mendelian randomization analyses including large numbers of genetic variants is rapidly increasing. This is due to the proliferation of genome-wide association studies, and the desire to obtain more precise estimates of causal effects. However, some genetic variants may not be valid instrumental variables, in particular due to them having more than one proximal phenotypic correlate (pleiotropy).\\n\\nMETHODS: We view Mendelian randomization with multiple instruments as a meta-analysis, and show that bias caused by pleiotropy can be regarded as analogous to small study bias. Causal estimates using each instrument can be displayed visually by a funnel plot to assess potential asymmetry. Egger regression, a tool to detect small study bias in meta-analysis, can be adapted to test for bias from pleiotropy, and the slope coefficient from Egger regression provides an estimate of the causal effect. Under the assumption that the association of each genetic variant with the exposure is independent of the pleiotropic effect of the variant (not via the exposure), Egger's test gives a valid test of the null causal hypothesis and a consistent causal effect estimate even when all the genetic variants are invalid instrumental variables.\\n\\nRESULTS: We illustrate the use of this approach by re-analysing two published Mendelian randomization studies of the causal effect of height on lung function, and the causal effect of blood pressure on coronary artery disease risk. The conservative nature of this approach is illustrated with these examples.\\n\\nCONCLUSIONS: An adaption of Egger regression (which we call MR-Egger) can detect some violations of the standard instrumental variable assumptions, and provide an effect estimate which is not subject to these violations. The approach provides a sensitivity analysis for the robustness of the findings from a Mendelian randomization investigation.","author":[{"dropping-particle":"","family":"Bowden","given":"Jack","non-dropping-particle":"","parse-names":false,"suffix":""},{"dropping-particle":"","family":"Smith","given":"George Davey","non-dropping-particle":"","parse-names":false,"suffix":""},{"dropping-particle":"","family":"Burgess","given":"Stephen","non-dropping-particle":"","parse-names":false,"suffix":""}],"container-title":"International Journal of Epidemiology","id":"ITEM-1","issue":"2","issued":{"date-parts":[["2015"]]},"page":"512-525","title":"Mendelian randomization with invalid instruments: Effect estimation and bias detection through Egger regression","type":"article-journal","volume":"44"},"uris":["http://www.mendeley.com/documents/?uuid=ab1fc17c-ba51-4f9f-8c4f-0d1af695e03d"]}],"mendeley":{"formattedCitation":"&lt;sup&gt;34&lt;/sup&gt;","plainTextFormattedCitation":"34","previouslyFormattedCitation":"&lt;sup&gt;34&lt;/sup&gt;"},"properties":{"noteIndex":0},"schema":"https://github.com/citation-style-language/schema/raw/master/csl-citation.json"}</w:instrText>
      </w:r>
      <w:r w:rsidR="000C739F" w:rsidRPr="00AB409B">
        <w:rPr>
          <w:rFonts w:ascii="Arial" w:hAnsi="Arial" w:cs="Arial"/>
        </w:rPr>
        <w:fldChar w:fldCharType="separate"/>
      </w:r>
      <w:r w:rsidR="00D35C4A" w:rsidRPr="00D35C4A">
        <w:rPr>
          <w:rFonts w:ascii="Arial" w:hAnsi="Arial" w:cs="Arial"/>
          <w:noProof/>
          <w:vertAlign w:val="superscript"/>
        </w:rPr>
        <w:t>34</w:t>
      </w:r>
      <w:r w:rsidR="000C739F" w:rsidRPr="00AB409B">
        <w:rPr>
          <w:rFonts w:ascii="Arial" w:hAnsi="Arial" w:cs="Arial"/>
        </w:rPr>
        <w:fldChar w:fldCharType="end"/>
      </w:r>
      <w:r w:rsidR="00635664" w:rsidRPr="00AB409B">
        <w:rPr>
          <w:rFonts w:ascii="Arial" w:hAnsi="Arial" w:cs="Arial"/>
        </w:rPr>
        <w:t xml:space="preserve"> (including a statistical test for </w:t>
      </w:r>
      <w:r w:rsidR="00AB409B" w:rsidRPr="00AB409B">
        <w:rPr>
          <w:rFonts w:ascii="Arial" w:hAnsi="Arial" w:cs="Arial"/>
        </w:rPr>
        <w:t>unbalanced pleiotropy</w:t>
      </w:r>
      <w:r w:rsidR="00635664" w:rsidRPr="00AB409B">
        <w:rPr>
          <w:rFonts w:ascii="Arial" w:hAnsi="Arial" w:cs="Arial"/>
        </w:rPr>
        <w:t>)</w:t>
      </w:r>
      <w:r w:rsidR="000C739F" w:rsidRPr="00AB409B">
        <w:rPr>
          <w:rFonts w:ascii="Arial" w:hAnsi="Arial" w:cs="Arial"/>
        </w:rPr>
        <w:t>, contamination mixture method</w:t>
      </w:r>
      <w:r w:rsidR="000C739F" w:rsidRPr="00AB409B">
        <w:rPr>
          <w:rFonts w:ascii="Arial" w:hAnsi="Arial" w:cs="Arial"/>
        </w:rPr>
        <w:fldChar w:fldCharType="begin" w:fldLock="1"/>
      </w:r>
      <w:r w:rsidR="00311C8F">
        <w:rPr>
          <w:rFonts w:ascii="Arial" w:hAnsi="Arial" w:cs="Arial"/>
        </w:rPr>
        <w:instrText>ADDIN CSL_CITATION {"citationItems":[{"id":"ITEM-1","itemData":{"DOI":"10.1038/s41467-019-14156-4","ISSN":"20411723","abstract":"Mendelian randomization (MR) is an epidemiological technique that uses genetic variants to distinguish correlation from causation in observational data. The reliability of a MR investigation depends on the validity of the genetic variants as instrumental variables (IVs). We develop the contamination mixture method, a method for MR with two modalities. First, it identifies groups of genetic variants with similar causal estimates, which may represent distinct mechanisms by which the risk factor influences the outcome. Second, it performs MR robustly and efficiently in the presence of invalid IVs. Compared to other robust methods, it has the lowest mean squared error across a range of realistic scenarios. The method identifies 11 variants associated with increased high-density lipoprotein-cholesterol, decreased triglyceride levels, and decreased coronary heart disease risk that have the same directions of associations with various blood cell traits, suggesting a shared mechanism linking lipids and coronary heart disease risk mediated via platelet aggregation.","author":[{"dropping-particle":"","family":"Burgess","given":"Stephen","non-dropping-particle":"","parse-names":false,"suffix":""},{"dropping-particle":"","family":"Foley","given":"Christopher N.","non-dropping-particle":"","parse-names":false,"suffix":""},{"dropping-particle":"","family":"Allara","given":"Elias","non-dropping-particle":"","parse-names":false,"suffix":""},{"dropping-particle":"","family":"Staley","given":"James R.","non-dropping-particle":"","parse-names":false,"suffix":""},{"dropping-particle":"","family":"Howson","given":"Joanna M.M.","non-dropping-particle":"","parse-names":false,"suffix":""}],"container-title":"Nature Communications","id":"ITEM-1","issue":"1","issued":{"date-parts":[["2020"]]},"publisher":"Springer US","title":"A robust and efficient method for Mendelian randomization with hundreds of genetic variants","type":"article-journal","volume":"11"},"uris":["http://www.mendeley.com/documents/?uuid=c1283659-558a-451a-8798-c8e53e233226"]}],"mendeley":{"formattedCitation":"&lt;sup&gt;35&lt;/sup&gt;","plainTextFormattedCitation":"35","previouslyFormattedCitation":"&lt;sup&gt;35&lt;/sup&gt;"},"properties":{"noteIndex":0},"schema":"https://github.com/citation-style-language/schema/raw/master/csl-citation.json"}</w:instrText>
      </w:r>
      <w:r w:rsidR="000C739F" w:rsidRPr="00AB409B">
        <w:rPr>
          <w:rFonts w:ascii="Arial" w:hAnsi="Arial" w:cs="Arial"/>
        </w:rPr>
        <w:fldChar w:fldCharType="separate"/>
      </w:r>
      <w:r w:rsidR="00D35C4A" w:rsidRPr="00D35C4A">
        <w:rPr>
          <w:rFonts w:ascii="Arial" w:hAnsi="Arial" w:cs="Arial"/>
          <w:noProof/>
          <w:vertAlign w:val="superscript"/>
        </w:rPr>
        <w:t>35</w:t>
      </w:r>
      <w:r w:rsidR="000C739F" w:rsidRPr="00AB409B">
        <w:rPr>
          <w:rFonts w:ascii="Arial" w:hAnsi="Arial" w:cs="Arial"/>
        </w:rPr>
        <w:fldChar w:fldCharType="end"/>
      </w:r>
      <w:r w:rsidR="000C739F" w:rsidRPr="00AB409B">
        <w:rPr>
          <w:rFonts w:ascii="Arial" w:hAnsi="Arial" w:cs="Arial"/>
        </w:rPr>
        <w:t>, and Mendelian randomization pleiotropy residual sum and outlier (MR-PRESSO)</w:t>
      </w:r>
      <w:r w:rsidR="000C739F" w:rsidRPr="00AB409B">
        <w:rPr>
          <w:rFonts w:ascii="Arial" w:hAnsi="Arial" w:cs="Arial"/>
        </w:rPr>
        <w:fldChar w:fldCharType="begin" w:fldLock="1"/>
      </w:r>
      <w:r w:rsidR="00311C8F">
        <w:rPr>
          <w:rFonts w:ascii="Arial" w:hAnsi="Arial" w:cs="Arial"/>
        </w:rPr>
        <w:instrText>ADDIN CSL_CITATION {"citationItems":[{"id":"ITEM-1","itemData":{"DOI":"10.1038/s41588-018-0099-7","ISBN":"1546-1718","ISSN":"1061-4036","PMID":"29686387","abstract":"Horizontal pleiotropy occurs when the variant has an effect on disease outside of its effect on the exposure in Mendelian randomization (MR). Violation of the ‘no horizontal pleiotropy’ assumption can cause severe bias in MR. We developed the Mendelian randomization pleiotropy residual sum and outlier (MR-PRESSO) test to identify horizontal pleiotropic outliers in multi-instrument summary-level MR testing. We showed using simulations that the MR-PRESSO test is best suited when horizontal pleiotropy occurs in &lt;50% of instruments. Next we applied the MR-PRESSO test, along with several other MR tests, to complex traits and diseases and found that horizontal pleiotropy (i) was detectable in over 48% of significant causal relationships in MR; (ii) introduced distortions in the causal estimates in MR that ranged on average from –131% to 201%; (iii) induced false-positive causal relationships in up to 10% of relationships; and (iv) could be corrected in some but not all instances.","author":[{"dropping-particle":"","family":"Verbanck","given":"Marie","non-dropping-particle":"","parse-names":false,"suffix":""},{"dropping-particle":"","family":"Chen","given":"Chia-Yen","non-dropping-particle":"","parse-names":false,"suffix":""},{"dropping-particle":"","family":"Neale","given":"Benjamin","non-dropping-particle":"","parse-names":false,"suffix":""},{"dropping-particle":"","family":"Do","given":"Ron","non-dropping-particle":"","parse-names":false,"suffix":""}],"container-title":"Nature Genetics","id":"ITEM-1","issue":"5","issued":{"date-parts":[["2018","5","23"]]},"note":"GENERAL NOTES:\n- compared to mode based estimator\n- where does it fail: \n1. violations of InSIDE\n2. &amp;gt;50% horizontal pleiotropic variants\n3. No applicable covariate adjustment\n4. other sources of heterogeneity in effect sizes: gene-gene interactions, gene-environment interactions","page":"693-698","publisher":"Springer US","title":"Detection of widespread horizontal pleiotropy in causal relationships inferred from Mendelian randomization between complex traits and diseases","type":"article-journal","volume":"50"},"uris":["http://www.mendeley.com/documents/?uuid=992e4ecd-279f-4297-8413-20fb5b4b6d8c"]}],"mendeley":{"formattedCitation":"&lt;sup&gt;36&lt;/sup&gt;","plainTextFormattedCitation":"36","previouslyFormattedCitation":"&lt;sup&gt;36&lt;/sup&gt;"},"properties":{"noteIndex":0},"schema":"https://github.com/citation-style-language/schema/raw/master/csl-citation.json"}</w:instrText>
      </w:r>
      <w:r w:rsidR="000C739F" w:rsidRPr="00AB409B">
        <w:rPr>
          <w:rFonts w:ascii="Arial" w:hAnsi="Arial" w:cs="Arial"/>
        </w:rPr>
        <w:fldChar w:fldCharType="separate"/>
      </w:r>
      <w:r w:rsidR="00D35C4A" w:rsidRPr="00D35C4A">
        <w:rPr>
          <w:rFonts w:ascii="Arial" w:hAnsi="Arial" w:cs="Arial"/>
          <w:noProof/>
          <w:vertAlign w:val="superscript"/>
        </w:rPr>
        <w:t>36</w:t>
      </w:r>
      <w:r w:rsidR="000C739F" w:rsidRPr="00AB409B">
        <w:rPr>
          <w:rFonts w:ascii="Arial" w:hAnsi="Arial" w:cs="Arial"/>
        </w:rPr>
        <w:fldChar w:fldCharType="end"/>
      </w:r>
      <w:r w:rsidR="000C739F" w:rsidRPr="00AB409B">
        <w:rPr>
          <w:rFonts w:ascii="Arial" w:hAnsi="Arial" w:cs="Arial"/>
        </w:rPr>
        <w:t xml:space="preserve">. </w:t>
      </w:r>
      <w:r w:rsidR="00FF206B" w:rsidRPr="00AB409B">
        <w:rPr>
          <w:rFonts w:ascii="Arial" w:hAnsi="Arial" w:cs="Arial"/>
        </w:rPr>
        <w:t xml:space="preserve">To characterize the function of </w:t>
      </w:r>
      <w:r w:rsidR="006043B9" w:rsidRPr="00AB409B">
        <w:rPr>
          <w:rFonts w:ascii="Arial" w:hAnsi="Arial" w:cs="Arial"/>
        </w:rPr>
        <w:t xml:space="preserve">variants identified as heterogeneous by MR-PRESSO, we </w:t>
      </w:r>
      <w:r w:rsidR="00B26EF2" w:rsidRPr="00AB409B">
        <w:rPr>
          <w:rFonts w:ascii="Arial" w:hAnsi="Arial" w:cs="Arial"/>
        </w:rPr>
        <w:t>obtained</w:t>
      </w:r>
      <w:r w:rsidR="005328A7" w:rsidRPr="00AB409B">
        <w:rPr>
          <w:rFonts w:ascii="Arial" w:hAnsi="Arial" w:cs="Arial"/>
        </w:rPr>
        <w:t xml:space="preserve"> </w:t>
      </w:r>
      <w:r w:rsidR="00B26EF2" w:rsidRPr="00AB409B">
        <w:rPr>
          <w:rFonts w:ascii="Arial" w:hAnsi="Arial" w:cs="Arial"/>
        </w:rPr>
        <w:t>gene-based</w:t>
      </w:r>
      <w:r w:rsidR="005328A7" w:rsidRPr="00AB409B">
        <w:rPr>
          <w:rFonts w:ascii="Arial" w:hAnsi="Arial" w:cs="Arial"/>
        </w:rPr>
        <w:t xml:space="preserve"> annotation on the SNP</w:t>
      </w:r>
      <w:r w:rsidR="006043B9" w:rsidRPr="00AB409B">
        <w:rPr>
          <w:rFonts w:ascii="Arial" w:hAnsi="Arial" w:cs="Arial"/>
        </w:rPr>
        <w:t xml:space="preserve"> </w:t>
      </w:r>
      <w:r w:rsidR="005328A7" w:rsidRPr="00AB409B">
        <w:rPr>
          <w:rFonts w:ascii="Arial" w:hAnsi="Arial" w:cs="Arial"/>
        </w:rPr>
        <w:t>and the identity of</w:t>
      </w:r>
      <w:r w:rsidR="006043B9" w:rsidRPr="00AB409B">
        <w:rPr>
          <w:rFonts w:ascii="Arial" w:hAnsi="Arial" w:cs="Arial"/>
        </w:rPr>
        <w:t xml:space="preserve"> the nearest gene using PhenoScanner</w:t>
      </w:r>
      <w:r w:rsidR="00D20123" w:rsidRPr="00AB409B">
        <w:rPr>
          <w:rFonts w:ascii="Arial" w:hAnsi="Arial" w:cs="Arial"/>
        </w:rPr>
        <w:t xml:space="preserve"> V2</w:t>
      </w:r>
      <w:r w:rsidR="00D20123" w:rsidRPr="00AB409B">
        <w:rPr>
          <w:rFonts w:ascii="Arial" w:hAnsi="Arial" w:cs="Arial"/>
        </w:rPr>
        <w:fldChar w:fldCharType="begin" w:fldLock="1"/>
      </w:r>
      <w:r w:rsidR="00311C8F">
        <w:rPr>
          <w:rFonts w:ascii="Arial" w:hAnsi="Arial" w:cs="Arial"/>
        </w:rPr>
        <w:instrText>ADDIN CSL_CITATION {"citationItems":[{"id":"ITEM-1","itemData":{"DOI":"10.1093/bioinformatics/btz469","ISSN":"14602059","PMID":"31233103","abstract":"PhenoScanner is a curated database of publicly available results from large-scale genetic association studies in humans. This online tool facilitates 'phenome scans', where genetic variants are cross-referenced for association with many phenotypes of different types. Here we present a major update of PhenoScanner ('PhenoScanner V2'), including over 150 million genetic variants and more than 65 billion associations (compared to 350 million associations in PhenoScanner V1) with diseases and traits, gene expression, metabolite and protein levels, and epigenetic markers. The query options have been extended to include searches by genes, genomic regions and phenotypes, as well as for genetic variants. All variants are positionally annotated using the Variant Effect Predictor and the phenotypes are mapped to Experimental Factor Ontology terms. Linkage disequilibrium statistics from the 1000 Genomes project can be used to search for phenotype associations with proxy variants.","author":[{"dropping-particle":"","family":"Kamat","given":"Mihir A.","non-dropping-particle":"","parse-names":false,"suffix":""},{"dropping-particle":"","family":"Blackshaw","given":"James A.","non-dropping-particle":"","parse-names":false,"suffix":""},{"dropping-particle":"","family":"Young","given":"Robin","non-dropping-particle":"","parse-names":false,"suffix":""},{"dropping-particle":"","family":"Surendran","given":"Praveen","non-dropping-particle":"","parse-names":false,"suffix":""},{"dropping-particle":"","family":"Burgess","given":"Stephen","non-dropping-particle":"","parse-names":false,"suffix":""},{"dropping-particle":"","family":"Danesh","given":"John","non-dropping-particle":"","parse-names":false,"suffix":""},{"dropping-particle":"","family":"Butterworth","given":"Adam S.","non-dropping-particle":"","parse-names":false,"suffix":""},{"dropping-particle":"","family":"Staley","given":"James R.","non-dropping-particle":"","parse-names":false,"suffix":""},{"dropping-particle":"","family":"Kelso","given":"Janet","non-dropping-particle":"","parse-names":false,"suffix":""}],"container-title":"Bioinformatics","id":"ITEM-1","issue":"22","issued":{"date-parts":[["2019"]]},"page":"4851-4853","title":"PhenoScanner V2: An expanded tool for searching human genotype-phenotype associations","type":"article-journal","volume":"35"},"uris":["http://www.mendeley.com/documents/?uuid=42472ea8-6a4e-45b8-8437-a091dd2993ba"]}],"mendeley":{"formattedCitation":"&lt;sup&gt;37&lt;/sup&gt;","plainTextFormattedCitation":"37","previouslyFormattedCitation":"&lt;sup&gt;37&lt;/sup&gt;"},"properties":{"noteIndex":0},"schema":"https://github.com/citation-style-language/schema/raw/master/csl-citation.json"}</w:instrText>
      </w:r>
      <w:r w:rsidR="00D20123" w:rsidRPr="00AB409B">
        <w:rPr>
          <w:rFonts w:ascii="Arial" w:hAnsi="Arial" w:cs="Arial"/>
        </w:rPr>
        <w:fldChar w:fldCharType="separate"/>
      </w:r>
      <w:r w:rsidR="00D35C4A" w:rsidRPr="00D35C4A">
        <w:rPr>
          <w:rFonts w:ascii="Arial" w:hAnsi="Arial" w:cs="Arial"/>
          <w:noProof/>
          <w:vertAlign w:val="superscript"/>
        </w:rPr>
        <w:t>37</w:t>
      </w:r>
      <w:r w:rsidR="00D20123" w:rsidRPr="00AB409B">
        <w:rPr>
          <w:rFonts w:ascii="Arial" w:hAnsi="Arial" w:cs="Arial"/>
        </w:rPr>
        <w:fldChar w:fldCharType="end"/>
      </w:r>
      <w:r w:rsidR="000B6F53" w:rsidRPr="00AB409B">
        <w:rPr>
          <w:rFonts w:ascii="Arial" w:hAnsi="Arial" w:cs="Arial"/>
        </w:rPr>
        <w:t xml:space="preserve">, and </w:t>
      </w:r>
      <w:r w:rsidR="008857EA" w:rsidRPr="00AB409B">
        <w:rPr>
          <w:rFonts w:ascii="Arial" w:hAnsi="Arial" w:cs="Arial"/>
        </w:rPr>
        <w:t>determined whether any</w:t>
      </w:r>
      <w:r w:rsidR="000B6F53" w:rsidRPr="00AB409B">
        <w:rPr>
          <w:rFonts w:ascii="Arial" w:hAnsi="Arial" w:cs="Arial"/>
        </w:rPr>
        <w:t xml:space="preserve"> SNP</w:t>
      </w:r>
      <w:r w:rsidR="008857EA" w:rsidRPr="00AB409B">
        <w:rPr>
          <w:rFonts w:ascii="Arial" w:hAnsi="Arial" w:cs="Arial"/>
        </w:rPr>
        <w:t xml:space="preserve">s were </w:t>
      </w:r>
      <w:r w:rsidR="00DD3A2D" w:rsidRPr="00AB409B">
        <w:rPr>
          <w:rFonts w:ascii="Arial" w:hAnsi="Arial" w:cs="Arial"/>
        </w:rPr>
        <w:t xml:space="preserve">positioned </w:t>
      </w:r>
      <w:r w:rsidR="008857EA" w:rsidRPr="00AB409B">
        <w:rPr>
          <w:rFonts w:ascii="Arial" w:hAnsi="Arial" w:cs="Arial"/>
        </w:rPr>
        <w:t>within 1Mb of a lead SNP identified in the lifespan GWAS</w:t>
      </w:r>
      <w:r w:rsidR="008857EA" w:rsidRPr="00AB409B">
        <w:rPr>
          <w:rFonts w:ascii="Arial" w:hAnsi="Arial" w:cs="Arial"/>
        </w:rPr>
        <w:fldChar w:fldCharType="begin" w:fldLock="1"/>
      </w:r>
      <w:r w:rsidR="00311C8F">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17&lt;/sup&gt;","plainTextFormattedCitation":"17","previouslyFormattedCitation":"&lt;sup&gt;17&lt;/sup&gt;"},"properties":{"noteIndex":0},"schema":"https://github.com/citation-style-language/schema/raw/master/csl-citation.json"}</w:instrText>
      </w:r>
      <w:r w:rsidR="008857EA" w:rsidRPr="00AB409B">
        <w:rPr>
          <w:rFonts w:ascii="Arial" w:hAnsi="Arial" w:cs="Arial"/>
        </w:rPr>
        <w:fldChar w:fldCharType="separate"/>
      </w:r>
      <w:r w:rsidR="00D35C4A" w:rsidRPr="00D35C4A">
        <w:rPr>
          <w:rFonts w:ascii="Arial" w:hAnsi="Arial" w:cs="Arial"/>
          <w:noProof/>
          <w:vertAlign w:val="superscript"/>
        </w:rPr>
        <w:t>17</w:t>
      </w:r>
      <w:r w:rsidR="008857EA" w:rsidRPr="00AB409B">
        <w:rPr>
          <w:rFonts w:ascii="Arial" w:hAnsi="Arial" w:cs="Arial"/>
        </w:rPr>
        <w:fldChar w:fldCharType="end"/>
      </w:r>
      <w:r w:rsidR="008857EA" w:rsidRPr="00AB409B">
        <w:rPr>
          <w:rFonts w:ascii="Arial" w:hAnsi="Arial" w:cs="Arial"/>
        </w:rPr>
        <w:t>.</w:t>
      </w:r>
      <w:r w:rsidR="000B6F53" w:rsidRPr="00AB409B">
        <w:rPr>
          <w:rFonts w:ascii="Arial" w:hAnsi="Arial" w:cs="Arial"/>
        </w:rPr>
        <w:t xml:space="preserve"> </w:t>
      </w:r>
      <w:r w:rsidR="00A6036F" w:rsidRPr="00AB409B">
        <w:rPr>
          <w:rFonts w:ascii="Arial" w:hAnsi="Arial" w:cs="Arial"/>
        </w:rPr>
        <w:t xml:space="preserve">We conducted </w:t>
      </w:r>
      <w:r w:rsidR="0012672C" w:rsidRPr="00AB409B">
        <w:rPr>
          <w:rFonts w:ascii="Arial" w:hAnsi="Arial" w:cs="Arial"/>
        </w:rPr>
        <w:t xml:space="preserve">regression-based </w:t>
      </w:r>
      <w:r w:rsidR="00A6036F" w:rsidRPr="00AB409B">
        <w:rPr>
          <w:rFonts w:ascii="Arial" w:hAnsi="Arial" w:cs="Arial"/>
        </w:rPr>
        <w:t>multivariable MR</w:t>
      </w:r>
      <w:r w:rsidR="00A6036F" w:rsidRPr="00AB409B">
        <w:rPr>
          <w:rFonts w:ascii="Arial" w:hAnsi="Arial" w:cs="Arial"/>
        </w:rPr>
        <w:fldChar w:fldCharType="begin" w:fldLock="1"/>
      </w:r>
      <w:r w:rsidR="00311C8F">
        <w:rPr>
          <w:rFonts w:ascii="Arial" w:hAnsi="Arial" w:cs="Arial"/>
        </w:rPr>
        <w:instrText>ADDIN CSL_CITATION {"citationItems":[{"id":"ITEM-1","itemData":{"DOI":"10.1093/aje/kwu283","ISBN":"0002-9262","ISSN":"14766256","PMID":"25632051","abstract":"A conventional Mendelian randomization analysis assesses the causal effect of a risk factor on an outcome by using genetic variants that are solely associated with the risk factor of interest as instrumental variables. However, in some cases, such as the case of triglyceride level as a risk factor for cardiovascular disease, it may be difficult to find a relevant genetic variant that is not also associated with related risk factors, such as other lipid fractions. Such a variant is known as pleiotropic. In this paper, we propose an extension of Mendelian randomization that uses multiple genetic variants associated with several measured risk factors to simultaneously estimate the causal effect of each of the risk factors on the outcome. This \"multivariable Mendelian randomization\" approach is similar to the simultaneous assessment of several treatments in a factorial randomized trial. In this paper, methods for estimating the causal effects are presented and compared using real and simulated data, and the assumptions necessary for a valid multivariable Mendelian randomization analysis are discussed. Subject to these assumptions, we demonstrate that triglyceride-related pathways have a causal effect on the risk of coronary heart disease independent of the effects of low-density lipoprotein cholesterol and high-density lipoprotein cholesterol.","author":[{"dropping-particle":"","family":"Burgess","given":"Stephen","non-dropping-particle":"","parse-names":false,"suffix":""},{"dropping-particle":"","family":"Thompson","given":"Simon G.","non-dropping-particle":"","parse-names":false,"suffix":""}],"container-title":"American Journal of Epidemiology","id":"ITEM-1","issue":"4","issued":{"date-parts":[["2015"]]},"page":"251-260","title":"Multivariable Mendelian randomization: The use of pleiotropic genetic variants to estimate causal effects","type":"article-journal","volume":"181"},"uris":["http://www.mendeley.com/documents/?uuid=ef17d389-4b85-4d2b-b5dd-8f74fc506542"]}],"mendeley":{"formattedCitation":"&lt;sup&gt;38&lt;/sup&gt;","plainTextFormattedCitation":"38","previouslyFormattedCitation":"&lt;sup&gt;38&lt;/sup&gt;"},"properties":{"noteIndex":0},"schema":"https://github.com/citation-style-language/schema/raw/master/csl-citation.json"}</w:instrText>
      </w:r>
      <w:r w:rsidR="00A6036F" w:rsidRPr="00AB409B">
        <w:rPr>
          <w:rFonts w:ascii="Arial" w:hAnsi="Arial" w:cs="Arial"/>
        </w:rPr>
        <w:fldChar w:fldCharType="separate"/>
      </w:r>
      <w:r w:rsidR="00D35C4A" w:rsidRPr="00D35C4A">
        <w:rPr>
          <w:rFonts w:ascii="Arial" w:hAnsi="Arial" w:cs="Arial"/>
          <w:noProof/>
          <w:vertAlign w:val="superscript"/>
        </w:rPr>
        <w:t>38</w:t>
      </w:r>
      <w:r w:rsidR="00A6036F" w:rsidRPr="00AB409B">
        <w:rPr>
          <w:rFonts w:ascii="Arial" w:hAnsi="Arial" w:cs="Arial"/>
        </w:rPr>
        <w:fldChar w:fldCharType="end"/>
      </w:r>
      <w:r w:rsidR="00A6036F" w:rsidRPr="00AB409B">
        <w:rPr>
          <w:rFonts w:ascii="Arial" w:hAnsi="Arial" w:cs="Arial"/>
        </w:rPr>
        <w:t xml:space="preserve"> including LDL-c, HDL-c, and triglycerides as exposures</w:t>
      </w:r>
      <w:r w:rsidR="00E26E15" w:rsidRPr="00AB409B">
        <w:rPr>
          <w:rFonts w:ascii="Arial" w:hAnsi="Arial" w:cs="Arial"/>
        </w:rPr>
        <w:t xml:space="preserve"> </w:t>
      </w:r>
      <w:r w:rsidR="00A6036F" w:rsidRPr="00AB409B">
        <w:rPr>
          <w:rFonts w:ascii="Arial" w:hAnsi="Arial" w:cs="Arial"/>
        </w:rPr>
        <w:t xml:space="preserve">to account for pleiotropic effects of genetic </w:t>
      </w:r>
      <w:del w:id="135" w:author="Daghlas, Iyas" w:date="2021-02-15T00:44:00Z">
        <w:r w:rsidR="00A6036F" w:rsidRPr="00AB409B" w:rsidDel="0095571C">
          <w:rPr>
            <w:rFonts w:ascii="Arial" w:hAnsi="Arial" w:cs="Arial"/>
          </w:rPr>
          <w:delText xml:space="preserve">predictors </w:delText>
        </w:r>
      </w:del>
      <w:ins w:id="136" w:author="Daghlas, Iyas" w:date="2021-02-15T00:44:00Z">
        <w:r w:rsidR="0095571C">
          <w:rPr>
            <w:rFonts w:ascii="Arial" w:hAnsi="Arial" w:cs="Arial"/>
          </w:rPr>
          <w:t>proxies</w:t>
        </w:r>
        <w:r w:rsidR="0095571C" w:rsidRPr="00AB409B">
          <w:rPr>
            <w:rFonts w:ascii="Arial" w:hAnsi="Arial" w:cs="Arial"/>
          </w:rPr>
          <w:t xml:space="preserve"> </w:t>
        </w:r>
      </w:ins>
      <w:r w:rsidR="00A6036F" w:rsidRPr="00AB409B">
        <w:rPr>
          <w:rFonts w:ascii="Arial" w:hAnsi="Arial" w:cs="Arial"/>
        </w:rPr>
        <w:t xml:space="preserve">of </w:t>
      </w:r>
      <w:r w:rsidR="00635664" w:rsidRPr="00AB409B">
        <w:rPr>
          <w:rFonts w:ascii="Arial" w:hAnsi="Arial" w:cs="Arial"/>
        </w:rPr>
        <w:t>LDL-c</w:t>
      </w:r>
      <w:r w:rsidR="00A6036F" w:rsidRPr="00AB409B">
        <w:rPr>
          <w:rFonts w:ascii="Arial" w:hAnsi="Arial" w:cs="Arial"/>
        </w:rPr>
        <w:t xml:space="preserve"> on different lipid fractions</w:t>
      </w:r>
      <w:r w:rsidR="00A6036F" w:rsidRPr="00AB409B">
        <w:rPr>
          <w:rFonts w:ascii="Arial" w:hAnsi="Arial" w:cs="Arial"/>
        </w:rPr>
        <w:fldChar w:fldCharType="begin" w:fldLock="1"/>
      </w:r>
      <w:r w:rsidR="00311C8F">
        <w:rPr>
          <w:rFonts w:ascii="Arial" w:hAnsi="Arial" w:cs="Arial"/>
        </w:rPr>
        <w:instrText>ADDIN CSL_CITATION {"citationItems":[{"id":"ITEM-1","itemData":{"DOI":"10.1371/journal.pone.0108891","ISSN":"19326203","abstract":"Background: Previous Mendelian randomization studies have suggested that, while low-density lipoprotein cholesterol (LDL-c) and triglycerides are causally implicated in coronary artery disease (CAD) risk, high-density lipoprotein cholesterol (HDL-c) may not be, with causal effect estimates compatible with the null.\nPrincipal Findings:The causal effects of these three lipid fractions can be better identified using the extended methods of 'multivariable Mendelian randomization'. We employ this approach using published data on 185 lipid-related genetic variants and their associations with lipid fractions in 188,578 participants, and with CAD risk in 22,233 cases and 64,762 controls. Our results suggest that HDL-c may be causally protective of CAD risk, independently of the effects of LDL-c and triglycerides. Estimated causal odds ratios per standard deviation increase, based on 162 variants not having pleiotropic associations with either blood pressure or body mass index, are 1.57 (95% credible interval 1.45 to 1.70) for LDL-c, 0.91 (0.83 to 0.99, p-value = 0.028) for HDL-c, and 1.29 (1.16 to 1.43) for triglycerides.\nSignificance: Some interventions on HDL-c concentrations may influence risk of CAD, but to a lesser extent than interventions on LDL-c. A causal interpretation of these estimates relies on the assumption that the genetic variants do not have pleiotropic associations with risk factors on other pathways to CAD. If they do, a weaker conclusion is that genetic predictors of LDL-c, HDL-c and triglycerides each have independent associations with CAD risk.","author":[{"dropping-particle":"","family":"Burgess","given":"Stephen","non-dropping-particle":"","parse-names":false,"suffix":""},{"dropping-particle":"","family":"Freitag","given":"Daniel F.","non-dropping-particle":"","parse-names":false,"suffix":""},{"dropping-particle":"","family":"Khan","given":"Hassan","non-dropping-particle":"","parse-names":false,"suffix":""},{"dropping-particle":"","family":"Gorman","given":"Donal N.","non-dropping-particle":"","parse-names":false,"suffix":""},{"dropping-particle":"","family":"Thompson","given":"Simon G.","non-dropping-particle":"","parse-names":false,"suffix":""}],"container-title":"PLoS ONE","id":"ITEM-1","issue":"10","issued":{"date-parts":[["2014"]]},"title":"Using multivariable Mendelian randomization to disentangle the causal effects of lipid fractions","type":"article-journal","volume":"9"},"uris":["http://www.mendeley.com/documents/?uuid=7e4b72f6-aac3-4412-b230-6215e78570fb"]}],"mendeley":{"formattedCitation":"&lt;sup&gt;39&lt;/sup&gt;","plainTextFormattedCitation":"39","previouslyFormattedCitation":"&lt;sup&gt;39&lt;/sup&gt;"},"properties":{"noteIndex":0},"schema":"https://github.com/citation-style-language/schema/raw/master/csl-citation.json"}</w:instrText>
      </w:r>
      <w:r w:rsidR="00A6036F" w:rsidRPr="00AB409B">
        <w:rPr>
          <w:rFonts w:ascii="Arial" w:hAnsi="Arial" w:cs="Arial"/>
        </w:rPr>
        <w:fldChar w:fldCharType="separate"/>
      </w:r>
      <w:r w:rsidR="00D35C4A" w:rsidRPr="00D35C4A">
        <w:rPr>
          <w:rFonts w:ascii="Arial" w:hAnsi="Arial" w:cs="Arial"/>
          <w:noProof/>
          <w:vertAlign w:val="superscript"/>
        </w:rPr>
        <w:t>39</w:t>
      </w:r>
      <w:r w:rsidR="00A6036F" w:rsidRPr="00AB409B">
        <w:rPr>
          <w:rFonts w:ascii="Arial" w:hAnsi="Arial" w:cs="Arial"/>
        </w:rPr>
        <w:fldChar w:fldCharType="end"/>
      </w:r>
      <w:r w:rsidR="001334A2" w:rsidRPr="00AB409B">
        <w:rPr>
          <w:rFonts w:ascii="Arial" w:hAnsi="Arial" w:cs="Arial"/>
          <w:vertAlign w:val="superscript"/>
        </w:rPr>
        <w:t>,</w:t>
      </w:r>
      <w:r w:rsidR="001334A2" w:rsidRPr="00AB409B">
        <w:rPr>
          <w:rFonts w:ascii="Arial" w:hAnsi="Arial" w:cs="Arial"/>
        </w:rPr>
        <w:fldChar w:fldCharType="begin" w:fldLock="1"/>
      </w:r>
      <w:r w:rsidR="00311C8F">
        <w:rPr>
          <w:rFonts w:ascii="Arial" w:hAnsi="Arial" w:cs="Arial"/>
        </w:rPr>
        <w:instrText>ADDIN CSL_CITATION {"citationItems":[{"id":"ITEM-1","itemData":{"DOI":"10.1038/ng.2797","ISBN":"2163684814","ISSN":"1546-1718","PMID":"24097068","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author":[{"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e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s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Ingi Eyjolfsson","given":"Gudmundur","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l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čáková","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è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r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ä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akka","given":"Timo A","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çalo R","non-dropping-particle":"","parse-names":false,"suffix":""},{"dropping-particle":"","family":"Global Lipids Genetics Consortium","given":"","non-dropping-particle":"","parse-names":false,"suffix":""}],"container-title":"Nature genetics","id":"ITEM-1","issue":"11","issued":{"date-parts":[["2013","11","6"]]},"page":"1274-1283","title":"Discovery and refinement of loci associated with lipid levels.","type":"article-journal","volume":"45"},"uris":["http://www.mendeley.com/documents/?uuid=7aa813c4-f5bd-4685-8ffe-5e577fede855"]}],"mendeley":{"formattedCitation":"&lt;sup&gt;19&lt;/sup&gt;","plainTextFormattedCitation":"19","previouslyFormattedCitation":"&lt;sup&gt;19&lt;/sup&gt;"},"properties":{"noteIndex":0},"schema":"https://github.com/citation-style-language/schema/raw/master/csl-citation.json"}</w:instrText>
      </w:r>
      <w:r w:rsidR="001334A2" w:rsidRPr="00AB409B">
        <w:rPr>
          <w:rFonts w:ascii="Arial" w:hAnsi="Arial" w:cs="Arial"/>
        </w:rPr>
        <w:fldChar w:fldCharType="separate"/>
      </w:r>
      <w:r w:rsidR="00D35C4A" w:rsidRPr="00D35C4A">
        <w:rPr>
          <w:rFonts w:ascii="Arial" w:hAnsi="Arial" w:cs="Arial"/>
          <w:noProof/>
          <w:vertAlign w:val="superscript"/>
        </w:rPr>
        <w:t>19</w:t>
      </w:r>
      <w:r w:rsidR="001334A2" w:rsidRPr="00AB409B">
        <w:rPr>
          <w:rFonts w:ascii="Arial" w:hAnsi="Arial" w:cs="Arial"/>
        </w:rPr>
        <w:fldChar w:fldCharType="end"/>
      </w:r>
      <w:r w:rsidR="00A6036F" w:rsidRPr="00AB409B">
        <w:rPr>
          <w:rFonts w:ascii="Arial" w:hAnsi="Arial" w:cs="Arial"/>
        </w:rPr>
        <w:t>.</w:t>
      </w:r>
      <w:ins w:id="137" w:author="Daghlas, Iyas" w:date="2021-02-15T19:00:00Z">
        <w:r w:rsidR="00F644AA">
          <w:rPr>
            <w:rFonts w:ascii="Arial" w:hAnsi="Arial" w:cs="Arial"/>
          </w:rPr>
          <w:t xml:space="preserve"> As a complementary approach</w:t>
        </w:r>
      </w:ins>
      <w:ins w:id="138" w:author="Daghlas, Iyas" w:date="2021-02-15T19:01:00Z">
        <w:r w:rsidR="00F644AA">
          <w:rPr>
            <w:rFonts w:ascii="Arial" w:hAnsi="Arial" w:cs="Arial"/>
          </w:rPr>
          <w:t>, we performed</w:t>
        </w:r>
      </w:ins>
      <w:ins w:id="139" w:author="Daghlas, Iyas" w:date="2021-02-15T19:00:00Z">
        <w:r w:rsidR="00F644AA">
          <w:rPr>
            <w:rFonts w:ascii="Arial" w:hAnsi="Arial" w:cs="Arial"/>
          </w:rPr>
          <w:t xml:space="preserve"> </w:t>
        </w:r>
      </w:ins>
      <w:ins w:id="140" w:author="Daghlas, Iyas" w:date="2021-02-15T19:01:00Z">
        <w:r w:rsidR="00F644AA">
          <w:rPr>
            <w:rFonts w:ascii="Arial" w:hAnsi="Arial" w:cs="Arial"/>
          </w:rPr>
          <w:t xml:space="preserve">analyses using genetic proxies </w:t>
        </w:r>
      </w:ins>
      <w:ins w:id="141" w:author="Daghlas, Iyas" w:date="2021-02-15T19:02:00Z">
        <w:r w:rsidR="00F644AA">
          <w:rPr>
            <w:rFonts w:ascii="Arial" w:hAnsi="Arial" w:cs="Arial"/>
          </w:rPr>
          <w:t xml:space="preserve">for LDL-c </w:t>
        </w:r>
      </w:ins>
      <w:ins w:id="142" w:author="Daghlas, Iyas" w:date="2021-02-15T19:01:00Z">
        <w:r w:rsidR="00F644AA">
          <w:rPr>
            <w:rFonts w:ascii="Arial" w:hAnsi="Arial" w:cs="Arial"/>
          </w:rPr>
          <w:t>that did not associate with either HDL-c or with triglycerides at genome-wide significance (</w:t>
        </w:r>
      </w:ins>
      <w:ins w:id="143" w:author="Daghlas, Iyas" w:date="2021-02-15T19:02:00Z">
        <w:r w:rsidR="00F644AA">
          <w:rPr>
            <w:rFonts w:ascii="Arial" w:hAnsi="Arial" w:cs="Arial"/>
            <w:i/>
          </w:rPr>
          <w:t>P</w:t>
        </w:r>
        <w:r w:rsidR="00F644AA">
          <w:rPr>
            <w:rFonts w:ascii="Arial" w:hAnsi="Arial" w:cs="Arial"/>
          </w:rPr>
          <w:t>&lt;5x10</w:t>
        </w:r>
        <w:r w:rsidR="00F644AA">
          <w:rPr>
            <w:rFonts w:ascii="Arial" w:hAnsi="Arial" w:cs="Arial"/>
            <w:vertAlign w:val="superscript"/>
          </w:rPr>
          <w:t>-8</w:t>
        </w:r>
        <w:r w:rsidR="00F644AA">
          <w:rPr>
            <w:rFonts w:ascii="Arial" w:hAnsi="Arial" w:cs="Arial"/>
          </w:rPr>
          <w:t>).</w:t>
        </w:r>
      </w:ins>
      <w:r w:rsidR="00CD30AF" w:rsidRPr="00AB409B">
        <w:rPr>
          <w:rFonts w:ascii="Arial" w:hAnsi="Arial" w:cs="Arial"/>
        </w:rPr>
        <w:t xml:space="preserve"> To determine whether results were influenced by</w:t>
      </w:r>
      <w:r w:rsidR="00E8077B" w:rsidRPr="00AB409B">
        <w:rPr>
          <w:rFonts w:ascii="Arial" w:hAnsi="Arial" w:cs="Arial"/>
        </w:rPr>
        <w:t xml:space="preserve"> </w:t>
      </w:r>
      <w:r w:rsidR="009D6D8B" w:rsidRPr="00AB409B">
        <w:rPr>
          <w:rFonts w:ascii="Arial" w:hAnsi="Arial" w:cs="Arial"/>
        </w:rPr>
        <w:t xml:space="preserve">winner’s curse </w:t>
      </w:r>
      <w:r w:rsidR="00E8077B" w:rsidRPr="00AB409B">
        <w:rPr>
          <w:rFonts w:ascii="Arial" w:hAnsi="Arial" w:cs="Arial"/>
        </w:rPr>
        <w:t>or</w:t>
      </w:r>
      <w:r w:rsidR="00CD30AF" w:rsidRPr="00AB409B">
        <w:rPr>
          <w:rFonts w:ascii="Arial" w:hAnsi="Arial" w:cs="Arial"/>
        </w:rPr>
        <w:t xml:space="preserve"> </w:t>
      </w:r>
      <w:r w:rsidR="009D6D8B" w:rsidRPr="00AB409B">
        <w:rPr>
          <w:rFonts w:ascii="Arial" w:hAnsi="Arial" w:cs="Arial"/>
        </w:rPr>
        <w:t xml:space="preserve">by </w:t>
      </w:r>
      <w:r w:rsidR="00CD30AF" w:rsidRPr="00AB409B">
        <w:rPr>
          <w:rFonts w:ascii="Arial" w:hAnsi="Arial" w:cs="Arial"/>
        </w:rPr>
        <w:t>exclusion of individuals on lipid-lowering therapy in the GLGC, we repeated IVW analyses using</w:t>
      </w:r>
      <w:r w:rsidR="00D06816" w:rsidRPr="00AB409B">
        <w:rPr>
          <w:rFonts w:ascii="Arial" w:hAnsi="Arial" w:cs="Arial"/>
        </w:rPr>
        <w:t xml:space="preserve"> genetic associations with</w:t>
      </w:r>
      <w:r w:rsidR="00CD30AF" w:rsidRPr="00AB409B">
        <w:rPr>
          <w:rFonts w:ascii="Arial" w:hAnsi="Arial" w:cs="Arial"/>
        </w:rPr>
        <w:t xml:space="preserve"> LDL-c measur</w:t>
      </w:r>
      <w:r w:rsidR="00E633FA" w:rsidRPr="00AB409B">
        <w:rPr>
          <w:rFonts w:ascii="Arial" w:hAnsi="Arial" w:cs="Arial"/>
        </w:rPr>
        <w:t>ed in UK Biobank</w:t>
      </w:r>
      <w:r w:rsidR="00FF206B" w:rsidRPr="00AB409B">
        <w:rPr>
          <w:rFonts w:ascii="Arial" w:hAnsi="Arial" w:cs="Arial"/>
        </w:rPr>
        <w:fldChar w:fldCharType="begin" w:fldLock="1"/>
      </w:r>
      <w:r w:rsidR="00311C8F">
        <w:rPr>
          <w:rFonts w:ascii="Arial" w:hAnsi="Arial" w:cs="Arial"/>
        </w:rPr>
        <w:instrText>ADDIN CSL_CITATION {"citationItems":[{"id":"ITEM-1","itemData":{"URL":"http://www.nealelab.is/uk-biobank/","accessed":{"date-parts":[["2020","6","16"]]},"author":[{"dropping-particle":"","family":"NealeLab","given":"","non-dropping-particle":"","parse-names":false,"suffix":""}],"id":"ITEM-1","issued":{"date-parts":[["2020"]]},"title":"Rapid GWAS of thousands of phenotypes for 337,000 samples in the UK Biobank.","type":"webpage"},"uris":["http://www.mendeley.com/documents/?uuid=bc734001-de39-4908-ab38-570c603bc38f"]}],"mendeley":{"formattedCitation":"&lt;sup&gt;20&lt;/sup&gt;","plainTextFormattedCitation":"20","previouslyFormattedCitation":"&lt;sup&gt;20&lt;/sup&gt;"},"properties":{"noteIndex":0},"schema":"https://github.com/citation-style-language/schema/raw/master/csl-citation.json"}</w:instrText>
      </w:r>
      <w:r w:rsidR="00FF206B" w:rsidRPr="00AB409B">
        <w:rPr>
          <w:rFonts w:ascii="Arial" w:hAnsi="Arial" w:cs="Arial"/>
        </w:rPr>
        <w:fldChar w:fldCharType="separate"/>
      </w:r>
      <w:r w:rsidR="00D35C4A" w:rsidRPr="00D35C4A">
        <w:rPr>
          <w:rFonts w:ascii="Arial" w:hAnsi="Arial" w:cs="Arial"/>
          <w:noProof/>
          <w:vertAlign w:val="superscript"/>
        </w:rPr>
        <w:t>20</w:t>
      </w:r>
      <w:r w:rsidR="00FF206B" w:rsidRPr="00AB409B">
        <w:rPr>
          <w:rFonts w:ascii="Arial" w:hAnsi="Arial" w:cs="Arial"/>
        </w:rPr>
        <w:fldChar w:fldCharType="end"/>
      </w:r>
      <w:ins w:id="144" w:author="Daghlas, Iyas" w:date="2021-02-15T23:51:00Z">
        <w:r w:rsidR="008F743D">
          <w:rPr>
            <w:rFonts w:ascii="Arial" w:hAnsi="Arial" w:cs="Arial"/>
          </w:rPr>
          <w:t xml:space="preserve"> and in the Million Veterans </w:t>
        </w:r>
        <w:commentRangeStart w:id="145"/>
        <w:r w:rsidR="008F743D">
          <w:rPr>
            <w:rFonts w:ascii="Arial" w:hAnsi="Arial" w:cs="Arial"/>
          </w:rPr>
          <w:t>Program</w:t>
        </w:r>
      </w:ins>
      <w:ins w:id="146" w:author="Daghlas, Iyas" w:date="2021-02-15T23:53:00Z">
        <w:r w:rsidR="00311C8F">
          <w:rPr>
            <w:rFonts w:ascii="Arial" w:hAnsi="Arial" w:cs="Arial"/>
          </w:rPr>
          <w:fldChar w:fldCharType="begin" w:fldLock="1"/>
        </w:r>
      </w:ins>
      <w:r w:rsidR="00311C8F">
        <w:rPr>
          <w:rFonts w:ascii="Arial" w:hAnsi="Arial" w:cs="Arial"/>
        </w:rPr>
        <w:instrText>ADDIN CSL_CITATION {"citationItems":[{"id":"ITEM-1","itemData":{"DOI":"10.1038/s41588-018-0222-9","ISSN":"1061-4036","author":[{"dropping-particle":"","family":"Klarin","given":"Derek","non-dropping-particle":"","parse-names":false,"suffix":""},{"dropping-particle":"","family":"Damrauer","given":"Scott M","non-dropping-particle":"","parse-names":false,"suffix":""},{"dropping-particle":"","family":"Cho","given":"Kelly","non-dropping-particle":"","parse-names":false,"suffix":""},{"dropping-particle":"V","family":"Sun","given":"Yan","non-dropping-particle":"","parse-names":false,"suffix":""},{"dropping-particle":"","family":"Teslovich","given":"Tanya M","non-dropping-particle":"","parse-names":false,"suffix":""},{"dropping-particle":"","family":"Honerlaw","given":"Jacqueline","non-dropping-particle":"","parse-names":false,"suffix":""},{"dropping-particle":"","family":"Gagnon","given":"David R.","non-dropping-particle":"","parse-names":false,"suffix":""},{"dropping-particle":"","family":"DuVall","given":"Scott L.","non-dropping-particle":"","parse-names":false,"suffix":""},{"dropping-particle":"","family":"Li","given":"Jin","non-dropping-particle":"","parse-names":false,"suffix":""},{"dropping-particle":"","family":"Peloso","given":"Gina M","non-dropping-particle":"","parse-names":false,"suffix":""},{"dropping-particle":"","family":"Chaffin","given":"Mark","non-dropping-particle":"","parse-names":false,"suffix":""},{"dropping-particle":"","family":"Small","given":"Aeron M","non-dropping-particle":"","parse-names":false,"suffix":""},{"dropping-particle":"","family":"Huang","given":"Jie","non-dropping-particle":"","parse-names":false,"suffix":""},{"dropping-particle":"","family":"Tang","given":"Hua","non-dropping-particle":"","parse-names":false,"suffix":""},{"dropping-particle":"","family":"Lynch","given":"Julie A","non-dropping-particle":"","parse-names":false,"suffix":""},{"dropping-particle":"","family":"Ho","given":"Yuk-lam","non-dropping-particle":"","parse-names":false,"suffix":""},{"dropping-particle":"","family":"Liu","given":"Dajiang J","non-dropping-particle":"","parse-names":false,"suffix":""},{"dropping-particle":"","family":"Emdin","given":"Connor A","non-dropping-particle":"","parse-names":false,"suffix":""},{"dropping-particle":"","family":"Li","given":"Alexander H","non-dropping-particle":"","parse-names":false,"suffix":""},{"dropping-particle":"","family":"Huffman","given":"Jennifer E","non-dropping-particle":"","parse-names":false,"suffix":""},{"dropping-particle":"","family":"Lee","given":"Jennifer S.","non-dropping-particle":"","parse-names":false,"suffix":""},{"dropping-particle":"","family":"Natarajan","given":"Pradeep","non-dropping-particle":"","parse-names":false,"suffix":""},{"dropping-particle":"","family":"Chowdhury","given":"Rajiv","non-dropping-particle":"","parse-names":false,"suffix":""},{"dropping-particle":"","family":"Saleheen","given":"Danish","non-dropping-particle":"","parse-names":false,"suffix":""},{"dropping-particle":"","family":"Vujkovic","given":"Marijana","non-dropping-particle":"","parse-names":false,"suffix":""},{"dropping-particle":"","family":"Baras","given":"Aris","non-dropping-particle":"","parse-names":false,"suffix":""},{"dropping-particle":"","family":"Pyarajan","given":"Saiju","non-dropping-particle":"","parse-names":false,"suffix":""},{"dropping-particle":"","family":"Angelantonio","given":"Emanuele","non-dropping-particle":"Di","parse-names":false,"suffix":""},{"dropping-particle":"","family":"Neale","given":"Benjamin M","non-dropping-particle":"","parse-names":false,"suffix":""},{"dropping-particle":"","family":"Naheed","given":"Aliya","non-dropping-particle":"","parse-names":false,"suffix":""},{"dropping-particle":"V","family":"Khera","given":"Amit","non-dropping-particle":"","parse-names":false,"suffix":""},{"dropping-particle":"","family":"Danesh","given":"John","non-dropping-particle":"","parse-names":false,"suffix":""},{"dropping-particle":"","family":"Chang","given":"Kyong-mi","non-dropping-particle":"","parse-names":false,"suffix":""},{"dropping-particle":"","family":"Abecasis","given":"Gonçalo","non-dropping-particle":"","parse-names":false,"suffix":""},{"dropping-particle":"","family":"Willer","given":"Cristen","non-dropping-particle":"","parse-names":false,"suffix":""},{"dropping-particle":"","family":"Dewey","given":"Frederick E","non-dropping-particle":"","parse-names":false,"suffix":""},{"dropping-particle":"","family":"Carey","given":"David J","non-dropping-particle":"","parse-names":false,"suffix":""},{"dropping-particle":"","family":"Concato","given":"John","non-dropping-particle":"","parse-names":false,"suffix":""},{"dropping-particle":"","family":"Gaziano","given":"J Michael","non-dropping-particle":"","parse-names":false,"suffix":""},{"dropping-particle":"","family":"O’Donnell","given":"Christopher J.","non-dropping-particle":"","parse-names":false,"suffix":""},{"dropping-particle":"","family":"Tsao","given":"Philip S","non-dropping-particle":"","parse-names":false,"suffix":""},{"dropping-particle":"","family":"Kathiresan","given":"Sekar","non-dropping-particle":"","parse-names":false,"suffix":""},{"dropping-particle":"","family":"Rader","given":"Daniel J","non-dropping-particle":"","parse-names":false,"suffix":""},{"dropping-particle":"","family":"Wilson","given":"Peter W F","non-dropping-particle":"","parse-names":false,"suffix":""},{"dropping-particle":"","family":"Assimes","given":"Themistocles L.","non-dropping-particle":"","parse-names":false,"suffix":""}],"container-title":"Nature Genetics","id":"ITEM-1","issue":"11","issued":{"date-parts":[["2018","11","1"]]},"page":"1514-1523","title":"Genetics of blood lipids among ~300,000 multi-ethnic participants of the Million Veteran Program","type":"article-journal","volume":"50"},"uris":["http://www.mendeley.com/documents/?uuid=77691afb-b6ce-4a5f-a388-d8d7c12fc0f6"]}],"mendeley":{"formattedCitation":"&lt;sup&gt;40&lt;/sup&gt;","plainTextFormattedCitation":"40"},"properties":{"noteIndex":0},"schema":"https://github.com/citation-style-language/schema/raw/master/csl-citation.json"}</w:instrText>
      </w:r>
      <w:r w:rsidR="00311C8F">
        <w:rPr>
          <w:rFonts w:ascii="Arial" w:hAnsi="Arial" w:cs="Arial"/>
        </w:rPr>
        <w:fldChar w:fldCharType="separate"/>
      </w:r>
      <w:r w:rsidR="00311C8F" w:rsidRPr="00311C8F">
        <w:rPr>
          <w:rFonts w:ascii="Arial" w:hAnsi="Arial" w:cs="Arial"/>
          <w:noProof/>
          <w:vertAlign w:val="superscript"/>
        </w:rPr>
        <w:t>40</w:t>
      </w:r>
      <w:ins w:id="147" w:author="Daghlas, Iyas" w:date="2021-02-15T23:53:00Z">
        <w:r w:rsidR="00311C8F">
          <w:rPr>
            <w:rFonts w:ascii="Arial" w:hAnsi="Arial" w:cs="Arial"/>
          </w:rPr>
          <w:fldChar w:fldCharType="end"/>
        </w:r>
      </w:ins>
      <w:commentRangeEnd w:id="145"/>
      <w:ins w:id="148" w:author="Daghlas, Iyas" w:date="2021-02-16T01:16:00Z">
        <w:r w:rsidR="00DB6EF0">
          <w:rPr>
            <w:rStyle w:val="CommentReference"/>
          </w:rPr>
          <w:commentReference w:id="145"/>
        </w:r>
      </w:ins>
      <w:r w:rsidR="00635664" w:rsidRPr="00AB409B">
        <w:rPr>
          <w:rFonts w:ascii="Arial" w:hAnsi="Arial" w:cs="Arial"/>
        </w:rPr>
        <w:t>.</w:t>
      </w:r>
      <w:r w:rsidR="00821A5C" w:rsidRPr="00AB409B">
        <w:rPr>
          <w:rFonts w:ascii="Arial" w:hAnsi="Arial" w:cs="Arial"/>
        </w:rPr>
        <w:t xml:space="preserve"> </w:t>
      </w:r>
      <w:r w:rsidR="00E633FA" w:rsidRPr="00AB409B">
        <w:rPr>
          <w:rFonts w:ascii="Arial" w:hAnsi="Arial" w:cs="Arial"/>
        </w:rPr>
        <w:t xml:space="preserve">We </w:t>
      </w:r>
      <w:r w:rsidR="00E31033" w:rsidRPr="00AB409B">
        <w:rPr>
          <w:rFonts w:ascii="Arial" w:hAnsi="Arial" w:cs="Arial"/>
        </w:rPr>
        <w:t xml:space="preserve">conducted a statistical test for heterogeneity to determine </w:t>
      </w:r>
      <w:r w:rsidR="00E633FA" w:rsidRPr="00AB409B">
        <w:rPr>
          <w:rFonts w:ascii="Arial" w:hAnsi="Arial" w:cs="Arial"/>
        </w:rPr>
        <w:t xml:space="preserve">whether the magnitude of this effect differed from the effect estimated </w:t>
      </w:r>
      <w:r w:rsidR="000D7445">
        <w:rPr>
          <w:rFonts w:ascii="Arial" w:hAnsi="Arial" w:cs="Arial"/>
        </w:rPr>
        <w:t>using</w:t>
      </w:r>
      <w:r w:rsidR="00E633FA" w:rsidRPr="00AB409B">
        <w:rPr>
          <w:rFonts w:ascii="Arial" w:hAnsi="Arial" w:cs="Arial"/>
        </w:rPr>
        <w:t xml:space="preserve"> </w:t>
      </w:r>
      <w:del w:id="149" w:author="Daghlas, Iyas" w:date="2021-02-14T23:02:00Z">
        <w:r w:rsidR="00E633FA" w:rsidRPr="00AB409B" w:rsidDel="00C42F5A">
          <w:rPr>
            <w:rFonts w:ascii="Arial" w:hAnsi="Arial" w:cs="Arial"/>
          </w:rPr>
          <w:delText xml:space="preserve">the </w:delText>
        </w:r>
      </w:del>
      <w:ins w:id="150" w:author="Daghlas, Iyas" w:date="2021-02-14T23:02:00Z">
        <w:r w:rsidR="00C42F5A">
          <w:rPr>
            <w:rFonts w:ascii="Arial" w:hAnsi="Arial" w:cs="Arial"/>
          </w:rPr>
          <w:t>variants from the</w:t>
        </w:r>
        <w:r w:rsidR="00C42F5A" w:rsidRPr="00AB409B">
          <w:rPr>
            <w:rFonts w:ascii="Arial" w:hAnsi="Arial" w:cs="Arial"/>
          </w:rPr>
          <w:t xml:space="preserve"> </w:t>
        </w:r>
      </w:ins>
      <w:r w:rsidR="00E633FA" w:rsidRPr="00AB409B">
        <w:rPr>
          <w:rFonts w:ascii="Arial" w:hAnsi="Arial" w:cs="Arial"/>
        </w:rPr>
        <w:t xml:space="preserve">GLGC </w:t>
      </w:r>
      <w:del w:id="151" w:author="Daghlas, Iyas" w:date="2021-02-14T23:02:00Z">
        <w:r w:rsidR="00E633FA" w:rsidRPr="00AB409B" w:rsidDel="00C42F5A">
          <w:rPr>
            <w:rFonts w:ascii="Arial" w:hAnsi="Arial" w:cs="Arial"/>
          </w:rPr>
          <w:delText>instrument</w:delText>
        </w:r>
      </w:del>
      <w:ins w:id="152" w:author="Daghlas, Iyas" w:date="2021-02-14T23:02:00Z">
        <w:r w:rsidR="00C42F5A">
          <w:rPr>
            <w:rFonts w:ascii="Arial" w:hAnsi="Arial" w:cs="Arial"/>
          </w:rPr>
          <w:t>dataset</w:t>
        </w:r>
      </w:ins>
      <w:r w:rsidR="00E31033" w:rsidRPr="00AB409B">
        <w:rPr>
          <w:rFonts w:ascii="Arial" w:hAnsi="Arial" w:cs="Arial"/>
        </w:rPr>
        <w:t xml:space="preserve">. </w:t>
      </w:r>
      <w:r w:rsidR="008E118A" w:rsidRPr="00AB409B">
        <w:rPr>
          <w:rFonts w:ascii="Arial" w:hAnsi="Arial" w:cs="Arial"/>
        </w:rPr>
        <w:t xml:space="preserve">As a secondary outcome, we </w:t>
      </w:r>
      <w:r w:rsidR="00E35559" w:rsidRPr="00AB409B">
        <w:rPr>
          <w:rFonts w:ascii="Arial" w:hAnsi="Arial" w:cs="Arial"/>
        </w:rPr>
        <w:t>conducted</w:t>
      </w:r>
      <w:r w:rsidR="008E118A" w:rsidRPr="00AB409B">
        <w:rPr>
          <w:rFonts w:ascii="Arial" w:hAnsi="Arial" w:cs="Arial"/>
        </w:rPr>
        <w:t xml:space="preserve"> IVW </w:t>
      </w:r>
      <w:r w:rsidR="00FE6FAA" w:rsidRPr="00AB409B">
        <w:rPr>
          <w:rFonts w:ascii="Arial" w:hAnsi="Arial" w:cs="Arial"/>
        </w:rPr>
        <w:t>analysis</w:t>
      </w:r>
      <w:r w:rsidR="008E118A" w:rsidRPr="00AB409B">
        <w:rPr>
          <w:rFonts w:ascii="Arial" w:hAnsi="Arial" w:cs="Arial"/>
        </w:rPr>
        <w:t xml:space="preserve"> of </w:t>
      </w:r>
      <w:r w:rsidR="00155485" w:rsidRPr="00AB409B">
        <w:rPr>
          <w:rFonts w:ascii="Arial" w:hAnsi="Arial" w:cs="Arial"/>
        </w:rPr>
        <w:t xml:space="preserve">genetically </w:t>
      </w:r>
      <w:r w:rsidR="002863C6">
        <w:rPr>
          <w:rFonts w:ascii="Arial" w:hAnsi="Arial" w:cs="Arial"/>
        </w:rPr>
        <w:t>proxied</w:t>
      </w:r>
      <w:r w:rsidR="00155485" w:rsidRPr="00AB409B">
        <w:rPr>
          <w:rFonts w:ascii="Arial" w:hAnsi="Arial" w:cs="Arial"/>
        </w:rPr>
        <w:t xml:space="preserve"> </w:t>
      </w:r>
      <w:r w:rsidR="00E35559" w:rsidRPr="00AB409B">
        <w:rPr>
          <w:rFonts w:ascii="Arial" w:hAnsi="Arial" w:cs="Arial"/>
        </w:rPr>
        <w:t>LDL-c</w:t>
      </w:r>
      <w:r w:rsidR="008E118A" w:rsidRPr="00AB409B">
        <w:rPr>
          <w:rFonts w:ascii="Arial" w:hAnsi="Arial" w:cs="Arial"/>
        </w:rPr>
        <w:t xml:space="preserve"> </w:t>
      </w:r>
      <w:r w:rsidR="00155485" w:rsidRPr="00AB409B">
        <w:rPr>
          <w:rFonts w:ascii="Arial" w:hAnsi="Arial" w:cs="Arial"/>
        </w:rPr>
        <w:t xml:space="preserve">(using the GLGC </w:t>
      </w:r>
      <w:del w:id="153" w:author="Daghlas, Iyas" w:date="2021-02-14T23:03:00Z">
        <w:r w:rsidR="00155485" w:rsidRPr="00AB409B" w:rsidDel="00C42F5A">
          <w:rPr>
            <w:rFonts w:ascii="Arial" w:hAnsi="Arial" w:cs="Arial"/>
          </w:rPr>
          <w:delText xml:space="preserve">instrument </w:delText>
        </w:r>
      </w:del>
      <w:r w:rsidR="00155485" w:rsidRPr="00AB409B">
        <w:rPr>
          <w:rFonts w:ascii="Arial" w:hAnsi="Arial" w:cs="Arial"/>
        </w:rPr>
        <w:t xml:space="preserve">weights) </w:t>
      </w:r>
      <w:r w:rsidR="008E118A" w:rsidRPr="00AB409B">
        <w:rPr>
          <w:rFonts w:ascii="Arial" w:hAnsi="Arial" w:cs="Arial"/>
        </w:rPr>
        <w:t>on the 90</w:t>
      </w:r>
      <w:r w:rsidR="008E118A" w:rsidRPr="00AB409B">
        <w:rPr>
          <w:rFonts w:ascii="Arial" w:hAnsi="Arial" w:cs="Arial"/>
          <w:vertAlign w:val="superscript"/>
        </w:rPr>
        <w:t>th</w:t>
      </w:r>
      <w:r w:rsidR="00FE6FAA" w:rsidRPr="00AB409B">
        <w:rPr>
          <w:rFonts w:ascii="Arial" w:hAnsi="Arial" w:cs="Arial"/>
        </w:rPr>
        <w:t xml:space="preserve"> </w:t>
      </w:r>
      <w:r w:rsidR="00DB5813" w:rsidRPr="00AB409B">
        <w:rPr>
          <w:rFonts w:ascii="Arial" w:hAnsi="Arial" w:cs="Arial"/>
        </w:rPr>
        <w:t xml:space="preserve">vs. </w:t>
      </w:r>
      <w:r w:rsidR="006C7C86" w:rsidRPr="00AB409B">
        <w:rPr>
          <w:rFonts w:ascii="Arial" w:hAnsi="Arial" w:cs="Arial"/>
        </w:rPr>
        <w:t>60</w:t>
      </w:r>
      <w:r w:rsidR="006C7C86" w:rsidRPr="00AB409B">
        <w:rPr>
          <w:rFonts w:ascii="Arial" w:hAnsi="Arial" w:cs="Arial"/>
          <w:vertAlign w:val="superscript"/>
        </w:rPr>
        <w:t>th</w:t>
      </w:r>
      <w:r w:rsidR="006C7C86" w:rsidRPr="00AB409B">
        <w:rPr>
          <w:rFonts w:ascii="Arial" w:hAnsi="Arial" w:cs="Arial"/>
        </w:rPr>
        <w:t xml:space="preserve"> percentile</w:t>
      </w:r>
      <w:r w:rsidR="003A1AEF" w:rsidRPr="00AB409B">
        <w:rPr>
          <w:rFonts w:ascii="Arial" w:hAnsi="Arial" w:cs="Arial"/>
        </w:rPr>
        <w:t xml:space="preserve"> age</w:t>
      </w:r>
      <w:r w:rsidR="006C7C86" w:rsidRPr="00AB409B">
        <w:rPr>
          <w:rFonts w:ascii="Arial" w:hAnsi="Arial" w:cs="Arial"/>
        </w:rPr>
        <w:t xml:space="preserve"> outcome</w:t>
      </w:r>
      <w:ins w:id="154" w:author="Daghlas, Iyas" w:date="2021-02-15T22:06:00Z">
        <w:r w:rsidR="00384FE6">
          <w:rPr>
            <w:rFonts w:ascii="Arial" w:hAnsi="Arial" w:cs="Arial"/>
          </w:rPr>
          <w:t>, and repeated the sensitivity analyses described above.</w:t>
        </w:r>
      </w:ins>
      <w:del w:id="155" w:author="Daghlas, Iyas" w:date="2021-02-15T22:06:00Z">
        <w:r w:rsidR="00FE6FAA" w:rsidRPr="00AB409B" w:rsidDel="00384FE6">
          <w:rPr>
            <w:rFonts w:ascii="Arial" w:hAnsi="Arial" w:cs="Arial"/>
          </w:rPr>
          <w:delText>.</w:delText>
        </w:r>
      </w:del>
    </w:p>
    <w:p w14:paraId="6478F626" w14:textId="77777777" w:rsidR="00E26E15" w:rsidRPr="00AB409B" w:rsidRDefault="00E26E15" w:rsidP="006357FF">
      <w:pPr>
        <w:spacing w:line="480" w:lineRule="auto"/>
        <w:rPr>
          <w:rFonts w:ascii="Arial" w:hAnsi="Arial" w:cs="Arial"/>
        </w:rPr>
      </w:pPr>
    </w:p>
    <w:p w14:paraId="205623DF" w14:textId="45C7118A" w:rsidR="00C154C3" w:rsidRPr="00AB409B" w:rsidRDefault="0074504D" w:rsidP="006357FF">
      <w:pPr>
        <w:spacing w:line="480" w:lineRule="auto"/>
        <w:rPr>
          <w:rFonts w:ascii="Arial" w:hAnsi="Arial" w:cs="Arial"/>
        </w:rPr>
      </w:pPr>
      <w:r w:rsidRPr="00AB409B">
        <w:rPr>
          <w:rFonts w:ascii="Arial" w:hAnsi="Arial" w:cs="Arial"/>
        </w:rPr>
        <w:t>We</w:t>
      </w:r>
      <w:r w:rsidR="003C4F6B" w:rsidRPr="00AB409B">
        <w:rPr>
          <w:rFonts w:ascii="Arial" w:hAnsi="Arial" w:cs="Arial"/>
        </w:rPr>
        <w:t xml:space="preserve"> </w:t>
      </w:r>
      <w:del w:id="156" w:author="Daghlas, Iyas" w:date="2021-02-15T00:44:00Z">
        <w:r w:rsidR="00E26E15" w:rsidRPr="00AB409B" w:rsidDel="00F3336E">
          <w:rPr>
            <w:rFonts w:ascii="Arial" w:hAnsi="Arial" w:cs="Arial"/>
          </w:rPr>
          <w:delText xml:space="preserve">conducted </w:delText>
        </w:r>
      </w:del>
      <w:ins w:id="157" w:author="Daghlas, Iyas" w:date="2021-02-15T00:44:00Z">
        <w:r w:rsidR="00F3336E">
          <w:rPr>
            <w:rFonts w:ascii="Arial" w:hAnsi="Arial" w:cs="Arial"/>
          </w:rPr>
          <w:t>performed</w:t>
        </w:r>
        <w:r w:rsidR="00F3336E" w:rsidRPr="00AB409B">
          <w:rPr>
            <w:rFonts w:ascii="Arial" w:hAnsi="Arial" w:cs="Arial"/>
          </w:rPr>
          <w:t xml:space="preserve"> </w:t>
        </w:r>
      </w:ins>
      <w:r w:rsidR="00E26E15" w:rsidRPr="00AB409B">
        <w:rPr>
          <w:rFonts w:ascii="Arial" w:hAnsi="Arial" w:cs="Arial"/>
        </w:rPr>
        <w:t xml:space="preserve">multivariable MR </w:t>
      </w:r>
      <w:r w:rsidR="00A73EBC" w:rsidRPr="00AB409B">
        <w:rPr>
          <w:rFonts w:ascii="Arial" w:hAnsi="Arial" w:cs="Arial"/>
        </w:rPr>
        <w:t>adjusting</w:t>
      </w:r>
      <w:r w:rsidR="00E26E15" w:rsidRPr="00AB409B">
        <w:rPr>
          <w:rFonts w:ascii="Arial" w:hAnsi="Arial" w:cs="Arial"/>
        </w:rPr>
        <w:t xml:space="preserve"> </w:t>
      </w:r>
      <w:r w:rsidRPr="00AB409B">
        <w:rPr>
          <w:rFonts w:ascii="Arial" w:hAnsi="Arial" w:cs="Arial"/>
        </w:rPr>
        <w:t xml:space="preserve">genetic associations with </w:t>
      </w:r>
      <w:r w:rsidR="00E26E15" w:rsidRPr="00AB409B">
        <w:rPr>
          <w:rFonts w:ascii="Arial" w:hAnsi="Arial" w:cs="Arial"/>
        </w:rPr>
        <w:t xml:space="preserve">LDL-c </w:t>
      </w:r>
      <w:r w:rsidR="00A73EBC" w:rsidRPr="00AB409B">
        <w:rPr>
          <w:rFonts w:ascii="Arial" w:hAnsi="Arial" w:cs="Arial"/>
        </w:rPr>
        <w:t>for</w:t>
      </w:r>
      <w:r w:rsidR="00E26E15" w:rsidRPr="00AB409B">
        <w:rPr>
          <w:rFonts w:ascii="Arial" w:hAnsi="Arial" w:cs="Arial"/>
        </w:rPr>
        <w:t xml:space="preserve"> CAD</w:t>
      </w:r>
      <w:ins w:id="158" w:author="Daghlas, Iyas" w:date="2021-02-14T22:26:00Z">
        <w:r w:rsidR="008F3CB9">
          <w:rPr>
            <w:rFonts w:ascii="Arial" w:hAnsi="Arial" w:cs="Arial"/>
          </w:rPr>
          <w:t xml:space="preserve"> and ischemic stroke</w:t>
        </w:r>
      </w:ins>
      <w:r w:rsidR="00E26E15" w:rsidRPr="00AB409B">
        <w:rPr>
          <w:rFonts w:ascii="Arial" w:hAnsi="Arial" w:cs="Arial"/>
        </w:rPr>
        <w:t xml:space="preserve"> to estimate the </w:t>
      </w:r>
      <w:r w:rsidR="00D06816" w:rsidRPr="00AB409B">
        <w:rPr>
          <w:rFonts w:ascii="Arial" w:hAnsi="Arial" w:cs="Arial"/>
        </w:rPr>
        <w:t>direct</w:t>
      </w:r>
      <w:r w:rsidR="00E26E15" w:rsidRPr="00AB409B">
        <w:rPr>
          <w:rFonts w:ascii="Arial" w:hAnsi="Arial" w:cs="Arial"/>
        </w:rPr>
        <w:t xml:space="preserve"> effect of LDL-c on lifespan</w:t>
      </w:r>
      <w:r w:rsidR="00A73EBC" w:rsidRPr="00AB409B">
        <w:rPr>
          <w:rFonts w:ascii="Arial" w:hAnsi="Arial" w:cs="Arial"/>
        </w:rPr>
        <w:t>.</w:t>
      </w:r>
      <w:r w:rsidR="0090089D" w:rsidRPr="00AB409B">
        <w:rPr>
          <w:rFonts w:ascii="Arial" w:hAnsi="Arial" w:cs="Arial"/>
        </w:rPr>
        <w:t xml:space="preserve"> These estimates were </w:t>
      </w:r>
      <w:r w:rsidR="0090089D" w:rsidRPr="00AB409B">
        <w:rPr>
          <w:rFonts w:ascii="Arial" w:hAnsi="Arial" w:cs="Arial"/>
        </w:rPr>
        <w:lastRenderedPageBreak/>
        <w:t xml:space="preserve">used to quantify the proportion of the total LDL-c effect on lifespan that was </w:t>
      </w:r>
      <w:r w:rsidR="000352B3" w:rsidRPr="00AB409B">
        <w:rPr>
          <w:rFonts w:ascii="Arial" w:hAnsi="Arial" w:cs="Arial"/>
        </w:rPr>
        <w:t xml:space="preserve">not </w:t>
      </w:r>
      <w:r w:rsidR="00821A5C" w:rsidRPr="00AB409B">
        <w:rPr>
          <w:rFonts w:ascii="Arial" w:hAnsi="Arial" w:cs="Arial"/>
        </w:rPr>
        <w:t xml:space="preserve">mediated </w:t>
      </w:r>
      <w:r w:rsidR="0090089D" w:rsidRPr="00AB409B">
        <w:rPr>
          <w:rFonts w:ascii="Arial" w:hAnsi="Arial" w:cs="Arial"/>
        </w:rPr>
        <w:t>through CAD</w:t>
      </w:r>
      <w:ins w:id="159" w:author="Daghlas, Iyas" w:date="2021-02-14T22:26:00Z">
        <w:r w:rsidR="008F3CB9">
          <w:rPr>
            <w:rFonts w:ascii="Arial" w:hAnsi="Arial" w:cs="Arial"/>
          </w:rPr>
          <w:t xml:space="preserve"> and ischemic stroke</w:t>
        </w:r>
      </w:ins>
      <w:r w:rsidR="00EF119F" w:rsidRPr="00AB409B">
        <w:rPr>
          <w:rFonts w:ascii="Arial" w:hAnsi="Arial" w:cs="Arial"/>
        </w:rPr>
        <w:fldChar w:fldCharType="begin" w:fldLock="1"/>
      </w:r>
      <w:r w:rsidR="00311C8F">
        <w:rPr>
          <w:rFonts w:ascii="Arial" w:hAnsi="Arial" w:cs="Arial"/>
        </w:rPr>
        <w:instrText>ADDIN CSL_CITATION {"citationItems":[{"id":"ITEM-1","itemData":{"DOI":"10.1534/genetics.117.300191","ISSN":"19432631","abstract":"© 2017 by the Genetics Society of America Mendelian randomization is the use of genetic variants as instrumental variables to estimate causal effects of risk factors on outcomes. The total causal effect of a risk factor is the change in the outcome resulting from intervening on the risk factor. This total causal effect may potentially encompass multiple mediating mechanisms. For a proposed mediator, the direct effect of the risk factor is the change in the outcome resulting from a change in the risk factor, keeping the mediator constant. A difference between the total effect and the direct effect indicates that the causal pathway from the risk factor to the outcome acts at least in part via the mediator (an indirect effect). Here, we show that Mendelian randomization estimates of total and direct effects can be obtained using summarized data on genetic associations with the risk factor, mediator, and outcome, potentially from different data sources. We perform simulations to test the validity of this approach when there is unmeasured confounding and/or bidirectional effects between the risk factor and mediator. We illustrate this method using the relationship between age at menarche and risk of breast cancer, with body mass index (BMI) as a potential mediator. We show an inverse direct causal effect of age at menarche on risk of breast cancer (independent of BMI), and a positive indirect effect via BMI. In conclusion, multivariable Mendelian randomization using summarized genetic data provides a rapid and accessible analytic strategy that can be undertaken using publicly available data to better understand causal mechanisms.","author":[{"dropping-particle":"","family":"Burgess","given":"Stephen","non-dropping-particle":"","parse-names":false,"suffix":""},{"dropping-particle":"","family":"Thompson","given":"Deborah J.","non-dropping-particle":"","parse-names":false,"suffix":""},{"dropping-particle":"","family":"Rees","given":"Jessica M.B.","non-dropping-particle":"","parse-names":false,"suffix":""},{"dropping-particle":"","family":"Day","given":"Felix R.","non-dropping-particle":"","parse-names":false,"suffix":""},{"dropping-particle":"","family":"Perry","given":"John R.","non-dropping-particle":"","parse-names":false,"suffix":""},{"dropping-particle":"","family":"Ong","given":"Ken K.","non-dropping-particle":"","parse-names":false,"suffix":""}],"container-title":"Genetics","id":"ITEM-1","issue":"2","issued":{"date-parts":[["2017"]]},"note":"Notes\n- 'population-averaged causal effect'; 'intervening on the population distribution of the risk factor'\n- later puberty &amp;gt; reduction in total # ovulatory cycles &amp;gt; reduction in life-time sex-hormone exposure\n- for binary outcomes, do not provide an estimate of the indirect causal effect (only total and direct)\n\nCopied\n&amp;quot;When using genetic associations from multiple datasets in a two-sample Mendelian randomization setting, ideally the associations should be estimated on samples from the same underlying population. This is particularly important with regard to ethnicity, as different linkage disequilibrium structures can mean that genetic variants may be associated with the risk factor in one population and not in another, or be valid instruments in one population but not in another.&amp;quot;\n\nNotes on product/difference method\nhttps://academic.oup.com/aje/article/182/2/105/94961#86237830\n&amp;gt;product method useful b/c mediator can be binary\n&amp;gt; proportion mediated may be unstable w/ small effects\n&amp;gt; Josef reports total effect, and proportion mediated of total effect","page":"481-487","title":"Dissecting causal pathways using mendelian randomization with summarized genetic data: Application to age at menarche and risk of breast cancer","type":"article-journal","volume":"207"},"uris":["http://www.mendeley.com/documents/?uuid=16019512-66a4-4793-b385-5b79b784b4e6"]}],"mendeley":{"formattedCitation":"&lt;sup&gt;41&lt;/sup&gt;","plainTextFormattedCitation":"41","previouslyFormattedCitation":"&lt;sup&gt;40&lt;/sup&gt;"},"properties":{"noteIndex":0},"schema":"https://github.com/citation-style-language/schema/raw/master/csl-citation.json"}</w:instrText>
      </w:r>
      <w:r w:rsidR="00EF119F" w:rsidRPr="00AB409B">
        <w:rPr>
          <w:rFonts w:ascii="Arial" w:hAnsi="Arial" w:cs="Arial"/>
        </w:rPr>
        <w:fldChar w:fldCharType="separate"/>
      </w:r>
      <w:r w:rsidR="00311C8F" w:rsidRPr="00311C8F">
        <w:rPr>
          <w:rFonts w:ascii="Arial" w:hAnsi="Arial" w:cs="Arial"/>
          <w:noProof/>
          <w:vertAlign w:val="superscript"/>
        </w:rPr>
        <w:t>41</w:t>
      </w:r>
      <w:r w:rsidR="00EF119F" w:rsidRPr="00AB409B">
        <w:rPr>
          <w:rFonts w:ascii="Arial" w:hAnsi="Arial" w:cs="Arial"/>
        </w:rPr>
        <w:fldChar w:fldCharType="end"/>
      </w:r>
      <w:r w:rsidR="00821A5C" w:rsidRPr="00AB409B">
        <w:rPr>
          <w:rFonts w:ascii="Arial" w:hAnsi="Arial" w:cs="Arial"/>
          <w:vertAlign w:val="superscript"/>
        </w:rPr>
        <w:t>,</w:t>
      </w:r>
      <w:r w:rsidR="00B0321F" w:rsidRPr="00AB409B">
        <w:rPr>
          <w:rFonts w:ascii="Arial" w:hAnsi="Arial" w:cs="Arial"/>
          <w:vertAlign w:val="superscript"/>
        </w:rPr>
        <w:fldChar w:fldCharType="begin" w:fldLock="1"/>
      </w:r>
      <w:r w:rsidR="00311C8F">
        <w:rPr>
          <w:rFonts w:ascii="Arial" w:hAnsi="Arial" w:cs="Arial"/>
          <w:vertAlign w:val="superscript"/>
        </w:rPr>
        <w:instrText>ADDIN CSL_CITATION {"citationItems":[{"id":"ITEM-1","itemData":{"DOI":"10.1136/bmj.l1855","ISSN":"0959-8138","abstract":"Objectives To investigate the role of body mass index (BMI), systolic blood pressure, and smoking behaviour in explaining the effect of education on the risk of cardiovascular disease outcomes. Design Mendelian randomisation study. Setting UK Biobank and international genome-wide association study data. Participants Predominantly participants of European ancestry. Exposure Educational attainment, BMI, systolic blood pressure, and smoking behaviour in observational analysis, and randomly allocated genetic variants to instrument these traits in mendelian randomisation. Main outcomes measure The risk of coronary heart disease, stroke, myocardial infarction, and cardiovascular disease (all subtypes; all measured in odds ratio), and the degree to which this is mediated through BMI, systolic blood pressure, and smoking behaviour respectively. Results Each additional standard deviation of education (3.6 years) was associated with a 13% lower risk of coronary heart disease (odds ratio 0.86, 95% confidence interval 0.84 to 0.89) in observational analysis and a 37% lower risk (0.63, 0.60 to 0.67) in mendelian randomisation analysis. As a proportion of the total risk reduction, BMI was estimated to mediate 15% (95% confidence interval 13% to 17%) and 18% (14% to 23%) in the observational and mendelian randomisation estimates, respectively. Corresponding estimates were 11% (9% to 13%) and 21% (15% to 27%) for systolic blood pressure and 19% (15% to 22%) and 34% (17% to 50%) for smoking behaviour. All three risk factors combined were estimated to mediate 42% (36% to 48%) and 36% (5% to 68%) of the effect of education on coronary heart disease in observational and mendelian randomisation analyses, respectively. Similar results were obtained when investigating the risk of stroke, myocardial infarction, and cardiovascular disease. Conclusions BMI, systolic blood pressure, and smoking behaviour mediate a substantial proportion of the protective effect of education on the risk of cardiovascular outcomes and intervening on these would lead to reductions in cases of cardiovascular disease attributable to lower levels of education. However, more than half of the protective effect of education remains unexplained and requires further investigation.","author":[{"dropping-particle":"","family":"Carter","given":"Alice R.","non-dropping-particle":"","parse-names":false,"suffix":""},{"dropping-particle":"","family":"Gill","given":"Dipender","non-dropping-particle":"","parse-names":false,"suffix":""},{"dropping-particle":"","family":"Davies","given":"Neil M.","non-dropping-particle":"","parse-names":false,"suffix":""},{"dropping-particle":"","family":"Taylor","given":"Amy E.","non-dropping-particle":"","parse-names":false,"suffix":""},{"dropping-particle":"","family":"Tillmann","given":"Taavi","non-dropping-particle":"","parse-names":false,"suffix":""},{"dropping-particle":"","family":"Vaucher","given":"Julien","non-dropping-particle":"","parse-names":false,"suffix":""},{"dropping-particle":"","family":"Wootton","given":"Robyn E.","non-dropping-particle":"","parse-names":false,"suffix":""},{"dropping-particle":"","family":"Munafò","given":"Marcus R.","non-dropping-particle":"","parse-names":false,"suffix":""},{"dropping-particle":"","family":"Hemani","given":"Gibran","non-dropping-particle":"","parse-names":false,"suffix":""},{"dropping-particle":"","family":"Malik","given":"Rainer","non-dropping-particle":"","parse-names":false,"suffix":""},{"dropping-particle":"","family":"Seshadri","given":"Sudha","non-dropping-particle":"","parse-names":false,"suffix":""},{"dropping-particle":"","family":"Woo","given":"Daniel","non-dropping-particle":"","parse-names":false,"suffix":""},{"dropping-particle":"","family":"Burgess","given":"Stephen","non-dropping-particle":"","parse-names":false,"suffix":""},{"dropping-particle":"","family":"Davey Smith","given":"George","non-dropping-particle":"","parse-names":false,"suffix":""},{"dropping-particle":"V.","family":"Holmes","given":"Michael","non-dropping-particle":"","parse-names":false,"suffix":""},{"dropping-particle":"","family":"Tzoulaki","given":"Ioanna","non-dropping-particle":"","parse-names":false,"suffix":""},{"dropping-particle":"","family":"Howe","given":"Laura D.","non-dropping-particle":"","parse-names":false,"suffix":""},{"dropping-particle":"","family":"Dehghan","given":"Abbas","non-dropping-particle":"","parse-names":false,"suffix":""}],"container-title":"BMJ","id":"ITEM-1","issued":{"date-parts":[["2019","5","22"]]},"page":"l1855","title":"Understanding the consequences of education inequality on cardiovascular disease: mendelian randomisation study","type":"article-journal","volume":"365"},"uris":["http://www.mendeley.com/documents/?uuid=1f97d7af-ee67-428c-bcc4-50826fea6db9"]}],"mendeley":{"formattedCitation":"&lt;sup&gt;42&lt;/sup&gt;","plainTextFormattedCitation":"42","previouslyFormattedCitation":"&lt;sup&gt;41&lt;/sup&gt;"},"properties":{"noteIndex":0},"schema":"https://github.com/citation-style-language/schema/raw/master/csl-citation.json"}</w:instrText>
      </w:r>
      <w:r w:rsidR="00B0321F" w:rsidRPr="00AB409B">
        <w:rPr>
          <w:rFonts w:ascii="Arial" w:hAnsi="Arial" w:cs="Arial"/>
          <w:vertAlign w:val="superscript"/>
        </w:rPr>
        <w:fldChar w:fldCharType="separate"/>
      </w:r>
      <w:r w:rsidR="00311C8F" w:rsidRPr="00311C8F">
        <w:rPr>
          <w:rFonts w:ascii="Arial" w:hAnsi="Arial" w:cs="Arial"/>
          <w:noProof/>
          <w:vertAlign w:val="superscript"/>
        </w:rPr>
        <w:t>42</w:t>
      </w:r>
      <w:r w:rsidR="00B0321F" w:rsidRPr="00AB409B">
        <w:rPr>
          <w:rFonts w:ascii="Arial" w:hAnsi="Arial" w:cs="Arial"/>
          <w:vertAlign w:val="superscript"/>
        </w:rPr>
        <w:fldChar w:fldCharType="end"/>
      </w:r>
      <w:r w:rsidR="0090089D" w:rsidRPr="00AB409B">
        <w:rPr>
          <w:rFonts w:ascii="Arial" w:hAnsi="Arial" w:cs="Arial"/>
        </w:rPr>
        <w:t xml:space="preserve">. Standard errors were estimated using </w:t>
      </w:r>
      <w:r w:rsidRPr="00AB409B">
        <w:rPr>
          <w:rFonts w:ascii="Arial" w:hAnsi="Arial" w:cs="Arial"/>
        </w:rPr>
        <w:t xml:space="preserve">the propagation of error method. </w:t>
      </w:r>
      <w:r w:rsidR="00422541" w:rsidRPr="00AB409B">
        <w:rPr>
          <w:rFonts w:ascii="Arial" w:hAnsi="Arial" w:cs="Arial"/>
        </w:rPr>
        <w:t xml:space="preserve">In analyses of LDL-c restricted to predefined gene regions, we used the IVW method accounting for correlation between genetic </w:t>
      </w:r>
      <w:ins w:id="160" w:author="Daghlas, Iyas" w:date="2021-02-14T23:03:00Z">
        <w:r w:rsidR="00C42F5A">
          <w:rPr>
            <w:rFonts w:ascii="Arial" w:hAnsi="Arial" w:cs="Arial"/>
          </w:rPr>
          <w:t>variants</w:t>
        </w:r>
      </w:ins>
      <w:del w:id="161" w:author="Daghlas, Iyas" w:date="2021-02-14T23:03:00Z">
        <w:r w:rsidR="00422541" w:rsidRPr="00AB409B" w:rsidDel="00C42F5A">
          <w:rPr>
            <w:rFonts w:ascii="Arial" w:hAnsi="Arial" w:cs="Arial"/>
          </w:rPr>
          <w:delText>instruments</w:delText>
        </w:r>
      </w:del>
      <w:r w:rsidR="007322DA" w:rsidRPr="00AB409B">
        <w:rPr>
          <w:rFonts w:ascii="Arial" w:hAnsi="Arial" w:cs="Arial"/>
        </w:rPr>
        <w:t xml:space="preserve"> (IVW-</w:t>
      </w:r>
      <w:proofErr w:type="spellStart"/>
      <w:r w:rsidR="007322DA" w:rsidRPr="00AB409B">
        <w:rPr>
          <w:rFonts w:ascii="Arial" w:hAnsi="Arial" w:cs="Arial"/>
        </w:rPr>
        <w:t>corr</w:t>
      </w:r>
      <w:proofErr w:type="spellEnd"/>
      <w:r w:rsidR="007322DA" w:rsidRPr="00AB409B">
        <w:rPr>
          <w:rFonts w:ascii="Arial" w:hAnsi="Arial" w:cs="Arial"/>
        </w:rPr>
        <w:t>)</w:t>
      </w:r>
      <w:r w:rsidR="00422541" w:rsidRPr="00AB409B">
        <w:rPr>
          <w:rFonts w:ascii="Arial" w:hAnsi="Arial" w:cs="Arial"/>
        </w:rPr>
        <w:fldChar w:fldCharType="begin" w:fldLock="1"/>
      </w:r>
      <w:r w:rsidR="00311C8F">
        <w:rPr>
          <w:rFonts w:ascii="Arial" w:hAnsi="Arial" w:cs="Arial"/>
        </w:rPr>
        <w:instrText>ADDIN CSL_CITATION {"citationItems":[{"id":"ITEM-1","itemData":{"DOI":"10.1093/ije/dyx034","ISSN":"0300-5771","author":[{"dropping-particle":"","family":"Yavorska","given":"Olena O","non-dropping-particle":"","parse-names":false,"suffix":""},{"dropping-particle":"","family":"Burgess","given":"Stephen","non-dropping-particle":"","parse-names":false,"suffix":""}],"container-title":"International Journal of Epidemiology","id":"ITEM-1","issue":"6","issued":{"date-parts":[["2017","12","1"]]},"page":"1734-1739","title":"MendelianRandomization: an R package for performing Mendelian randomization analyses using summarized data","type":"article-journal","volume":"46"},"uris":["http://www.mendeley.com/documents/?uuid=4c9c7028-8a6e-4a30-b01c-a0d2a98ea6bf"]}],"mendeley":{"formattedCitation":"&lt;sup&gt;43&lt;/sup&gt;","plainTextFormattedCitation":"43","previouslyFormattedCitation":"&lt;sup&gt;42&lt;/sup&gt;"},"properties":{"noteIndex":0},"schema":"https://github.com/citation-style-language/schema/raw/master/csl-citation.json"}</w:instrText>
      </w:r>
      <w:r w:rsidR="00422541" w:rsidRPr="00AB409B">
        <w:rPr>
          <w:rFonts w:ascii="Arial" w:hAnsi="Arial" w:cs="Arial"/>
        </w:rPr>
        <w:fldChar w:fldCharType="separate"/>
      </w:r>
      <w:r w:rsidR="00311C8F" w:rsidRPr="00311C8F">
        <w:rPr>
          <w:rFonts w:ascii="Arial" w:hAnsi="Arial" w:cs="Arial"/>
          <w:noProof/>
          <w:vertAlign w:val="superscript"/>
        </w:rPr>
        <w:t>43</w:t>
      </w:r>
      <w:r w:rsidR="00422541" w:rsidRPr="00AB409B">
        <w:rPr>
          <w:rFonts w:ascii="Arial" w:hAnsi="Arial" w:cs="Arial"/>
        </w:rPr>
        <w:fldChar w:fldCharType="end"/>
      </w:r>
      <w:r w:rsidR="00422541" w:rsidRPr="00AB409B">
        <w:rPr>
          <w:rFonts w:ascii="Arial" w:hAnsi="Arial" w:cs="Arial"/>
        </w:rPr>
        <w:t>.</w:t>
      </w:r>
      <w:r w:rsidR="00E35559" w:rsidRPr="00AB409B">
        <w:rPr>
          <w:rFonts w:ascii="Arial" w:hAnsi="Arial" w:cs="Arial"/>
        </w:rPr>
        <w:t xml:space="preserve"> Correlations were estimated using the 1,000 Genomes Project Phase 3 European LD reference panel</w:t>
      </w:r>
      <w:r w:rsidR="00E35559" w:rsidRPr="00AB409B">
        <w:rPr>
          <w:rFonts w:ascii="Arial" w:hAnsi="Arial" w:cs="Arial"/>
        </w:rPr>
        <w:fldChar w:fldCharType="begin" w:fldLock="1"/>
      </w:r>
      <w:r w:rsidR="00311C8F">
        <w:rPr>
          <w:rFonts w:ascii="Arial" w:hAnsi="Arial" w:cs="Arial"/>
        </w:rPr>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9594b7ec-73d9-4b90-ae69-1e541968087c"]}],"mendeley":{"formattedCitation":"&lt;sup&gt;25&lt;/sup&gt;","plainTextFormattedCitation":"25","previouslyFormattedCitation":"&lt;sup&gt;25&lt;/sup&gt;"},"properties":{"noteIndex":0},"schema":"https://github.com/citation-style-language/schema/raw/master/csl-citation.json"}</w:instrText>
      </w:r>
      <w:r w:rsidR="00E35559" w:rsidRPr="00AB409B">
        <w:rPr>
          <w:rFonts w:ascii="Arial" w:hAnsi="Arial" w:cs="Arial"/>
        </w:rPr>
        <w:fldChar w:fldCharType="separate"/>
      </w:r>
      <w:r w:rsidR="00D35C4A" w:rsidRPr="00D35C4A">
        <w:rPr>
          <w:rFonts w:ascii="Arial" w:hAnsi="Arial" w:cs="Arial"/>
          <w:noProof/>
          <w:vertAlign w:val="superscript"/>
        </w:rPr>
        <w:t>25</w:t>
      </w:r>
      <w:r w:rsidR="00E35559" w:rsidRPr="00AB409B">
        <w:rPr>
          <w:rFonts w:ascii="Arial" w:hAnsi="Arial" w:cs="Arial"/>
        </w:rPr>
        <w:fldChar w:fldCharType="end"/>
      </w:r>
      <w:r w:rsidR="003C4F6B" w:rsidRPr="00AB409B">
        <w:rPr>
          <w:rFonts w:ascii="Arial" w:hAnsi="Arial" w:cs="Arial"/>
        </w:rPr>
        <w:t xml:space="preserve">, accessed through the </w:t>
      </w:r>
      <w:proofErr w:type="spellStart"/>
      <w:r w:rsidR="003C4F6B" w:rsidRPr="00AB409B">
        <w:rPr>
          <w:rFonts w:ascii="Arial" w:hAnsi="Arial" w:cs="Arial"/>
        </w:rPr>
        <w:t>TwoSampleMR</w:t>
      </w:r>
      <w:proofErr w:type="spellEnd"/>
      <w:r w:rsidR="003C4F6B" w:rsidRPr="00AB409B">
        <w:rPr>
          <w:rFonts w:ascii="Arial" w:hAnsi="Arial" w:cs="Arial"/>
        </w:rPr>
        <w:t xml:space="preserve"> package of R</w:t>
      </w:r>
      <w:r w:rsidR="007A07BF" w:rsidRPr="00AB409B">
        <w:rPr>
          <w:rFonts w:ascii="Arial" w:hAnsi="Arial" w:cs="Arial"/>
        </w:rPr>
        <w:fldChar w:fldCharType="begin" w:fldLock="1"/>
      </w:r>
      <w:r w:rsidR="00311C8F">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6&lt;/sup&gt;","plainTextFormattedCitation":"26","previouslyFormattedCitation":"&lt;sup&gt;26&lt;/sup&gt;"},"properties":{"noteIndex":0},"schema":"https://github.com/citation-style-language/schema/raw/master/csl-citation.json"}</w:instrText>
      </w:r>
      <w:r w:rsidR="007A07BF" w:rsidRPr="00AB409B">
        <w:rPr>
          <w:rFonts w:ascii="Arial" w:hAnsi="Arial" w:cs="Arial"/>
        </w:rPr>
        <w:fldChar w:fldCharType="separate"/>
      </w:r>
      <w:r w:rsidR="00D35C4A" w:rsidRPr="00D35C4A">
        <w:rPr>
          <w:rFonts w:ascii="Arial" w:hAnsi="Arial" w:cs="Arial"/>
          <w:noProof/>
          <w:vertAlign w:val="superscript"/>
        </w:rPr>
        <w:t>26</w:t>
      </w:r>
      <w:r w:rsidR="007A07BF" w:rsidRPr="00AB409B">
        <w:rPr>
          <w:rFonts w:ascii="Arial" w:hAnsi="Arial" w:cs="Arial"/>
        </w:rPr>
        <w:fldChar w:fldCharType="end"/>
      </w:r>
      <w:r w:rsidR="007A07BF" w:rsidRPr="00AB409B">
        <w:rPr>
          <w:rFonts w:ascii="Arial" w:hAnsi="Arial" w:cs="Arial"/>
        </w:rPr>
        <w:t xml:space="preserve">. </w:t>
      </w:r>
      <w:r w:rsidR="000D7445">
        <w:rPr>
          <w:rFonts w:ascii="Arial" w:hAnsi="Arial" w:cs="Arial"/>
        </w:rPr>
        <w:t>In a sensitivity analysis</w:t>
      </w:r>
      <w:r w:rsidR="00C154C3" w:rsidRPr="00AB409B">
        <w:rPr>
          <w:rFonts w:ascii="Arial" w:hAnsi="Arial" w:cs="Arial"/>
        </w:rPr>
        <w:t xml:space="preserve"> we further clumped these </w:t>
      </w:r>
      <w:del w:id="162" w:author="Daghlas, Iyas" w:date="2021-02-14T23:03:00Z">
        <w:r w:rsidR="00C154C3" w:rsidRPr="00AB409B" w:rsidDel="00C42F5A">
          <w:rPr>
            <w:rFonts w:ascii="Arial" w:hAnsi="Arial" w:cs="Arial"/>
          </w:rPr>
          <w:delText xml:space="preserve">instruments </w:delText>
        </w:r>
      </w:del>
      <w:ins w:id="163" w:author="Daghlas, Iyas" w:date="2021-02-14T23:03:00Z">
        <w:r w:rsidR="00C42F5A">
          <w:rPr>
            <w:rFonts w:ascii="Arial" w:hAnsi="Arial" w:cs="Arial"/>
          </w:rPr>
          <w:t>genetic proxies</w:t>
        </w:r>
        <w:r w:rsidR="00C42F5A" w:rsidRPr="00AB409B">
          <w:rPr>
            <w:rFonts w:ascii="Arial" w:hAnsi="Arial" w:cs="Arial"/>
          </w:rPr>
          <w:t xml:space="preserve"> </w:t>
        </w:r>
      </w:ins>
      <w:r w:rsidR="00C154C3" w:rsidRPr="00AB409B">
        <w:rPr>
          <w:rFonts w:ascii="Arial" w:hAnsi="Arial" w:cs="Arial"/>
        </w:rPr>
        <w:t xml:space="preserve">to an </w:t>
      </w:r>
      <w:r w:rsidR="00C154C3" w:rsidRPr="00AB409B">
        <w:rPr>
          <w:rFonts w:ascii="Arial" w:hAnsi="Arial" w:cs="Arial"/>
          <w:i/>
        </w:rPr>
        <w:t>r</w:t>
      </w:r>
      <w:r w:rsidR="00C154C3" w:rsidRPr="00AB409B">
        <w:rPr>
          <w:rFonts w:ascii="Arial" w:hAnsi="Arial" w:cs="Arial"/>
          <w:vertAlign w:val="superscript"/>
        </w:rPr>
        <w:t>2</w:t>
      </w:r>
      <w:r w:rsidR="00C154C3" w:rsidRPr="00AB409B">
        <w:rPr>
          <w:rFonts w:ascii="Arial" w:hAnsi="Arial" w:cs="Arial"/>
        </w:rPr>
        <w:t xml:space="preserve"> &lt; 0.1 and used conventional IVW </w:t>
      </w:r>
      <w:r w:rsidR="00E35559" w:rsidRPr="00AB409B">
        <w:rPr>
          <w:rFonts w:ascii="Arial" w:hAnsi="Arial" w:cs="Arial"/>
        </w:rPr>
        <w:t>regression without accounting for correlation</w:t>
      </w:r>
      <w:r w:rsidR="00C154C3" w:rsidRPr="00AB409B">
        <w:rPr>
          <w:rFonts w:ascii="Arial" w:hAnsi="Arial" w:cs="Arial"/>
        </w:rPr>
        <w:t>.</w:t>
      </w:r>
      <w:ins w:id="164" w:author="Daghlas, Iyas" w:date="2021-02-15T21:07:00Z">
        <w:r w:rsidR="009D6025">
          <w:rPr>
            <w:rFonts w:ascii="Arial" w:hAnsi="Arial" w:cs="Arial"/>
          </w:rPr>
          <w:t xml:space="preserve"> This clumped set of variants was also used in</w:t>
        </w:r>
      </w:ins>
      <w:ins w:id="165" w:author="Daghlas, Iyas" w:date="2021-02-15T21:08:00Z">
        <w:r w:rsidR="009D6025">
          <w:rPr>
            <w:rFonts w:ascii="Arial" w:hAnsi="Arial" w:cs="Arial"/>
          </w:rPr>
          <w:t xml:space="preserve"> weighted median and MR Egger</w:t>
        </w:r>
      </w:ins>
      <w:ins w:id="166" w:author="Daghlas, Iyas" w:date="2021-02-15T21:07:00Z">
        <w:r w:rsidR="009D6025">
          <w:rPr>
            <w:rFonts w:ascii="Arial" w:hAnsi="Arial" w:cs="Arial"/>
          </w:rPr>
          <w:t xml:space="preserve"> sensitivity analyses for the genes that had at least three available </w:t>
        </w:r>
      </w:ins>
      <w:ins w:id="167" w:author="Daghlas, Iyas" w:date="2021-02-15T22:07:00Z">
        <w:r w:rsidR="00384FE6">
          <w:rPr>
            <w:rFonts w:ascii="Arial" w:hAnsi="Arial" w:cs="Arial"/>
          </w:rPr>
          <w:t>genetic proxies</w:t>
        </w:r>
      </w:ins>
      <w:ins w:id="168" w:author="Daghlas, Iyas" w:date="2021-02-15T21:07:00Z">
        <w:r w:rsidR="009D6025">
          <w:rPr>
            <w:rFonts w:ascii="Arial" w:hAnsi="Arial" w:cs="Arial"/>
          </w:rPr>
          <w:t xml:space="preserve"> for use in MR analyses.</w:t>
        </w:r>
      </w:ins>
      <w:r w:rsidR="00C154C3" w:rsidRPr="00AB409B">
        <w:rPr>
          <w:rFonts w:ascii="Arial" w:hAnsi="Arial" w:cs="Arial"/>
        </w:rPr>
        <w:t xml:space="preserve"> </w:t>
      </w:r>
      <w:r w:rsidR="00D06816" w:rsidRPr="00AB409B">
        <w:rPr>
          <w:rFonts w:ascii="Arial" w:hAnsi="Arial" w:cs="Arial"/>
        </w:rPr>
        <w:t xml:space="preserve">All </w:t>
      </w:r>
      <w:r w:rsidR="008E118A" w:rsidRPr="00AB409B">
        <w:rPr>
          <w:rFonts w:ascii="Arial" w:hAnsi="Arial" w:cs="Arial"/>
        </w:rPr>
        <w:t xml:space="preserve">MR analyses were conducted using the </w:t>
      </w:r>
      <w:proofErr w:type="spellStart"/>
      <w:r w:rsidR="008E118A" w:rsidRPr="00AB409B">
        <w:rPr>
          <w:rFonts w:ascii="Arial" w:hAnsi="Arial" w:cs="Arial"/>
        </w:rPr>
        <w:t>TwoSampleMR</w:t>
      </w:r>
      <w:proofErr w:type="spellEnd"/>
      <w:r w:rsidR="007063D7" w:rsidRPr="00AB409B">
        <w:rPr>
          <w:rFonts w:ascii="Arial" w:hAnsi="Arial" w:cs="Arial"/>
        </w:rPr>
        <w:t xml:space="preserve"> v0.4.23</w:t>
      </w:r>
      <w:r w:rsidR="008E118A" w:rsidRPr="00AB409B">
        <w:rPr>
          <w:rFonts w:ascii="Arial" w:hAnsi="Arial" w:cs="Arial"/>
        </w:rPr>
        <w:fldChar w:fldCharType="begin" w:fldLock="1"/>
      </w:r>
      <w:r w:rsidR="00311C8F">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6&lt;/sup&gt;","plainTextFormattedCitation":"26","previouslyFormattedCitation":"&lt;sup&gt;26&lt;/sup&gt;"},"properties":{"noteIndex":0},"schema":"https://github.com/citation-style-language/schema/raw/master/csl-citation.json"}</w:instrText>
      </w:r>
      <w:r w:rsidR="008E118A" w:rsidRPr="00AB409B">
        <w:rPr>
          <w:rFonts w:ascii="Arial" w:hAnsi="Arial" w:cs="Arial"/>
        </w:rPr>
        <w:fldChar w:fldCharType="separate"/>
      </w:r>
      <w:r w:rsidR="00D35C4A" w:rsidRPr="00D35C4A">
        <w:rPr>
          <w:rFonts w:ascii="Arial" w:hAnsi="Arial" w:cs="Arial"/>
          <w:noProof/>
          <w:vertAlign w:val="superscript"/>
        </w:rPr>
        <w:t>26</w:t>
      </w:r>
      <w:r w:rsidR="008E118A" w:rsidRPr="00AB409B">
        <w:rPr>
          <w:rFonts w:ascii="Arial" w:hAnsi="Arial" w:cs="Arial"/>
        </w:rPr>
        <w:fldChar w:fldCharType="end"/>
      </w:r>
      <w:r w:rsidR="008E118A" w:rsidRPr="00AB409B">
        <w:rPr>
          <w:rFonts w:ascii="Arial" w:hAnsi="Arial" w:cs="Arial"/>
        </w:rPr>
        <w:t xml:space="preserve"> and </w:t>
      </w:r>
      <w:proofErr w:type="spellStart"/>
      <w:r w:rsidR="008E118A" w:rsidRPr="00AB409B">
        <w:rPr>
          <w:rFonts w:ascii="Arial" w:hAnsi="Arial" w:cs="Arial"/>
        </w:rPr>
        <w:t>MendelianRandomization</w:t>
      </w:r>
      <w:proofErr w:type="spellEnd"/>
      <w:r w:rsidR="007063D7" w:rsidRPr="00AB409B">
        <w:rPr>
          <w:rFonts w:ascii="Arial" w:hAnsi="Arial" w:cs="Arial"/>
        </w:rPr>
        <w:t xml:space="preserve"> v0.4.1</w:t>
      </w:r>
      <w:r w:rsidR="008E118A" w:rsidRPr="00AB409B">
        <w:rPr>
          <w:rFonts w:ascii="Arial" w:hAnsi="Arial" w:cs="Arial"/>
        </w:rPr>
        <w:fldChar w:fldCharType="begin" w:fldLock="1"/>
      </w:r>
      <w:r w:rsidR="00311C8F">
        <w:rPr>
          <w:rFonts w:ascii="Arial" w:hAnsi="Arial" w:cs="Arial"/>
        </w:rPr>
        <w:instrText>ADDIN CSL_CITATION {"citationItems":[{"id":"ITEM-1","itemData":{"DOI":"10.1093/ije/dyx034","ISSN":"0300-5771","author":[{"dropping-particle":"","family":"Yavorska","given":"Olena O","non-dropping-particle":"","parse-names":false,"suffix":""},{"dropping-particle":"","family":"Burgess","given":"Stephen","non-dropping-particle":"","parse-names":false,"suffix":""}],"container-title":"International Journal of Epidemiology","id":"ITEM-1","issue":"6","issued":{"date-parts":[["2017","12","1"]]},"page":"1734-1739","title":"MendelianRandomization: an R package for performing Mendelian randomization analyses using summarized data","type":"article-journal","volume":"46"},"uris":["http://www.mendeley.com/documents/?uuid=4c9c7028-8a6e-4a30-b01c-a0d2a98ea6bf"]}],"mendeley":{"formattedCitation":"&lt;sup&gt;43&lt;/sup&gt;","plainTextFormattedCitation":"43","previouslyFormattedCitation":"&lt;sup&gt;42&lt;/sup&gt;"},"properties":{"noteIndex":0},"schema":"https://github.com/citation-style-language/schema/raw/master/csl-citation.json"}</w:instrText>
      </w:r>
      <w:r w:rsidR="008E118A" w:rsidRPr="00AB409B">
        <w:rPr>
          <w:rFonts w:ascii="Arial" w:hAnsi="Arial" w:cs="Arial"/>
        </w:rPr>
        <w:fldChar w:fldCharType="separate"/>
      </w:r>
      <w:r w:rsidR="00311C8F" w:rsidRPr="00311C8F">
        <w:rPr>
          <w:rFonts w:ascii="Arial" w:hAnsi="Arial" w:cs="Arial"/>
          <w:noProof/>
          <w:vertAlign w:val="superscript"/>
        </w:rPr>
        <w:t>43</w:t>
      </w:r>
      <w:r w:rsidR="008E118A" w:rsidRPr="00AB409B">
        <w:rPr>
          <w:rFonts w:ascii="Arial" w:hAnsi="Arial" w:cs="Arial"/>
        </w:rPr>
        <w:fldChar w:fldCharType="end"/>
      </w:r>
      <w:r w:rsidR="008E118A" w:rsidRPr="00AB409B">
        <w:rPr>
          <w:rFonts w:ascii="Arial" w:hAnsi="Arial" w:cs="Arial"/>
        </w:rPr>
        <w:t xml:space="preserve"> packages.</w:t>
      </w:r>
    </w:p>
    <w:p w14:paraId="203F0CCC" w14:textId="77777777" w:rsidR="00C154C3" w:rsidRPr="00AB409B" w:rsidRDefault="00C154C3" w:rsidP="006357FF">
      <w:pPr>
        <w:spacing w:line="480" w:lineRule="auto"/>
        <w:rPr>
          <w:rFonts w:ascii="Arial" w:hAnsi="Arial" w:cs="Arial"/>
          <w:b/>
        </w:rPr>
      </w:pPr>
    </w:p>
    <w:p w14:paraId="3E2DB97E" w14:textId="763E6541" w:rsidR="003C5611" w:rsidRPr="00AB409B" w:rsidRDefault="003C5611" w:rsidP="006357FF">
      <w:pPr>
        <w:spacing w:line="480" w:lineRule="auto"/>
        <w:rPr>
          <w:rFonts w:ascii="Arial" w:hAnsi="Arial" w:cs="Arial"/>
          <w:b/>
        </w:rPr>
      </w:pPr>
      <w:r w:rsidRPr="00AB409B">
        <w:rPr>
          <w:rFonts w:ascii="Arial" w:hAnsi="Arial" w:cs="Arial"/>
          <w:b/>
        </w:rPr>
        <w:t>Ethical approval, data availability and reporting</w:t>
      </w:r>
    </w:p>
    <w:p w14:paraId="7E0E5488" w14:textId="2852852C" w:rsidR="008E118A" w:rsidRPr="00AB409B" w:rsidRDefault="008E118A" w:rsidP="006357FF">
      <w:pPr>
        <w:spacing w:line="480" w:lineRule="auto"/>
        <w:rPr>
          <w:rFonts w:ascii="Arial" w:hAnsi="Arial" w:cs="Arial"/>
        </w:rPr>
      </w:pPr>
      <w:r w:rsidRPr="00AB409B">
        <w:rPr>
          <w:rFonts w:ascii="Arial" w:hAnsi="Arial" w:cs="Arial"/>
        </w:rPr>
        <w:t>All included genetic association studies obtained informed consent and ethical approval</w:t>
      </w:r>
      <w:r w:rsidRPr="00AB409B">
        <w:rPr>
          <w:rFonts w:ascii="Arial" w:hAnsi="Arial" w:cs="Arial"/>
        </w:rPr>
        <w:fldChar w:fldCharType="begin" w:fldLock="1"/>
      </w:r>
      <w:r w:rsidR="00311C8F">
        <w:rPr>
          <w:rFonts w:ascii="Arial" w:hAnsi="Arial" w:cs="Arial"/>
        </w:rPr>
        <w:instrText>ADDIN CSL_CITATION {"citationItems":[{"id":"ITEM-1","itemData":{"DOI":"10.1038/ng.2797","ISBN":"2163684814","ISSN":"1546-1718","PMID":"24097068","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author":[{"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e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s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Ingi Eyjolfsson","given":"Gudmundur","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l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čáková","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è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r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ä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akka","given":"Timo A","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çalo R","non-dropping-particle":"","parse-names":false,"suffix":""},{"dropping-particle":"","family":"Global Lipids Genetics Consortium","given":"","non-dropping-particle":"","parse-names":false,"suffix":""}],"container-title":"Nature genetics","id":"ITEM-1","issue":"11","issued":{"date-parts":[["2013","11","6"]]},"page":"1274-1283","title":"Discovery and refinement of loci associated with lipid levels.","type":"article-journal","volume":"45"},"uris":["http://www.mendeley.com/documents/?uuid=7aa813c4-f5bd-4685-8ffe-5e577fede855"]},{"id":"ITEM-2","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2","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id":"ITEM-3","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3","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lt;sup&gt;17–19&lt;/sup&gt;","plainTextFormattedCitation":"17–19","previouslyFormattedCitation":"&lt;sup&gt;17–19&lt;/sup&gt;"},"properties":{"noteIndex":0},"schema":"https://github.com/citation-style-language/schema/raw/master/csl-citation.json"}</w:instrText>
      </w:r>
      <w:r w:rsidRPr="00AB409B">
        <w:rPr>
          <w:rFonts w:ascii="Arial" w:hAnsi="Arial" w:cs="Arial"/>
        </w:rPr>
        <w:fldChar w:fldCharType="separate"/>
      </w:r>
      <w:r w:rsidR="00D35C4A" w:rsidRPr="00D35C4A">
        <w:rPr>
          <w:rFonts w:ascii="Arial" w:hAnsi="Arial" w:cs="Arial"/>
          <w:noProof/>
          <w:vertAlign w:val="superscript"/>
        </w:rPr>
        <w:t>17–19</w:t>
      </w:r>
      <w:r w:rsidRPr="00AB409B">
        <w:rPr>
          <w:rFonts w:ascii="Arial" w:hAnsi="Arial" w:cs="Arial"/>
        </w:rPr>
        <w:fldChar w:fldCharType="end"/>
      </w:r>
      <w:r w:rsidRPr="00AB409B">
        <w:rPr>
          <w:rFonts w:ascii="Arial" w:hAnsi="Arial" w:cs="Arial"/>
        </w:rPr>
        <w:t>.</w:t>
      </w:r>
      <w:r w:rsidR="007063D7" w:rsidRPr="00AB409B">
        <w:rPr>
          <w:rFonts w:ascii="Arial" w:hAnsi="Arial" w:cs="Arial"/>
        </w:rPr>
        <w:t xml:space="preserve"> </w:t>
      </w:r>
      <w:r w:rsidR="00DD224A" w:rsidRPr="00AB409B">
        <w:rPr>
          <w:rFonts w:ascii="Arial" w:hAnsi="Arial" w:cs="Arial"/>
        </w:rPr>
        <w:t>The data underlying this article were accessed from sources in the public domain</w:t>
      </w:r>
      <w:r w:rsidR="00803073" w:rsidRPr="00AB409B">
        <w:rPr>
          <w:rFonts w:ascii="Arial" w:hAnsi="Arial" w:cs="Arial"/>
        </w:rPr>
        <w:t xml:space="preserve"> (links provided in Supplementary Table 1)</w:t>
      </w:r>
      <w:r w:rsidR="00DD224A" w:rsidRPr="00AB409B">
        <w:rPr>
          <w:rFonts w:ascii="Arial" w:hAnsi="Arial" w:cs="Arial"/>
        </w:rPr>
        <w:t xml:space="preserve">. </w:t>
      </w:r>
      <w:r w:rsidR="006D5A71" w:rsidRPr="00AB409B">
        <w:rPr>
          <w:rFonts w:ascii="Arial" w:hAnsi="Arial" w:cs="Arial"/>
        </w:rPr>
        <w:t xml:space="preserve">This study has been reported in </w:t>
      </w:r>
      <w:r w:rsidR="00551618" w:rsidRPr="00AB409B">
        <w:rPr>
          <w:rFonts w:ascii="Arial" w:hAnsi="Arial" w:cs="Arial"/>
        </w:rPr>
        <w:t xml:space="preserve">accordance </w:t>
      </w:r>
      <w:r w:rsidR="006D5A71" w:rsidRPr="00AB409B">
        <w:rPr>
          <w:rFonts w:ascii="Arial" w:hAnsi="Arial" w:cs="Arial"/>
        </w:rPr>
        <w:t xml:space="preserve">with the STROBE-MR guidelines (Supplementary Checklist). Code for conducting these analyses is available upon request. </w:t>
      </w:r>
      <w:r w:rsidR="007063D7" w:rsidRPr="00AB409B">
        <w:rPr>
          <w:rFonts w:ascii="Arial" w:hAnsi="Arial" w:cs="Arial"/>
        </w:rPr>
        <w:t>The study protocol was not pre-registered.</w:t>
      </w:r>
    </w:p>
    <w:p w14:paraId="04313E0C" w14:textId="77777777" w:rsidR="006808FF" w:rsidRPr="00AB409B" w:rsidRDefault="006808FF" w:rsidP="006357FF">
      <w:pPr>
        <w:spacing w:line="480" w:lineRule="auto"/>
        <w:rPr>
          <w:rFonts w:ascii="Arial" w:hAnsi="Arial" w:cs="Arial"/>
        </w:rPr>
      </w:pPr>
    </w:p>
    <w:p w14:paraId="514C0626" w14:textId="4B7E0D36" w:rsidR="00C33D5B" w:rsidRPr="00AB409B" w:rsidRDefault="00C33D5B" w:rsidP="006357FF">
      <w:pPr>
        <w:pStyle w:val="Heading1"/>
        <w:spacing w:line="480" w:lineRule="auto"/>
        <w:rPr>
          <w:rFonts w:ascii="Arial" w:hAnsi="Arial" w:cs="Arial"/>
          <w:b/>
          <w:color w:val="auto"/>
        </w:rPr>
      </w:pPr>
      <w:r w:rsidRPr="00AB409B">
        <w:rPr>
          <w:rFonts w:ascii="Arial" w:hAnsi="Arial" w:cs="Arial"/>
          <w:b/>
          <w:color w:val="auto"/>
        </w:rPr>
        <w:t>Results</w:t>
      </w:r>
    </w:p>
    <w:p w14:paraId="622816AF" w14:textId="6E10D107" w:rsidR="00BC4A5E" w:rsidRPr="00AB409B" w:rsidRDefault="00274B9F" w:rsidP="006357FF">
      <w:pPr>
        <w:spacing w:line="480" w:lineRule="auto"/>
        <w:rPr>
          <w:rFonts w:ascii="Arial" w:hAnsi="Arial" w:cs="Arial"/>
          <w:b/>
        </w:rPr>
      </w:pPr>
      <w:r w:rsidRPr="00AB409B">
        <w:rPr>
          <w:rFonts w:ascii="Arial" w:hAnsi="Arial" w:cs="Arial"/>
          <w:b/>
        </w:rPr>
        <w:t>Effect</w:t>
      </w:r>
      <w:r w:rsidR="00BC4A5E" w:rsidRPr="00AB409B">
        <w:rPr>
          <w:rFonts w:ascii="Arial" w:hAnsi="Arial" w:cs="Arial"/>
          <w:b/>
        </w:rPr>
        <w:t xml:space="preserve"> of </w:t>
      </w:r>
      <w:r w:rsidR="00201EB7" w:rsidRPr="00AB409B">
        <w:rPr>
          <w:rFonts w:ascii="Arial" w:hAnsi="Arial" w:cs="Arial"/>
          <w:b/>
        </w:rPr>
        <w:t xml:space="preserve">genetically </w:t>
      </w:r>
      <w:r w:rsidR="002863C6">
        <w:rPr>
          <w:rFonts w:ascii="Arial" w:hAnsi="Arial" w:cs="Arial"/>
          <w:b/>
        </w:rPr>
        <w:t>proxied</w:t>
      </w:r>
      <w:r w:rsidR="00201EB7" w:rsidRPr="00AB409B">
        <w:rPr>
          <w:rFonts w:ascii="Arial" w:hAnsi="Arial" w:cs="Arial"/>
          <w:b/>
        </w:rPr>
        <w:t xml:space="preserve"> </w:t>
      </w:r>
      <w:r w:rsidR="0058232C" w:rsidRPr="00AB409B">
        <w:rPr>
          <w:rFonts w:ascii="Arial" w:hAnsi="Arial" w:cs="Arial"/>
          <w:b/>
        </w:rPr>
        <w:t>LDL-c</w:t>
      </w:r>
      <w:r w:rsidR="00BC4A5E" w:rsidRPr="00AB409B">
        <w:rPr>
          <w:rFonts w:ascii="Arial" w:hAnsi="Arial" w:cs="Arial"/>
          <w:b/>
        </w:rPr>
        <w:t xml:space="preserve"> on </w:t>
      </w:r>
      <w:r w:rsidR="005629EB" w:rsidRPr="00AB409B">
        <w:rPr>
          <w:rFonts w:ascii="Arial" w:hAnsi="Arial" w:cs="Arial"/>
          <w:b/>
        </w:rPr>
        <w:t>lifespan</w:t>
      </w:r>
    </w:p>
    <w:p w14:paraId="117E7754" w14:textId="6733DD49" w:rsidR="00865EC6" w:rsidRPr="00AB409B" w:rsidRDefault="00865EC6" w:rsidP="006357FF">
      <w:pPr>
        <w:spacing w:line="480" w:lineRule="auto"/>
        <w:rPr>
          <w:rFonts w:ascii="Arial" w:hAnsi="Arial" w:cs="Arial"/>
        </w:rPr>
      </w:pPr>
      <w:del w:id="169" w:author="Daghlas, Iyas" w:date="2021-02-15T22:02:00Z">
        <w:r w:rsidRPr="00AB409B" w:rsidDel="00EC3AF0">
          <w:rPr>
            <w:rFonts w:ascii="Arial" w:hAnsi="Arial" w:cs="Arial"/>
          </w:rPr>
          <w:lastRenderedPageBreak/>
          <w:delText xml:space="preserve">The LDL-c genetic </w:delText>
        </w:r>
      </w:del>
      <w:del w:id="170" w:author="Daghlas, Iyas" w:date="2021-02-14T23:04:00Z">
        <w:r w:rsidRPr="00AB409B" w:rsidDel="00254943">
          <w:rPr>
            <w:rFonts w:ascii="Arial" w:hAnsi="Arial" w:cs="Arial"/>
          </w:rPr>
          <w:delText xml:space="preserve">instrument </w:delText>
        </w:r>
      </w:del>
      <w:del w:id="171" w:author="Daghlas, Iyas" w:date="2021-02-15T22:02:00Z">
        <w:r w:rsidR="00FE6861" w:rsidRPr="00AB409B" w:rsidDel="00EC3AF0">
          <w:rPr>
            <w:rFonts w:ascii="Arial" w:hAnsi="Arial" w:cs="Arial"/>
          </w:rPr>
          <w:delText>included</w:delText>
        </w:r>
      </w:del>
      <w:ins w:id="172" w:author="Daghlas, Iyas" w:date="2021-02-15T22:02:00Z">
        <w:r w:rsidR="00EC3AF0">
          <w:rPr>
            <w:rFonts w:ascii="Arial" w:hAnsi="Arial" w:cs="Arial"/>
          </w:rPr>
          <w:t>We identified</w:t>
        </w:r>
      </w:ins>
      <w:r w:rsidR="00FE6861" w:rsidRPr="00AB409B">
        <w:rPr>
          <w:rFonts w:ascii="Arial" w:hAnsi="Arial" w:cs="Arial"/>
        </w:rPr>
        <w:t xml:space="preserve"> </w:t>
      </w:r>
      <w:r w:rsidR="00CD5849" w:rsidRPr="00AB409B">
        <w:rPr>
          <w:rFonts w:ascii="Arial" w:hAnsi="Arial" w:cs="Arial"/>
        </w:rPr>
        <w:t xml:space="preserve">80 </w:t>
      </w:r>
      <w:r w:rsidR="00FE6861" w:rsidRPr="00AB409B">
        <w:rPr>
          <w:rFonts w:ascii="Arial" w:hAnsi="Arial" w:cs="Arial"/>
        </w:rPr>
        <w:t>variants</w:t>
      </w:r>
      <w:ins w:id="173" w:author="Daghlas, Iyas" w:date="2021-02-15T22:03:00Z">
        <w:r w:rsidR="00EC3AF0">
          <w:rPr>
            <w:rFonts w:ascii="Arial" w:hAnsi="Arial" w:cs="Arial"/>
          </w:rPr>
          <w:t xml:space="preserve"> for use as genetic proxies for LDL-c.</w:t>
        </w:r>
      </w:ins>
      <w:r w:rsidR="00FE6861" w:rsidRPr="00AB409B">
        <w:rPr>
          <w:rFonts w:ascii="Arial" w:hAnsi="Arial" w:cs="Arial"/>
        </w:rPr>
        <w:t xml:space="preserve"> </w:t>
      </w:r>
      <w:del w:id="174" w:author="Daghlas, Iyas" w:date="2021-02-15T22:03:00Z">
        <w:r w:rsidRPr="00AB409B" w:rsidDel="00EC3AF0">
          <w:rPr>
            <w:rFonts w:ascii="Arial" w:hAnsi="Arial" w:cs="Arial"/>
          </w:rPr>
          <w:delText xml:space="preserve">with </w:delText>
        </w:r>
      </w:del>
      <w:ins w:id="175" w:author="Daghlas, Iyas" w:date="2021-02-15T22:03:00Z">
        <w:r w:rsidR="00EC3AF0">
          <w:rPr>
            <w:rFonts w:ascii="Arial" w:hAnsi="Arial" w:cs="Arial"/>
          </w:rPr>
          <w:t>The</w:t>
        </w:r>
        <w:r w:rsidR="00EC3AF0" w:rsidRPr="00AB409B">
          <w:rPr>
            <w:rFonts w:ascii="Arial" w:hAnsi="Arial" w:cs="Arial"/>
          </w:rPr>
          <w:t xml:space="preserve"> </w:t>
        </w:r>
      </w:ins>
      <w:r w:rsidRPr="00AB409B">
        <w:rPr>
          <w:rFonts w:ascii="Arial" w:hAnsi="Arial" w:cs="Arial"/>
        </w:rPr>
        <w:t xml:space="preserve">mean </w:t>
      </w:r>
      <w:r w:rsidR="00C167B1" w:rsidRPr="00AB409B">
        <w:rPr>
          <w:rFonts w:ascii="Arial" w:hAnsi="Arial" w:cs="Arial"/>
          <w:i/>
        </w:rPr>
        <w:t>F</w:t>
      </w:r>
      <w:r w:rsidR="00C167B1" w:rsidRPr="00AB409B">
        <w:rPr>
          <w:rFonts w:ascii="Arial" w:hAnsi="Arial" w:cs="Arial"/>
        </w:rPr>
        <w:t>-statistic</w:t>
      </w:r>
      <w:ins w:id="176" w:author="Daghlas, Iyas" w:date="2021-02-15T22:03:00Z">
        <w:r w:rsidR="00EC3AF0">
          <w:rPr>
            <w:rFonts w:ascii="Arial" w:hAnsi="Arial" w:cs="Arial"/>
          </w:rPr>
          <w:t xml:space="preserve"> for all the proxies was</w:t>
        </w:r>
      </w:ins>
      <w:r w:rsidR="00C167B1" w:rsidRPr="00AB409B">
        <w:rPr>
          <w:rFonts w:ascii="Arial" w:hAnsi="Arial" w:cs="Arial"/>
        </w:rPr>
        <w:t xml:space="preserve"> </w:t>
      </w:r>
      <w:r w:rsidR="00124F0B" w:rsidRPr="00AB409B">
        <w:rPr>
          <w:rFonts w:ascii="Arial" w:hAnsi="Arial" w:cs="Arial"/>
        </w:rPr>
        <w:t>156</w:t>
      </w:r>
      <w:r w:rsidR="00D84A62" w:rsidRPr="00AB409B">
        <w:rPr>
          <w:rFonts w:ascii="Arial" w:hAnsi="Arial" w:cs="Arial"/>
        </w:rPr>
        <w:t xml:space="preserve"> (range 28-1663)</w:t>
      </w:r>
      <w:r w:rsidR="00DF5562" w:rsidRPr="00AB409B">
        <w:rPr>
          <w:rFonts w:ascii="Arial" w:hAnsi="Arial" w:cs="Arial"/>
        </w:rPr>
        <w:t>. These</w:t>
      </w:r>
      <w:r w:rsidR="006D5A71" w:rsidRPr="00AB409B">
        <w:rPr>
          <w:rFonts w:ascii="Arial" w:hAnsi="Arial" w:cs="Arial"/>
        </w:rPr>
        <w:t xml:space="preserve"> variants collectively explained </w:t>
      </w:r>
      <w:r w:rsidR="00124F0B" w:rsidRPr="00AB409B">
        <w:rPr>
          <w:rFonts w:ascii="Arial" w:hAnsi="Arial" w:cs="Arial"/>
        </w:rPr>
        <w:t>9.92</w:t>
      </w:r>
      <w:r w:rsidR="00FE6861" w:rsidRPr="00AB409B">
        <w:rPr>
          <w:rFonts w:ascii="Arial" w:hAnsi="Arial" w:cs="Arial"/>
        </w:rPr>
        <w:t>%</w:t>
      </w:r>
      <w:r w:rsidR="006D5A71" w:rsidRPr="00AB409B">
        <w:rPr>
          <w:rFonts w:ascii="Arial" w:hAnsi="Arial" w:cs="Arial"/>
        </w:rPr>
        <w:t xml:space="preserve"> of the variance in LDL-c</w:t>
      </w:r>
      <w:r w:rsidR="00B17114" w:rsidRPr="00AB409B">
        <w:rPr>
          <w:rFonts w:ascii="Arial" w:hAnsi="Arial" w:cs="Arial"/>
        </w:rPr>
        <w:t xml:space="preserve">. </w:t>
      </w:r>
      <w:r w:rsidR="00FE6861" w:rsidRPr="00AB409B">
        <w:rPr>
          <w:rFonts w:ascii="Arial" w:hAnsi="Arial" w:cs="Arial"/>
        </w:rPr>
        <w:t xml:space="preserve">Genetic </w:t>
      </w:r>
      <w:del w:id="177" w:author="Daghlas, Iyas" w:date="2021-02-14T23:04:00Z">
        <w:r w:rsidR="00FE6861" w:rsidRPr="00AB409B" w:rsidDel="00254943">
          <w:rPr>
            <w:rFonts w:ascii="Arial" w:hAnsi="Arial" w:cs="Arial"/>
          </w:rPr>
          <w:delText xml:space="preserve">variants </w:delText>
        </w:r>
        <w:r w:rsidR="00C40F47" w:rsidRPr="00AB409B" w:rsidDel="00254943">
          <w:rPr>
            <w:rFonts w:ascii="Arial" w:hAnsi="Arial" w:cs="Arial"/>
          </w:rPr>
          <w:delText>modelled</w:delText>
        </w:r>
        <w:r w:rsidR="00FE6861" w:rsidRPr="00AB409B" w:rsidDel="00254943">
          <w:rPr>
            <w:rFonts w:ascii="Arial" w:hAnsi="Arial" w:cs="Arial"/>
          </w:rPr>
          <w:delText xml:space="preserve"> as instrumental variables</w:delText>
        </w:r>
      </w:del>
      <w:ins w:id="178" w:author="Daghlas, Iyas" w:date="2021-02-14T23:04:00Z">
        <w:r w:rsidR="00254943">
          <w:rPr>
            <w:rFonts w:ascii="Arial" w:hAnsi="Arial" w:cs="Arial"/>
          </w:rPr>
          <w:t>proxies for the lipid traits</w:t>
        </w:r>
      </w:ins>
      <w:r w:rsidR="00FE6861" w:rsidRPr="00AB409B">
        <w:rPr>
          <w:rFonts w:ascii="Arial" w:hAnsi="Arial" w:cs="Arial"/>
        </w:rPr>
        <w:t xml:space="preserve"> are presented in Supplementary Tables </w:t>
      </w:r>
      <w:r w:rsidR="00551618" w:rsidRPr="00AB409B">
        <w:rPr>
          <w:rFonts w:ascii="Arial" w:hAnsi="Arial" w:cs="Arial"/>
        </w:rPr>
        <w:t>2-5</w:t>
      </w:r>
      <w:r w:rsidR="00FE6861" w:rsidRPr="00AB409B">
        <w:rPr>
          <w:rFonts w:ascii="Arial" w:hAnsi="Arial" w:cs="Arial"/>
        </w:rPr>
        <w:t xml:space="preserve">, and forest plots visualizing </w:t>
      </w:r>
      <w:r w:rsidR="00FF7D25" w:rsidRPr="00AB409B">
        <w:rPr>
          <w:rFonts w:ascii="Arial" w:hAnsi="Arial" w:cs="Arial"/>
        </w:rPr>
        <w:t>causal effects estimated by each individual variant are provide</w:t>
      </w:r>
      <w:r w:rsidR="000D7445">
        <w:rPr>
          <w:rFonts w:ascii="Arial" w:hAnsi="Arial" w:cs="Arial"/>
        </w:rPr>
        <w:t>d in Supplementary Figures 1-8.</w:t>
      </w:r>
    </w:p>
    <w:p w14:paraId="7CB226A7" w14:textId="77777777" w:rsidR="00865EC6" w:rsidRPr="00AB409B" w:rsidRDefault="00865EC6" w:rsidP="006357FF">
      <w:pPr>
        <w:spacing w:line="480" w:lineRule="auto"/>
        <w:rPr>
          <w:rFonts w:ascii="Arial" w:hAnsi="Arial" w:cs="Arial"/>
        </w:rPr>
      </w:pPr>
    </w:p>
    <w:p w14:paraId="0A0E771D" w14:textId="0C51C0D1" w:rsidR="003C59AE" w:rsidRDefault="00525CDE" w:rsidP="006357FF">
      <w:pPr>
        <w:spacing w:line="480" w:lineRule="auto"/>
        <w:rPr>
          <w:rFonts w:ascii="Arial" w:hAnsi="Arial" w:cs="Arial"/>
        </w:rPr>
      </w:pPr>
      <w:r w:rsidRPr="00AB409B">
        <w:rPr>
          <w:rFonts w:ascii="Arial" w:hAnsi="Arial" w:cs="Arial"/>
        </w:rPr>
        <w:t xml:space="preserve">In the primary </w:t>
      </w:r>
      <w:r w:rsidR="00DD3499" w:rsidRPr="00AB409B">
        <w:rPr>
          <w:rFonts w:ascii="Arial" w:hAnsi="Arial" w:cs="Arial"/>
        </w:rPr>
        <w:t xml:space="preserve">analysis, </w:t>
      </w:r>
      <w:r w:rsidRPr="00AB409B">
        <w:rPr>
          <w:rFonts w:ascii="Arial" w:hAnsi="Arial" w:cs="Arial"/>
        </w:rPr>
        <w:t>we found that a</w:t>
      </w:r>
      <w:r w:rsidR="00C53394" w:rsidRPr="00AB409B">
        <w:rPr>
          <w:rFonts w:ascii="Arial" w:hAnsi="Arial" w:cs="Arial"/>
        </w:rPr>
        <w:t xml:space="preserve"> genetically </w:t>
      </w:r>
      <w:r w:rsidR="002863C6">
        <w:rPr>
          <w:rFonts w:ascii="Arial" w:hAnsi="Arial" w:cs="Arial"/>
        </w:rPr>
        <w:t>proxied</w:t>
      </w:r>
      <w:r w:rsidRPr="00AB409B">
        <w:rPr>
          <w:rFonts w:ascii="Arial" w:hAnsi="Arial" w:cs="Arial"/>
        </w:rPr>
        <w:t xml:space="preserve"> 1-SD increase in LDL</w:t>
      </w:r>
      <w:r w:rsidR="00BB5E3B" w:rsidRPr="00AB409B">
        <w:rPr>
          <w:rFonts w:ascii="Arial" w:hAnsi="Arial" w:cs="Arial"/>
        </w:rPr>
        <w:t>-c</w:t>
      </w:r>
      <w:r w:rsidRPr="00AB409B">
        <w:rPr>
          <w:rFonts w:ascii="Arial" w:hAnsi="Arial" w:cs="Arial"/>
        </w:rPr>
        <w:t xml:space="preserve"> reduced</w:t>
      </w:r>
      <w:r w:rsidR="00BC4A5E" w:rsidRPr="00AB409B">
        <w:rPr>
          <w:rFonts w:ascii="Arial" w:hAnsi="Arial" w:cs="Arial"/>
        </w:rPr>
        <w:t xml:space="preserve"> lifespan</w:t>
      </w:r>
      <w:r w:rsidR="0058232C" w:rsidRPr="00AB409B">
        <w:rPr>
          <w:rFonts w:ascii="Arial" w:hAnsi="Arial" w:cs="Arial"/>
        </w:rPr>
        <w:t xml:space="preserve"> by 1.</w:t>
      </w:r>
      <w:r w:rsidR="00CD5849" w:rsidRPr="00AB409B">
        <w:rPr>
          <w:rFonts w:ascii="Arial" w:hAnsi="Arial" w:cs="Arial"/>
        </w:rPr>
        <w:t>21</w:t>
      </w:r>
      <w:r w:rsidR="0058232C" w:rsidRPr="00AB409B">
        <w:rPr>
          <w:rFonts w:ascii="Arial" w:hAnsi="Arial" w:cs="Arial"/>
        </w:rPr>
        <w:t xml:space="preserve"> years</w:t>
      </w:r>
      <w:r w:rsidR="00BC4A5E" w:rsidRPr="00AB409B">
        <w:rPr>
          <w:rFonts w:ascii="Arial" w:hAnsi="Arial" w:cs="Arial"/>
        </w:rPr>
        <w:t xml:space="preserve"> </w:t>
      </w:r>
      <w:r w:rsidRPr="00AB409B">
        <w:rPr>
          <w:rFonts w:ascii="Arial" w:hAnsi="Arial" w:cs="Arial"/>
        </w:rPr>
        <w:t>(95% confidence interval (CI)</w:t>
      </w:r>
      <w:r w:rsidR="00CA384B" w:rsidRPr="00AB409B">
        <w:rPr>
          <w:rFonts w:ascii="Arial" w:hAnsi="Arial" w:cs="Arial"/>
        </w:rPr>
        <w:t xml:space="preserve"> </w:t>
      </w:r>
      <w:r w:rsidR="00CD5849" w:rsidRPr="00AB409B">
        <w:rPr>
          <w:rFonts w:ascii="Arial" w:hAnsi="Arial" w:cs="Arial"/>
        </w:rPr>
        <w:t>-1.55- -0.87</w:t>
      </w:r>
      <w:r w:rsidR="00BC4A5E" w:rsidRPr="00AB409B">
        <w:rPr>
          <w:rFonts w:ascii="Arial" w:hAnsi="Arial" w:cs="Arial"/>
        </w:rPr>
        <w:t xml:space="preserve">, </w:t>
      </w:r>
      <w:r w:rsidRPr="00AB409B">
        <w:rPr>
          <w:rFonts w:ascii="Arial" w:hAnsi="Arial" w:cs="Arial"/>
          <w:i/>
        </w:rPr>
        <w:t>P</w:t>
      </w:r>
      <w:r w:rsidRPr="00AB409B">
        <w:rPr>
          <w:rFonts w:ascii="Arial" w:hAnsi="Arial" w:cs="Arial"/>
        </w:rPr>
        <w:t>=</w:t>
      </w:r>
      <w:r w:rsidR="00CD5849" w:rsidRPr="00AB409B">
        <w:rPr>
          <w:rFonts w:ascii="Arial" w:hAnsi="Arial" w:cs="Arial"/>
        </w:rPr>
        <w:t>3.83</w:t>
      </w:r>
      <w:r w:rsidR="003B1704" w:rsidRPr="00AB409B">
        <w:rPr>
          <w:rFonts w:ascii="Arial" w:hAnsi="Arial" w:cs="Arial"/>
        </w:rPr>
        <w:t>x10</w:t>
      </w:r>
      <w:r w:rsidR="003B1704" w:rsidRPr="00AB409B">
        <w:rPr>
          <w:rFonts w:ascii="Arial" w:hAnsi="Arial" w:cs="Arial"/>
          <w:vertAlign w:val="superscript"/>
        </w:rPr>
        <w:t>-1</w:t>
      </w:r>
      <w:r w:rsidR="00CD5849" w:rsidRPr="00AB409B">
        <w:rPr>
          <w:rFonts w:ascii="Arial" w:hAnsi="Arial" w:cs="Arial"/>
          <w:vertAlign w:val="superscript"/>
        </w:rPr>
        <w:t>2</w:t>
      </w:r>
      <w:r w:rsidR="00C53394" w:rsidRPr="00AB409B">
        <w:rPr>
          <w:rFonts w:ascii="Arial" w:hAnsi="Arial" w:cs="Arial"/>
        </w:rPr>
        <w:t xml:space="preserve">). </w:t>
      </w:r>
      <w:r w:rsidR="00180BB5" w:rsidRPr="00AB409B">
        <w:rPr>
          <w:rFonts w:ascii="Arial" w:hAnsi="Arial" w:cs="Arial"/>
        </w:rPr>
        <w:t>The causal effects estimated by the individual variants were more heterogeneous than expected by chance (</w:t>
      </w:r>
      <w:r w:rsidR="00E479B4" w:rsidRPr="00AB409B">
        <w:rPr>
          <w:rFonts w:ascii="Arial" w:hAnsi="Arial" w:cs="Arial"/>
        </w:rPr>
        <w:t xml:space="preserve">Cochran’s Q </w:t>
      </w:r>
      <w:r w:rsidR="00180BB5" w:rsidRPr="00AB409B">
        <w:rPr>
          <w:rFonts w:ascii="Arial" w:hAnsi="Arial" w:cs="Arial"/>
          <w:i/>
        </w:rPr>
        <w:t>P</w:t>
      </w:r>
      <w:r w:rsidR="00180BB5" w:rsidRPr="00AB409B">
        <w:rPr>
          <w:rFonts w:ascii="Arial" w:hAnsi="Arial" w:cs="Arial"/>
        </w:rPr>
        <w:t>=</w:t>
      </w:r>
      <w:r w:rsidR="00CD5849" w:rsidRPr="00AB409B">
        <w:rPr>
          <w:rFonts w:ascii="Arial" w:hAnsi="Arial" w:cs="Arial"/>
        </w:rPr>
        <w:t>1.02</w:t>
      </w:r>
      <w:r w:rsidR="00CA5324" w:rsidRPr="00AB409B">
        <w:rPr>
          <w:rFonts w:ascii="Arial" w:hAnsi="Arial" w:cs="Arial"/>
        </w:rPr>
        <w:t>x10</w:t>
      </w:r>
      <w:r w:rsidR="00CA5324" w:rsidRPr="00AB409B">
        <w:rPr>
          <w:rFonts w:ascii="Arial" w:hAnsi="Arial" w:cs="Arial"/>
          <w:vertAlign w:val="superscript"/>
        </w:rPr>
        <w:t>-32</w:t>
      </w:r>
      <w:r w:rsidR="00CA5324" w:rsidRPr="00AB409B">
        <w:rPr>
          <w:rFonts w:ascii="Arial" w:hAnsi="Arial" w:cs="Arial"/>
        </w:rPr>
        <w:t>).</w:t>
      </w:r>
      <w:r w:rsidR="00180BB5" w:rsidRPr="00AB409B">
        <w:rPr>
          <w:rFonts w:ascii="Arial" w:hAnsi="Arial" w:cs="Arial"/>
        </w:rPr>
        <w:t xml:space="preserve"> </w:t>
      </w:r>
      <w:r w:rsidR="00865EC6" w:rsidRPr="00AB409B">
        <w:rPr>
          <w:rFonts w:ascii="Arial" w:hAnsi="Arial" w:cs="Arial"/>
        </w:rPr>
        <w:t>Results were consistent</w:t>
      </w:r>
      <w:r w:rsidR="0058232C" w:rsidRPr="00AB409B">
        <w:rPr>
          <w:rFonts w:ascii="Arial" w:hAnsi="Arial" w:cs="Arial"/>
        </w:rPr>
        <w:t xml:space="preserve"> </w:t>
      </w:r>
      <w:r w:rsidR="00180BB5" w:rsidRPr="00AB409B">
        <w:rPr>
          <w:rFonts w:ascii="Arial" w:hAnsi="Arial" w:cs="Arial"/>
        </w:rPr>
        <w:t>across all</w:t>
      </w:r>
      <w:r w:rsidR="00865EC6" w:rsidRPr="00AB409B">
        <w:rPr>
          <w:rFonts w:ascii="Arial" w:hAnsi="Arial" w:cs="Arial"/>
        </w:rPr>
        <w:t xml:space="preserve"> MR</w:t>
      </w:r>
      <w:r w:rsidR="0058232C" w:rsidRPr="00AB409B">
        <w:rPr>
          <w:rFonts w:ascii="Arial" w:hAnsi="Arial" w:cs="Arial"/>
        </w:rPr>
        <w:t xml:space="preserve"> sensitivity analyses (Figure 2)</w:t>
      </w:r>
      <w:r w:rsidR="00DD3499" w:rsidRPr="00AB409B">
        <w:rPr>
          <w:rFonts w:ascii="Arial" w:hAnsi="Arial" w:cs="Arial"/>
        </w:rPr>
        <w:t>, and t</w:t>
      </w:r>
      <w:r w:rsidR="0058232C" w:rsidRPr="00AB409B">
        <w:rPr>
          <w:rFonts w:ascii="Arial" w:hAnsi="Arial" w:cs="Arial"/>
        </w:rPr>
        <w:t>he Egger intercept test for unbalanced pleiotropy was consistent with the null</w:t>
      </w:r>
      <w:r w:rsidR="00010C7B" w:rsidRPr="00AB409B">
        <w:rPr>
          <w:rFonts w:ascii="Arial" w:hAnsi="Arial" w:cs="Arial"/>
        </w:rPr>
        <w:t xml:space="preserve"> hypothesis of no pleiotropy</w:t>
      </w:r>
      <w:r w:rsidR="0058232C" w:rsidRPr="00AB409B">
        <w:rPr>
          <w:rFonts w:ascii="Arial" w:hAnsi="Arial" w:cs="Arial"/>
        </w:rPr>
        <w:t xml:space="preserve"> (</w:t>
      </w:r>
      <w:r w:rsidR="0058232C" w:rsidRPr="00AB409B">
        <w:rPr>
          <w:rFonts w:ascii="Arial" w:hAnsi="Arial" w:cs="Arial"/>
          <w:i/>
        </w:rPr>
        <w:t>P</w:t>
      </w:r>
      <w:r w:rsidR="0058232C" w:rsidRPr="00AB409B">
        <w:rPr>
          <w:rFonts w:ascii="Arial" w:hAnsi="Arial" w:cs="Arial"/>
        </w:rPr>
        <w:t>=0.</w:t>
      </w:r>
      <w:r w:rsidR="00CD5849" w:rsidRPr="00AB409B">
        <w:rPr>
          <w:rFonts w:ascii="Arial" w:hAnsi="Arial" w:cs="Arial"/>
        </w:rPr>
        <w:t>35</w:t>
      </w:r>
      <w:r w:rsidR="00E479B4" w:rsidRPr="00AB409B">
        <w:rPr>
          <w:rFonts w:ascii="Arial" w:hAnsi="Arial" w:cs="Arial"/>
        </w:rPr>
        <w:t>)</w:t>
      </w:r>
      <w:r w:rsidR="0058232C" w:rsidRPr="00AB409B">
        <w:rPr>
          <w:rFonts w:ascii="Arial" w:hAnsi="Arial" w:cs="Arial"/>
        </w:rPr>
        <w:t>.</w:t>
      </w:r>
      <w:r w:rsidR="007A7AF6" w:rsidRPr="00AB409B">
        <w:rPr>
          <w:rFonts w:ascii="Arial" w:hAnsi="Arial" w:cs="Arial"/>
        </w:rPr>
        <w:t xml:space="preserve"> </w:t>
      </w:r>
      <w:r w:rsidR="00285703" w:rsidRPr="00AB409B">
        <w:rPr>
          <w:rFonts w:ascii="Arial" w:hAnsi="Arial" w:cs="Arial"/>
        </w:rPr>
        <w:t xml:space="preserve">MR-PRESSO identified </w:t>
      </w:r>
      <w:r w:rsidR="00CD5849" w:rsidRPr="00AB409B">
        <w:rPr>
          <w:rFonts w:ascii="Arial" w:hAnsi="Arial" w:cs="Arial"/>
        </w:rPr>
        <w:t xml:space="preserve">seven </w:t>
      </w:r>
      <w:r w:rsidR="006D3AAE" w:rsidRPr="00AB409B">
        <w:rPr>
          <w:rFonts w:ascii="Arial" w:hAnsi="Arial" w:cs="Arial"/>
        </w:rPr>
        <w:t xml:space="preserve">significantly </w:t>
      </w:r>
      <w:r w:rsidR="00285703" w:rsidRPr="00AB409B">
        <w:rPr>
          <w:rFonts w:ascii="Arial" w:hAnsi="Arial" w:cs="Arial"/>
        </w:rPr>
        <w:t>heterogeneous variants</w:t>
      </w:r>
      <w:r w:rsidR="00551618" w:rsidRPr="00AB409B">
        <w:rPr>
          <w:rFonts w:ascii="Arial" w:hAnsi="Arial" w:cs="Arial"/>
        </w:rPr>
        <w:t xml:space="preserve">, </w:t>
      </w:r>
      <w:ins w:id="179" w:author="Daghlas, Iyas" w:date="2021-02-16T01:06:00Z">
        <w:r w:rsidR="009121C0">
          <w:rPr>
            <w:rFonts w:ascii="Arial" w:hAnsi="Arial" w:cs="Arial"/>
          </w:rPr>
          <w:t xml:space="preserve">with a significant global </w:t>
        </w:r>
      </w:ins>
      <w:ins w:id="180" w:author="Daghlas, Iyas" w:date="2021-02-16T01:07:00Z">
        <w:r w:rsidR="009121C0">
          <w:rPr>
            <w:rFonts w:ascii="Arial" w:hAnsi="Arial" w:cs="Arial"/>
          </w:rPr>
          <w:t>test for potential pleiotropy</w:t>
        </w:r>
      </w:ins>
      <w:ins w:id="181" w:author="Daghlas, Iyas" w:date="2021-02-15T00:41:00Z">
        <w:r w:rsidR="00583D51">
          <w:rPr>
            <w:rFonts w:ascii="Arial" w:hAnsi="Arial" w:cs="Arial"/>
          </w:rPr>
          <w:t xml:space="preserve"> (</w:t>
        </w:r>
        <w:r w:rsidR="00583D51">
          <w:rPr>
            <w:rFonts w:ascii="Arial" w:hAnsi="Arial" w:cs="Arial"/>
            <w:i/>
          </w:rPr>
          <w:t>P</w:t>
        </w:r>
        <w:r w:rsidR="009121C0">
          <w:rPr>
            <w:rFonts w:ascii="Arial" w:hAnsi="Arial" w:cs="Arial"/>
          </w:rPr>
          <w:t>&lt;</w:t>
        </w:r>
      </w:ins>
      <w:ins w:id="182" w:author="Daghlas, Iyas" w:date="2021-02-16T01:06:00Z">
        <w:r w:rsidR="009121C0">
          <w:rPr>
            <w:rFonts w:ascii="Arial" w:hAnsi="Arial" w:cs="Arial"/>
          </w:rPr>
          <w:t>2x10</w:t>
        </w:r>
      </w:ins>
      <w:ins w:id="183" w:author="Daghlas, Iyas" w:date="2021-02-16T01:07:00Z">
        <w:r w:rsidR="009121C0">
          <w:rPr>
            <w:rFonts w:ascii="Arial" w:hAnsi="Arial" w:cs="Arial"/>
            <w:vertAlign w:val="superscript"/>
          </w:rPr>
          <w:t>-4</w:t>
        </w:r>
      </w:ins>
      <w:ins w:id="184" w:author="Daghlas, Iyas" w:date="2021-02-15T00:41:00Z">
        <w:r w:rsidR="00583D51">
          <w:rPr>
            <w:rFonts w:ascii="Arial" w:hAnsi="Arial" w:cs="Arial"/>
          </w:rPr>
          <w:t>). F</w:t>
        </w:r>
      </w:ins>
      <w:del w:id="185" w:author="Daghlas, Iyas" w:date="2021-02-15T00:41:00Z">
        <w:r w:rsidR="00D20522" w:rsidRPr="00AB409B" w:rsidDel="00583D51">
          <w:rPr>
            <w:rFonts w:ascii="Arial" w:hAnsi="Arial" w:cs="Arial"/>
          </w:rPr>
          <w:delText>f</w:delText>
        </w:r>
      </w:del>
      <w:r w:rsidR="00D20522" w:rsidRPr="00AB409B">
        <w:rPr>
          <w:rFonts w:ascii="Arial" w:hAnsi="Arial" w:cs="Arial"/>
        </w:rPr>
        <w:t xml:space="preserve">ive of </w:t>
      </w:r>
      <w:del w:id="186" w:author="Daghlas, Iyas" w:date="2021-02-15T00:41:00Z">
        <w:r w:rsidR="00D20522" w:rsidRPr="00AB409B" w:rsidDel="00583D51">
          <w:rPr>
            <w:rFonts w:ascii="Arial" w:hAnsi="Arial" w:cs="Arial"/>
          </w:rPr>
          <w:delText xml:space="preserve">which </w:delText>
        </w:r>
      </w:del>
      <w:ins w:id="187" w:author="Daghlas, Iyas" w:date="2021-02-15T00:41:00Z">
        <w:r w:rsidR="00583D51">
          <w:rPr>
            <w:rFonts w:ascii="Arial" w:hAnsi="Arial" w:cs="Arial"/>
          </w:rPr>
          <w:t>these variants</w:t>
        </w:r>
        <w:r w:rsidR="00583D51" w:rsidRPr="00AB409B">
          <w:rPr>
            <w:rFonts w:ascii="Arial" w:hAnsi="Arial" w:cs="Arial"/>
          </w:rPr>
          <w:t xml:space="preserve"> </w:t>
        </w:r>
      </w:ins>
      <w:r w:rsidR="00D20522" w:rsidRPr="00AB409B">
        <w:rPr>
          <w:rFonts w:ascii="Arial" w:hAnsi="Arial" w:cs="Arial"/>
        </w:rPr>
        <w:t xml:space="preserve">were </w:t>
      </w:r>
      <w:r w:rsidR="000D7445">
        <w:rPr>
          <w:rFonts w:ascii="Arial" w:hAnsi="Arial" w:cs="Arial"/>
        </w:rPr>
        <w:t xml:space="preserve">positioned </w:t>
      </w:r>
      <w:r w:rsidR="0010011C" w:rsidRPr="00AB409B">
        <w:rPr>
          <w:rFonts w:ascii="Arial" w:hAnsi="Arial" w:cs="Arial"/>
        </w:rPr>
        <w:t xml:space="preserve">within 1Mb of </w:t>
      </w:r>
      <w:r w:rsidR="008857EA" w:rsidRPr="00AB409B">
        <w:rPr>
          <w:rFonts w:ascii="Arial" w:hAnsi="Arial" w:cs="Arial"/>
        </w:rPr>
        <w:t>a</w:t>
      </w:r>
      <w:r w:rsidR="00D20522" w:rsidRPr="00AB409B">
        <w:rPr>
          <w:rFonts w:ascii="Arial" w:hAnsi="Arial" w:cs="Arial"/>
        </w:rPr>
        <w:t xml:space="preserve"> </w:t>
      </w:r>
      <w:r w:rsidR="008857EA" w:rsidRPr="00AB409B">
        <w:rPr>
          <w:rFonts w:ascii="Arial" w:hAnsi="Arial" w:cs="Arial"/>
        </w:rPr>
        <w:t>lead</w:t>
      </w:r>
      <w:r w:rsidR="00D20522" w:rsidRPr="00AB409B">
        <w:rPr>
          <w:rFonts w:ascii="Arial" w:hAnsi="Arial" w:cs="Arial"/>
        </w:rPr>
        <w:t xml:space="preserve"> </w:t>
      </w:r>
      <w:r w:rsidR="008857EA" w:rsidRPr="00AB409B">
        <w:rPr>
          <w:rFonts w:ascii="Arial" w:hAnsi="Arial" w:cs="Arial"/>
        </w:rPr>
        <w:t>SNP</w:t>
      </w:r>
      <w:r w:rsidR="0010011C" w:rsidRPr="00AB409B">
        <w:rPr>
          <w:rFonts w:ascii="Arial" w:hAnsi="Arial" w:cs="Arial"/>
        </w:rPr>
        <w:t xml:space="preserve"> </w:t>
      </w:r>
      <w:r w:rsidR="00D20522" w:rsidRPr="00AB409B">
        <w:rPr>
          <w:rFonts w:ascii="Arial" w:hAnsi="Arial" w:cs="Arial"/>
        </w:rPr>
        <w:t>identified in the lifespan GWAS</w:t>
      </w:r>
      <w:r w:rsidR="00D20522" w:rsidRPr="00AB409B">
        <w:rPr>
          <w:rFonts w:ascii="Arial" w:hAnsi="Arial" w:cs="Arial"/>
        </w:rPr>
        <w:fldChar w:fldCharType="begin" w:fldLock="1"/>
      </w:r>
      <w:r w:rsidR="00311C8F">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17&lt;/sup&gt;","plainTextFormattedCitation":"17","previouslyFormattedCitation":"&lt;sup&gt;17&lt;/sup&gt;"},"properties":{"noteIndex":0},"schema":"https://github.com/citation-style-language/schema/raw/master/csl-citation.json"}</w:instrText>
      </w:r>
      <w:r w:rsidR="00D20522" w:rsidRPr="00AB409B">
        <w:rPr>
          <w:rFonts w:ascii="Arial" w:hAnsi="Arial" w:cs="Arial"/>
        </w:rPr>
        <w:fldChar w:fldCharType="separate"/>
      </w:r>
      <w:r w:rsidR="00D35C4A" w:rsidRPr="00D35C4A">
        <w:rPr>
          <w:rFonts w:ascii="Arial" w:hAnsi="Arial" w:cs="Arial"/>
          <w:noProof/>
          <w:vertAlign w:val="superscript"/>
        </w:rPr>
        <w:t>17</w:t>
      </w:r>
      <w:r w:rsidR="00D20522" w:rsidRPr="00AB409B">
        <w:rPr>
          <w:rFonts w:ascii="Arial" w:hAnsi="Arial" w:cs="Arial"/>
        </w:rPr>
        <w:fldChar w:fldCharType="end"/>
      </w:r>
      <w:r w:rsidR="00D20522" w:rsidRPr="00AB409B">
        <w:rPr>
          <w:rFonts w:ascii="Arial" w:hAnsi="Arial" w:cs="Arial"/>
        </w:rPr>
        <w:t xml:space="preserve"> (including</w:t>
      </w:r>
      <w:r w:rsidR="008857EA" w:rsidRPr="00AB409B">
        <w:rPr>
          <w:rFonts w:ascii="Arial" w:hAnsi="Arial" w:cs="Arial"/>
        </w:rPr>
        <w:t xml:space="preserve"> variants in</w:t>
      </w:r>
      <w:r w:rsidR="00D20522" w:rsidRPr="00AB409B">
        <w:rPr>
          <w:rFonts w:ascii="Arial" w:hAnsi="Arial" w:cs="Arial"/>
        </w:rPr>
        <w:t xml:space="preserve"> </w:t>
      </w:r>
      <w:r w:rsidR="00D20522" w:rsidRPr="00AB409B">
        <w:rPr>
          <w:rFonts w:ascii="Arial" w:hAnsi="Arial" w:cs="Arial"/>
          <w:i/>
        </w:rPr>
        <w:t>APOE</w:t>
      </w:r>
      <w:r w:rsidR="00C40F47" w:rsidRPr="00AB409B">
        <w:rPr>
          <w:rFonts w:ascii="Arial" w:hAnsi="Arial" w:cs="Arial"/>
          <w:i/>
        </w:rPr>
        <w:t xml:space="preserve"> </w:t>
      </w:r>
      <w:r w:rsidR="00C40F47" w:rsidRPr="00AB409B">
        <w:rPr>
          <w:rFonts w:ascii="Arial" w:hAnsi="Arial" w:cs="Arial"/>
        </w:rPr>
        <w:t>and</w:t>
      </w:r>
      <w:r w:rsidR="00C40F47" w:rsidRPr="00AB409B">
        <w:rPr>
          <w:rFonts w:ascii="Arial" w:hAnsi="Arial" w:cs="Arial"/>
          <w:i/>
        </w:rPr>
        <w:t xml:space="preserve"> </w:t>
      </w:r>
      <w:r w:rsidR="00D20522" w:rsidRPr="00AB409B">
        <w:rPr>
          <w:rFonts w:ascii="Arial" w:hAnsi="Arial" w:cs="Arial"/>
          <w:i/>
        </w:rPr>
        <w:t>LPA</w:t>
      </w:r>
      <w:r w:rsidR="00D20522" w:rsidRPr="00AB409B">
        <w:rPr>
          <w:rFonts w:ascii="Arial" w:hAnsi="Arial" w:cs="Arial"/>
        </w:rPr>
        <w:t xml:space="preserve">; Supplementary Table </w:t>
      </w:r>
      <w:r w:rsidR="00551618" w:rsidRPr="00AB409B">
        <w:rPr>
          <w:rFonts w:ascii="Arial" w:hAnsi="Arial" w:cs="Arial"/>
        </w:rPr>
        <w:t>6</w:t>
      </w:r>
      <w:r w:rsidR="00D20522" w:rsidRPr="00AB409B">
        <w:rPr>
          <w:rFonts w:ascii="Arial" w:hAnsi="Arial" w:cs="Arial"/>
        </w:rPr>
        <w:t>)</w:t>
      </w:r>
      <w:ins w:id="188" w:author="Daghlas, Iyas" w:date="2021-02-15T00:41:00Z">
        <w:r w:rsidR="00583D51">
          <w:rPr>
            <w:rFonts w:ascii="Arial" w:hAnsi="Arial" w:cs="Arial"/>
          </w:rPr>
          <w:t xml:space="preserve"> and </w:t>
        </w:r>
      </w:ins>
      <w:del w:id="189" w:author="Daghlas, Iyas" w:date="2021-02-15T00:41:00Z">
        <w:r w:rsidR="00D20522" w:rsidRPr="00AB409B" w:rsidDel="00583D51">
          <w:rPr>
            <w:rFonts w:ascii="Arial" w:hAnsi="Arial" w:cs="Arial"/>
          </w:rPr>
          <w:delText xml:space="preserve">. </w:delText>
        </w:r>
      </w:del>
      <w:ins w:id="190" w:author="Daghlas, Iyas" w:date="2021-02-15T00:41:00Z">
        <w:r w:rsidR="00583D51">
          <w:rPr>
            <w:rFonts w:ascii="Arial" w:hAnsi="Arial" w:cs="Arial"/>
          </w:rPr>
          <w:t>a</w:t>
        </w:r>
      </w:ins>
      <w:del w:id="191" w:author="Daghlas, Iyas" w:date="2021-02-15T00:41:00Z">
        <w:r w:rsidR="006043B9" w:rsidRPr="00AB409B" w:rsidDel="00583D51">
          <w:rPr>
            <w:rFonts w:ascii="Arial" w:hAnsi="Arial" w:cs="Arial"/>
          </w:rPr>
          <w:delText>A</w:delText>
        </w:r>
      </w:del>
      <w:r w:rsidR="00842A5B" w:rsidRPr="00AB409B">
        <w:rPr>
          <w:rFonts w:ascii="Arial" w:hAnsi="Arial" w:cs="Arial"/>
        </w:rPr>
        <w:t xml:space="preserve">nalyses </w:t>
      </w:r>
      <w:r w:rsidR="008047AE" w:rsidRPr="00AB409B">
        <w:rPr>
          <w:rFonts w:ascii="Arial" w:hAnsi="Arial" w:cs="Arial"/>
        </w:rPr>
        <w:t xml:space="preserve">removing these variants </w:t>
      </w:r>
      <w:r w:rsidR="00842A5B" w:rsidRPr="00AB409B">
        <w:rPr>
          <w:rFonts w:ascii="Arial" w:hAnsi="Arial" w:cs="Arial"/>
        </w:rPr>
        <w:t>provided similar</w:t>
      </w:r>
      <w:r w:rsidR="0034708F" w:rsidRPr="00AB409B">
        <w:rPr>
          <w:rFonts w:ascii="Arial" w:hAnsi="Arial" w:cs="Arial"/>
        </w:rPr>
        <w:t xml:space="preserve"> MR</w:t>
      </w:r>
      <w:r w:rsidR="00285703" w:rsidRPr="00AB409B">
        <w:rPr>
          <w:rFonts w:ascii="Arial" w:hAnsi="Arial" w:cs="Arial"/>
        </w:rPr>
        <w:t xml:space="preserve"> effect</w:t>
      </w:r>
      <w:r w:rsidR="000447AC" w:rsidRPr="00AB409B">
        <w:rPr>
          <w:rFonts w:ascii="Arial" w:hAnsi="Arial" w:cs="Arial"/>
        </w:rPr>
        <w:t xml:space="preserve"> </w:t>
      </w:r>
      <w:r w:rsidR="0034708F" w:rsidRPr="00AB409B">
        <w:rPr>
          <w:rFonts w:ascii="Arial" w:hAnsi="Arial" w:cs="Arial"/>
        </w:rPr>
        <w:t xml:space="preserve">estimates </w:t>
      </w:r>
      <w:r w:rsidR="00285703" w:rsidRPr="00AB409B">
        <w:rPr>
          <w:rFonts w:ascii="Arial" w:hAnsi="Arial" w:cs="Arial"/>
        </w:rPr>
        <w:t>(Figure 2</w:t>
      </w:r>
      <w:ins w:id="192" w:author="Daghlas, Iyas" w:date="2021-02-16T01:07:00Z">
        <w:r w:rsidR="009121C0">
          <w:rPr>
            <w:rFonts w:ascii="Arial" w:hAnsi="Arial" w:cs="Arial"/>
          </w:rPr>
          <w:t xml:space="preserve">; </w:t>
        </w:r>
        <w:proofErr w:type="spellStart"/>
        <w:r w:rsidR="009121C0">
          <w:rPr>
            <w:rFonts w:ascii="Arial" w:hAnsi="Arial" w:cs="Arial"/>
            <w:i/>
          </w:rPr>
          <w:t>P</w:t>
        </w:r>
      </w:ins>
      <w:ins w:id="193" w:author="Daghlas, Iyas" w:date="2021-02-16T01:08:00Z">
        <w:r w:rsidR="009121C0">
          <w:rPr>
            <w:rFonts w:ascii="Arial" w:hAnsi="Arial" w:cs="Arial"/>
            <w:vertAlign w:val="subscript"/>
          </w:rPr>
          <w:t>distortion</w:t>
        </w:r>
        <w:proofErr w:type="spellEnd"/>
        <w:r w:rsidR="009121C0">
          <w:rPr>
            <w:rFonts w:ascii="Arial" w:hAnsi="Arial" w:cs="Arial"/>
          </w:rPr>
          <w:t>=0.54</w:t>
        </w:r>
      </w:ins>
      <w:r w:rsidR="00285703" w:rsidRPr="00AB409B">
        <w:rPr>
          <w:rFonts w:ascii="Arial" w:hAnsi="Arial" w:cs="Arial"/>
        </w:rPr>
        <w:t xml:space="preserve">). </w:t>
      </w:r>
      <w:ins w:id="194" w:author="Daghlas, Iyas" w:date="2021-02-15T18:55:00Z">
        <w:r w:rsidR="00C05141">
          <w:rPr>
            <w:rFonts w:ascii="Arial" w:hAnsi="Arial" w:cs="Arial"/>
          </w:rPr>
          <w:t>Multivariable MR models a</w:t>
        </w:r>
      </w:ins>
      <w:del w:id="195" w:author="Daghlas, Iyas" w:date="2021-02-15T18:55:00Z">
        <w:r w:rsidR="00246EF1" w:rsidRPr="00AB409B" w:rsidDel="00C05141">
          <w:rPr>
            <w:rFonts w:ascii="Arial" w:hAnsi="Arial" w:cs="Arial"/>
          </w:rPr>
          <w:delText>A</w:delText>
        </w:r>
      </w:del>
      <w:r w:rsidR="00246EF1" w:rsidRPr="00AB409B">
        <w:rPr>
          <w:rFonts w:ascii="Arial" w:hAnsi="Arial" w:cs="Arial"/>
        </w:rPr>
        <w:t xml:space="preserve">djusting the LDL-c </w:t>
      </w:r>
      <w:del w:id="196" w:author="Daghlas, Iyas" w:date="2021-02-14T23:04:00Z">
        <w:r w:rsidR="00246EF1" w:rsidRPr="00AB409B" w:rsidDel="00254943">
          <w:rPr>
            <w:rFonts w:ascii="Arial" w:hAnsi="Arial" w:cs="Arial"/>
          </w:rPr>
          <w:delText xml:space="preserve">instrument </w:delText>
        </w:r>
      </w:del>
      <w:ins w:id="197" w:author="Daghlas, Iyas" w:date="2021-02-14T23:04:00Z">
        <w:r w:rsidR="00254943">
          <w:rPr>
            <w:rFonts w:ascii="Arial" w:hAnsi="Arial" w:cs="Arial"/>
          </w:rPr>
          <w:t>genetic proxies</w:t>
        </w:r>
        <w:r w:rsidR="00254943" w:rsidRPr="00AB409B">
          <w:rPr>
            <w:rFonts w:ascii="Arial" w:hAnsi="Arial" w:cs="Arial"/>
          </w:rPr>
          <w:t xml:space="preserve"> </w:t>
        </w:r>
      </w:ins>
      <w:r w:rsidR="00257CD2" w:rsidRPr="00AB409B">
        <w:rPr>
          <w:rFonts w:ascii="Arial" w:hAnsi="Arial" w:cs="Arial"/>
        </w:rPr>
        <w:t xml:space="preserve">for genetic </w:t>
      </w:r>
      <w:r w:rsidR="00246EF1" w:rsidRPr="00AB409B">
        <w:rPr>
          <w:rFonts w:ascii="Arial" w:hAnsi="Arial" w:cs="Arial"/>
        </w:rPr>
        <w:t xml:space="preserve">associations with </w:t>
      </w:r>
      <w:r w:rsidR="00257CD2" w:rsidRPr="00AB409B">
        <w:rPr>
          <w:rFonts w:ascii="Arial" w:hAnsi="Arial" w:cs="Arial"/>
        </w:rPr>
        <w:t>HDL-c and triglycerides</w:t>
      </w:r>
      <w:ins w:id="198" w:author="Daghlas, Iyas" w:date="2021-02-15T18:55:00Z">
        <w:r w:rsidR="00C05141">
          <w:rPr>
            <w:rFonts w:ascii="Arial" w:hAnsi="Arial" w:cs="Arial"/>
          </w:rPr>
          <w:t xml:space="preserve"> or for type 2 diabetes liability</w:t>
        </w:r>
      </w:ins>
      <w:r w:rsidR="00257CD2" w:rsidRPr="00AB409B">
        <w:rPr>
          <w:rFonts w:ascii="Arial" w:hAnsi="Arial" w:cs="Arial"/>
        </w:rPr>
        <w:t xml:space="preserve"> </w:t>
      </w:r>
      <w:del w:id="199" w:author="Daghlas, Iyas" w:date="2021-02-15T18:55:00Z">
        <w:r w:rsidR="00285703" w:rsidRPr="00AB409B" w:rsidDel="00C05141">
          <w:rPr>
            <w:rFonts w:ascii="Arial" w:hAnsi="Arial" w:cs="Arial"/>
          </w:rPr>
          <w:delText xml:space="preserve">in a multivariable MR model </w:delText>
        </w:r>
      </w:del>
      <w:r w:rsidR="001F4E86" w:rsidRPr="00AB409B">
        <w:rPr>
          <w:rFonts w:ascii="Arial" w:hAnsi="Arial" w:cs="Arial"/>
        </w:rPr>
        <w:t xml:space="preserve">also </w:t>
      </w:r>
      <w:r w:rsidR="000D7445">
        <w:rPr>
          <w:rFonts w:ascii="Arial" w:hAnsi="Arial" w:cs="Arial"/>
        </w:rPr>
        <w:t>provided</w:t>
      </w:r>
      <w:r w:rsidR="00F926E4" w:rsidRPr="00AB409B">
        <w:rPr>
          <w:rFonts w:ascii="Arial" w:hAnsi="Arial" w:cs="Arial"/>
        </w:rPr>
        <w:t xml:space="preserve"> similar</w:t>
      </w:r>
      <w:r w:rsidR="00257CD2" w:rsidRPr="00AB409B">
        <w:rPr>
          <w:rFonts w:ascii="Arial" w:hAnsi="Arial" w:cs="Arial"/>
        </w:rPr>
        <w:t xml:space="preserve"> </w:t>
      </w:r>
      <w:r w:rsidR="00285703" w:rsidRPr="00AB409B">
        <w:rPr>
          <w:rFonts w:ascii="Arial" w:hAnsi="Arial" w:cs="Arial"/>
        </w:rPr>
        <w:t>effect</w:t>
      </w:r>
      <w:r w:rsidR="00257CD2" w:rsidRPr="00AB409B">
        <w:rPr>
          <w:rFonts w:ascii="Arial" w:hAnsi="Arial" w:cs="Arial"/>
        </w:rPr>
        <w:t xml:space="preserve"> estimates</w:t>
      </w:r>
      <w:r w:rsidR="00180BB5" w:rsidRPr="00AB409B">
        <w:rPr>
          <w:rFonts w:ascii="Arial" w:hAnsi="Arial" w:cs="Arial"/>
        </w:rPr>
        <w:t xml:space="preserve"> (Figure 2)</w:t>
      </w:r>
      <w:r w:rsidR="00257CD2" w:rsidRPr="00AB409B">
        <w:rPr>
          <w:rFonts w:ascii="Arial" w:hAnsi="Arial" w:cs="Arial"/>
        </w:rPr>
        <w:t xml:space="preserve">. </w:t>
      </w:r>
      <w:ins w:id="200" w:author="Daghlas, Iyas" w:date="2021-02-15T20:30:00Z">
        <w:r w:rsidR="00E86FCB">
          <w:rPr>
            <w:rFonts w:ascii="Arial" w:hAnsi="Arial" w:cs="Arial"/>
          </w:rPr>
          <w:t xml:space="preserve">Similarly, removing genetic proxies for LDL-c that were also associated with HDL-c or with triglycerides yielded similar MR estimates (Figure 2). </w:t>
        </w:r>
      </w:ins>
      <w:r w:rsidR="0025123E" w:rsidRPr="00AB409B">
        <w:rPr>
          <w:rFonts w:ascii="Arial" w:hAnsi="Arial" w:cs="Arial"/>
        </w:rPr>
        <w:t xml:space="preserve">The estimate for the effect </w:t>
      </w:r>
      <w:r w:rsidR="00180BB5" w:rsidRPr="00AB409B">
        <w:rPr>
          <w:rFonts w:ascii="Arial" w:hAnsi="Arial" w:cs="Arial"/>
        </w:rPr>
        <w:t>of</w:t>
      </w:r>
      <w:r w:rsidR="000447AC" w:rsidRPr="00AB409B">
        <w:rPr>
          <w:rFonts w:ascii="Arial" w:hAnsi="Arial" w:cs="Arial"/>
        </w:rPr>
        <w:t xml:space="preserve"> higher</w:t>
      </w:r>
      <w:r w:rsidR="00180BB5" w:rsidRPr="00AB409B">
        <w:rPr>
          <w:rFonts w:ascii="Arial" w:hAnsi="Arial" w:cs="Arial"/>
        </w:rPr>
        <w:t xml:space="preserve"> LDL-c on lifespan</w:t>
      </w:r>
      <w:r w:rsidR="0025123E" w:rsidRPr="00AB409B">
        <w:rPr>
          <w:rFonts w:ascii="Arial" w:hAnsi="Arial" w:cs="Arial"/>
        </w:rPr>
        <w:t xml:space="preserve"> was </w:t>
      </w:r>
      <w:r w:rsidR="007D3374" w:rsidRPr="00AB409B">
        <w:rPr>
          <w:rFonts w:ascii="Arial" w:hAnsi="Arial" w:cs="Arial"/>
        </w:rPr>
        <w:t xml:space="preserve">consistent </w:t>
      </w:r>
      <w:r w:rsidR="00180BB5" w:rsidRPr="00AB409B">
        <w:rPr>
          <w:rFonts w:ascii="Arial" w:hAnsi="Arial" w:cs="Arial"/>
        </w:rPr>
        <w:t>when using genetic associations with</w:t>
      </w:r>
      <w:r w:rsidR="007A7AF6" w:rsidRPr="00AB409B">
        <w:rPr>
          <w:rFonts w:ascii="Arial" w:hAnsi="Arial" w:cs="Arial"/>
        </w:rPr>
        <w:t xml:space="preserve"> LDL</w:t>
      </w:r>
      <w:r w:rsidR="00865EC6" w:rsidRPr="00AB409B">
        <w:rPr>
          <w:rFonts w:ascii="Arial" w:hAnsi="Arial" w:cs="Arial"/>
        </w:rPr>
        <w:t>-c</w:t>
      </w:r>
      <w:r w:rsidR="007A7AF6" w:rsidRPr="00AB409B">
        <w:rPr>
          <w:rFonts w:ascii="Arial" w:hAnsi="Arial" w:cs="Arial"/>
        </w:rPr>
        <w:t xml:space="preserve"> from UKB </w:t>
      </w:r>
      <w:ins w:id="201" w:author="Daghlas, Iyas" w:date="2021-02-15T23:54:00Z">
        <w:r w:rsidR="00F10EEB">
          <w:rPr>
            <w:rFonts w:ascii="Arial" w:hAnsi="Arial" w:cs="Arial"/>
          </w:rPr>
          <w:t xml:space="preserve">and </w:t>
        </w:r>
      </w:ins>
      <w:ins w:id="202" w:author="Daghlas, Iyas" w:date="2021-02-15T23:56:00Z">
        <w:r w:rsidR="00F10EEB">
          <w:rPr>
            <w:rFonts w:ascii="Arial" w:hAnsi="Arial" w:cs="Arial"/>
          </w:rPr>
          <w:t>from</w:t>
        </w:r>
      </w:ins>
      <w:ins w:id="203" w:author="Daghlas, Iyas" w:date="2021-02-15T23:54:00Z">
        <w:r w:rsidR="00F10EEB">
          <w:rPr>
            <w:rFonts w:ascii="Arial" w:hAnsi="Arial" w:cs="Arial"/>
          </w:rPr>
          <w:t xml:space="preserve"> MVP </w:t>
        </w:r>
      </w:ins>
      <w:r w:rsidR="007A7AF6" w:rsidRPr="00AB409B">
        <w:rPr>
          <w:rFonts w:ascii="Arial" w:hAnsi="Arial" w:cs="Arial"/>
        </w:rPr>
        <w:t>(</w:t>
      </w:r>
      <w:del w:id="204" w:author="Daghlas, Iyas" w:date="2021-02-15T23:54:00Z">
        <w:r w:rsidR="004F42E4" w:rsidRPr="00AB409B" w:rsidDel="00F10EEB">
          <w:rPr>
            <w:rFonts w:ascii="Arial" w:hAnsi="Arial" w:cs="Arial"/>
          </w:rPr>
          <w:delText>lifespan years per 1-SD increase in LDL-c</w:delText>
        </w:r>
        <w:r w:rsidR="002441C6" w:rsidRPr="00AB409B" w:rsidDel="00F10EEB">
          <w:rPr>
            <w:rFonts w:ascii="Arial" w:hAnsi="Arial" w:cs="Arial"/>
          </w:rPr>
          <w:delText>:</w:delText>
        </w:r>
        <w:r w:rsidR="004F42E4" w:rsidRPr="00AB409B" w:rsidDel="00F10EEB">
          <w:rPr>
            <w:rFonts w:ascii="Arial" w:hAnsi="Arial" w:cs="Arial"/>
          </w:rPr>
          <w:delText xml:space="preserve"> </w:delText>
        </w:r>
        <w:r w:rsidR="00B51AEE" w:rsidRPr="00AB409B" w:rsidDel="00F10EEB">
          <w:rPr>
            <w:rFonts w:ascii="Arial" w:hAnsi="Arial" w:cs="Arial"/>
          </w:rPr>
          <w:delText>-1.50</w:delText>
        </w:r>
        <w:r w:rsidR="00AB46A6" w:rsidRPr="00AB409B" w:rsidDel="00F10EEB">
          <w:rPr>
            <w:rFonts w:ascii="Arial" w:hAnsi="Arial" w:cs="Arial"/>
          </w:rPr>
          <w:delText>, 95%</w:delText>
        </w:r>
        <w:r w:rsidR="00B51AEE" w:rsidRPr="00AB409B" w:rsidDel="00F10EEB">
          <w:rPr>
            <w:rFonts w:ascii="Arial" w:hAnsi="Arial" w:cs="Arial"/>
          </w:rPr>
          <w:delText xml:space="preserve"> CI -1.92</w:delText>
        </w:r>
        <w:r w:rsidR="00EA6E63" w:rsidRPr="00AB409B" w:rsidDel="00F10EEB">
          <w:rPr>
            <w:rFonts w:ascii="Arial" w:hAnsi="Arial" w:cs="Arial"/>
          </w:rPr>
          <w:delText xml:space="preserve"> </w:delText>
        </w:r>
        <w:r w:rsidR="00B51AEE" w:rsidRPr="00AB409B" w:rsidDel="00F10EEB">
          <w:rPr>
            <w:rFonts w:ascii="Arial" w:hAnsi="Arial" w:cs="Arial"/>
          </w:rPr>
          <w:delText>- -1.07</w:delText>
        </w:r>
        <w:r w:rsidR="00AB46A6" w:rsidRPr="00AB409B" w:rsidDel="00F10EEB">
          <w:rPr>
            <w:rFonts w:ascii="Arial" w:hAnsi="Arial" w:cs="Arial"/>
          </w:rPr>
          <w:delText xml:space="preserve">, </w:delText>
        </w:r>
        <w:r w:rsidR="00AB46A6" w:rsidRPr="00AB409B" w:rsidDel="00F10EEB">
          <w:rPr>
            <w:rFonts w:ascii="Arial" w:hAnsi="Arial" w:cs="Arial"/>
            <w:i/>
          </w:rPr>
          <w:delText>P=</w:delText>
        </w:r>
        <w:r w:rsidR="00AB46A6" w:rsidRPr="00AB409B" w:rsidDel="00F10EEB">
          <w:rPr>
            <w:rFonts w:ascii="Arial" w:hAnsi="Arial" w:cs="Arial"/>
          </w:rPr>
          <w:delText>5.04x10</w:delText>
        </w:r>
        <w:r w:rsidR="00AB46A6" w:rsidRPr="00AB409B" w:rsidDel="00F10EEB">
          <w:rPr>
            <w:rFonts w:ascii="Arial" w:hAnsi="Arial" w:cs="Arial"/>
            <w:vertAlign w:val="superscript"/>
          </w:rPr>
          <w:delText>-12</w:delText>
        </w:r>
        <w:r w:rsidR="000B4E49" w:rsidRPr="00AB409B" w:rsidDel="00F10EEB">
          <w:rPr>
            <w:rFonts w:ascii="Arial" w:hAnsi="Arial" w:cs="Arial"/>
          </w:rPr>
          <w:delText xml:space="preserve">; </w:delText>
        </w:r>
      </w:del>
      <w:r w:rsidR="000B4E49" w:rsidRPr="00AB409B">
        <w:rPr>
          <w:rFonts w:ascii="Arial" w:hAnsi="Arial" w:cs="Arial"/>
        </w:rPr>
        <w:t>Figure 2</w:t>
      </w:r>
      <w:r w:rsidR="006357FF" w:rsidRPr="00AB409B">
        <w:rPr>
          <w:rFonts w:ascii="Arial" w:hAnsi="Arial" w:cs="Arial"/>
        </w:rPr>
        <w:t>)</w:t>
      </w:r>
      <w:r w:rsidR="007D3374" w:rsidRPr="00AB409B">
        <w:rPr>
          <w:rFonts w:ascii="Arial" w:hAnsi="Arial" w:cs="Arial"/>
        </w:rPr>
        <w:t xml:space="preserve">, </w:t>
      </w:r>
      <w:r w:rsidR="007B1AAD" w:rsidRPr="00AB409B">
        <w:rPr>
          <w:rFonts w:ascii="Arial" w:hAnsi="Arial" w:cs="Arial"/>
        </w:rPr>
        <w:t>with no</w:t>
      </w:r>
      <w:r w:rsidR="001F4E86" w:rsidRPr="00AB409B">
        <w:rPr>
          <w:rFonts w:ascii="Arial" w:hAnsi="Arial" w:cs="Arial"/>
        </w:rPr>
        <w:t xml:space="preserve"> </w:t>
      </w:r>
      <w:r w:rsidR="007D3374" w:rsidRPr="00AB409B">
        <w:rPr>
          <w:rFonts w:ascii="Arial" w:hAnsi="Arial" w:cs="Arial"/>
        </w:rPr>
        <w:t xml:space="preserve">evidence that this effect differed from that estimated </w:t>
      </w:r>
      <w:del w:id="205" w:author="Daghlas, Iyas" w:date="2021-02-14T23:04:00Z">
        <w:r w:rsidR="007D3374" w:rsidRPr="00AB409B" w:rsidDel="00254943">
          <w:rPr>
            <w:rFonts w:ascii="Arial" w:hAnsi="Arial" w:cs="Arial"/>
          </w:rPr>
          <w:delText xml:space="preserve">by </w:delText>
        </w:r>
      </w:del>
      <w:ins w:id="206" w:author="Daghlas, Iyas" w:date="2021-02-14T23:04:00Z">
        <w:r w:rsidR="00254943">
          <w:rPr>
            <w:rFonts w:ascii="Arial" w:hAnsi="Arial" w:cs="Arial"/>
          </w:rPr>
          <w:t xml:space="preserve">when </w:t>
        </w:r>
        <w:r w:rsidR="00254943">
          <w:rPr>
            <w:rFonts w:ascii="Arial" w:hAnsi="Arial" w:cs="Arial"/>
          </w:rPr>
          <w:lastRenderedPageBreak/>
          <w:t>using genetic associations from</w:t>
        </w:r>
        <w:r w:rsidR="00254943" w:rsidRPr="00AB409B">
          <w:rPr>
            <w:rFonts w:ascii="Arial" w:hAnsi="Arial" w:cs="Arial"/>
          </w:rPr>
          <w:t xml:space="preserve"> </w:t>
        </w:r>
      </w:ins>
      <w:r w:rsidR="007D3374" w:rsidRPr="00AB409B">
        <w:rPr>
          <w:rFonts w:ascii="Arial" w:hAnsi="Arial" w:cs="Arial"/>
        </w:rPr>
        <w:t xml:space="preserve">the GLGC </w:t>
      </w:r>
      <w:del w:id="207" w:author="Daghlas, Iyas" w:date="2021-02-14T23:05:00Z">
        <w:r w:rsidR="007D3374" w:rsidRPr="00AB409B" w:rsidDel="00254943">
          <w:rPr>
            <w:rFonts w:ascii="Arial" w:hAnsi="Arial" w:cs="Arial"/>
          </w:rPr>
          <w:delText xml:space="preserve">instrument </w:delText>
        </w:r>
      </w:del>
      <w:r w:rsidR="007D3374" w:rsidRPr="00AB409B">
        <w:rPr>
          <w:rFonts w:ascii="Arial" w:hAnsi="Arial" w:cs="Arial"/>
        </w:rPr>
        <w:t>(</w:t>
      </w:r>
      <w:r w:rsidR="007D3374" w:rsidRPr="00AB409B">
        <w:rPr>
          <w:rFonts w:ascii="Arial" w:hAnsi="Arial" w:cs="Arial"/>
          <w:i/>
        </w:rPr>
        <w:t>P</w:t>
      </w:r>
      <w:ins w:id="208" w:author="Daghlas, Iyas" w:date="2021-02-15T23:54:00Z">
        <w:r w:rsidR="00F10EEB">
          <w:rPr>
            <w:rFonts w:ascii="Arial" w:hAnsi="Arial" w:cs="Arial"/>
            <w:i/>
            <w:vertAlign w:val="subscript"/>
          </w:rPr>
          <w:t>UKB</w:t>
        </w:r>
      </w:ins>
      <w:r w:rsidR="007D3374" w:rsidRPr="00AB409B">
        <w:rPr>
          <w:rFonts w:ascii="Arial" w:hAnsi="Arial" w:cs="Arial"/>
        </w:rPr>
        <w:t>=0.</w:t>
      </w:r>
      <w:r w:rsidR="007B1AAD" w:rsidRPr="00AB409B">
        <w:rPr>
          <w:rFonts w:ascii="Arial" w:hAnsi="Arial" w:cs="Arial"/>
        </w:rPr>
        <w:t>28</w:t>
      </w:r>
      <w:ins w:id="209" w:author="Daghlas, Iyas" w:date="2021-02-15T23:54:00Z">
        <w:r w:rsidR="00F10EEB">
          <w:rPr>
            <w:rFonts w:ascii="Arial" w:hAnsi="Arial" w:cs="Arial"/>
          </w:rPr>
          <w:t xml:space="preserve">; </w:t>
        </w:r>
        <w:r w:rsidR="00F10EEB">
          <w:rPr>
            <w:rFonts w:ascii="Arial" w:hAnsi="Arial" w:cs="Arial"/>
            <w:i/>
          </w:rPr>
          <w:t>P</w:t>
        </w:r>
        <w:r w:rsidR="00F10EEB">
          <w:rPr>
            <w:rFonts w:ascii="Arial" w:hAnsi="Arial" w:cs="Arial"/>
            <w:vertAlign w:val="subscript"/>
          </w:rPr>
          <w:t>MVP</w:t>
        </w:r>
      </w:ins>
      <w:ins w:id="210" w:author="Daghlas, Iyas" w:date="2021-02-15T23:55:00Z">
        <w:r w:rsidR="00F10EEB">
          <w:rPr>
            <w:rFonts w:ascii="Arial" w:hAnsi="Arial" w:cs="Arial"/>
          </w:rPr>
          <w:t>=0.15</w:t>
        </w:r>
      </w:ins>
      <w:r w:rsidR="007D3374" w:rsidRPr="00AB409B">
        <w:rPr>
          <w:rFonts w:ascii="Arial" w:hAnsi="Arial" w:cs="Arial"/>
        </w:rPr>
        <w:t>)</w:t>
      </w:r>
      <w:r w:rsidR="006357FF" w:rsidRPr="00AB409B">
        <w:rPr>
          <w:rFonts w:ascii="Arial" w:hAnsi="Arial" w:cs="Arial"/>
        </w:rPr>
        <w:t xml:space="preserve">. </w:t>
      </w:r>
      <w:r w:rsidR="007B1AAD" w:rsidRPr="00AB409B">
        <w:rPr>
          <w:rFonts w:ascii="Arial" w:hAnsi="Arial" w:cs="Arial"/>
        </w:rPr>
        <w:t>When considering the outcome of longevity</w:t>
      </w:r>
      <w:r w:rsidR="000447AC" w:rsidRPr="00AB409B">
        <w:rPr>
          <w:rFonts w:ascii="Arial" w:hAnsi="Arial" w:cs="Arial"/>
        </w:rPr>
        <w:t>, genetically</w:t>
      </w:r>
      <w:r w:rsidR="006357FF" w:rsidRPr="00AB409B">
        <w:rPr>
          <w:rFonts w:ascii="Arial" w:hAnsi="Arial" w:cs="Arial"/>
        </w:rPr>
        <w:t xml:space="preserve"> </w:t>
      </w:r>
      <w:r w:rsidR="002863C6">
        <w:rPr>
          <w:rFonts w:ascii="Arial" w:hAnsi="Arial" w:cs="Arial"/>
        </w:rPr>
        <w:t>proxied</w:t>
      </w:r>
      <w:r w:rsidR="000447AC" w:rsidRPr="00AB409B">
        <w:rPr>
          <w:rFonts w:ascii="Arial" w:hAnsi="Arial" w:cs="Arial"/>
        </w:rPr>
        <w:t xml:space="preserve"> higher</w:t>
      </w:r>
      <w:r w:rsidR="006357FF" w:rsidRPr="00AB409B">
        <w:rPr>
          <w:rFonts w:ascii="Arial" w:hAnsi="Arial" w:cs="Arial"/>
        </w:rPr>
        <w:t xml:space="preserve"> </w:t>
      </w:r>
      <w:r w:rsidR="007A7AF6" w:rsidRPr="00AB409B">
        <w:rPr>
          <w:rFonts w:ascii="Arial" w:hAnsi="Arial" w:cs="Arial"/>
        </w:rPr>
        <w:t xml:space="preserve">LDL-c </w:t>
      </w:r>
      <w:r w:rsidR="000447AC" w:rsidRPr="00AB409B">
        <w:rPr>
          <w:rFonts w:ascii="Arial" w:hAnsi="Arial" w:cs="Arial"/>
        </w:rPr>
        <w:t>reduced the odds of</w:t>
      </w:r>
      <w:r w:rsidR="0058232C" w:rsidRPr="00AB409B">
        <w:rPr>
          <w:rFonts w:ascii="Arial" w:hAnsi="Arial" w:cs="Arial"/>
        </w:rPr>
        <w:t xml:space="preserve"> </w:t>
      </w:r>
      <w:r w:rsidR="007A7AF6" w:rsidRPr="00AB409B">
        <w:rPr>
          <w:rFonts w:ascii="Arial" w:hAnsi="Arial" w:cs="Arial"/>
        </w:rPr>
        <w:t>survival</w:t>
      </w:r>
      <w:r w:rsidR="0058232C" w:rsidRPr="00AB409B">
        <w:rPr>
          <w:rFonts w:ascii="Arial" w:hAnsi="Arial" w:cs="Arial"/>
        </w:rPr>
        <w:t xml:space="preserve"> to the 90</w:t>
      </w:r>
      <w:r w:rsidR="0058232C" w:rsidRPr="00AB409B">
        <w:rPr>
          <w:rFonts w:ascii="Arial" w:hAnsi="Arial" w:cs="Arial"/>
          <w:vertAlign w:val="superscript"/>
        </w:rPr>
        <w:t>th</w:t>
      </w:r>
      <w:r w:rsidR="000447AC" w:rsidRPr="00AB409B">
        <w:rPr>
          <w:rFonts w:ascii="Arial" w:hAnsi="Arial" w:cs="Arial"/>
        </w:rPr>
        <w:t xml:space="preserve"> </w:t>
      </w:r>
      <w:r w:rsidR="00162009" w:rsidRPr="00AB409B">
        <w:rPr>
          <w:rFonts w:ascii="Arial" w:hAnsi="Arial" w:cs="Arial"/>
        </w:rPr>
        <w:t xml:space="preserve">vs. </w:t>
      </w:r>
      <w:r w:rsidR="00FC2B7F" w:rsidRPr="00AB409B">
        <w:rPr>
          <w:rFonts w:ascii="Arial" w:hAnsi="Arial" w:cs="Arial"/>
        </w:rPr>
        <w:t>the 60</w:t>
      </w:r>
      <w:r w:rsidR="00FC2B7F" w:rsidRPr="00AB409B">
        <w:rPr>
          <w:rFonts w:ascii="Arial" w:hAnsi="Arial" w:cs="Arial"/>
          <w:vertAlign w:val="superscript"/>
        </w:rPr>
        <w:t>th</w:t>
      </w:r>
      <w:r w:rsidR="00FC2B7F" w:rsidRPr="00AB409B">
        <w:rPr>
          <w:rFonts w:ascii="Arial" w:hAnsi="Arial" w:cs="Arial"/>
        </w:rPr>
        <w:t xml:space="preserve"> percentile of age</w:t>
      </w:r>
      <w:r w:rsidR="000447AC" w:rsidRPr="00AB409B">
        <w:rPr>
          <w:rFonts w:ascii="Arial" w:hAnsi="Arial" w:cs="Arial"/>
        </w:rPr>
        <w:t xml:space="preserve"> (odds ratio (OR) 0.72, 95% CI 0.64-0.81, </w:t>
      </w:r>
      <w:r w:rsidR="000447AC" w:rsidRPr="00AB409B">
        <w:rPr>
          <w:rFonts w:ascii="Arial" w:hAnsi="Arial" w:cs="Arial"/>
          <w:i/>
        </w:rPr>
        <w:t>P</w:t>
      </w:r>
      <w:r w:rsidR="000447AC" w:rsidRPr="00AB409B">
        <w:rPr>
          <w:rFonts w:ascii="Arial" w:hAnsi="Arial" w:cs="Arial"/>
        </w:rPr>
        <w:t>=</w:t>
      </w:r>
      <w:r w:rsidR="00CD5849" w:rsidRPr="00AB409B">
        <w:rPr>
          <w:rFonts w:ascii="Arial" w:hAnsi="Arial" w:cs="Arial"/>
        </w:rPr>
        <w:t>7.83</w:t>
      </w:r>
      <w:r w:rsidR="000447AC" w:rsidRPr="00AB409B">
        <w:rPr>
          <w:rFonts w:ascii="Arial" w:hAnsi="Arial" w:cs="Arial"/>
        </w:rPr>
        <w:t>x10</w:t>
      </w:r>
      <w:r w:rsidR="000447AC" w:rsidRPr="00AB409B">
        <w:rPr>
          <w:rFonts w:ascii="Arial" w:hAnsi="Arial" w:cs="Arial"/>
          <w:vertAlign w:val="superscript"/>
        </w:rPr>
        <w:t>-8</w:t>
      </w:r>
      <w:r w:rsidR="00E479B4" w:rsidRPr="00AB409B">
        <w:rPr>
          <w:rFonts w:ascii="Arial" w:hAnsi="Arial" w:cs="Arial"/>
        </w:rPr>
        <w:t xml:space="preserve">, Cochran’s Q </w:t>
      </w:r>
      <w:r w:rsidR="00E479B4" w:rsidRPr="00AB409B">
        <w:rPr>
          <w:rFonts w:ascii="Arial" w:hAnsi="Arial" w:cs="Arial"/>
          <w:i/>
        </w:rPr>
        <w:t>P</w:t>
      </w:r>
      <w:r w:rsidR="00E479B4" w:rsidRPr="00AB409B">
        <w:rPr>
          <w:rFonts w:ascii="Arial" w:hAnsi="Arial" w:cs="Arial"/>
        </w:rPr>
        <w:t>=</w:t>
      </w:r>
      <w:r w:rsidR="00CD5849" w:rsidRPr="00AB409B">
        <w:rPr>
          <w:rFonts w:ascii="Arial" w:hAnsi="Arial" w:cs="Arial"/>
        </w:rPr>
        <w:t>1.46</w:t>
      </w:r>
      <w:r w:rsidR="00E479B4" w:rsidRPr="00AB409B">
        <w:rPr>
          <w:rFonts w:ascii="Arial" w:hAnsi="Arial" w:cs="Arial"/>
        </w:rPr>
        <w:t>x10</w:t>
      </w:r>
      <w:r w:rsidR="00E479B4" w:rsidRPr="00AB409B">
        <w:rPr>
          <w:rFonts w:ascii="Arial" w:hAnsi="Arial" w:cs="Arial"/>
          <w:vertAlign w:val="superscript"/>
        </w:rPr>
        <w:t>-5</w:t>
      </w:r>
      <w:r w:rsidR="00FE6FAA" w:rsidRPr="00AB409B">
        <w:rPr>
          <w:rFonts w:ascii="Arial" w:hAnsi="Arial" w:cs="Arial"/>
        </w:rPr>
        <w:t>)</w:t>
      </w:r>
      <w:ins w:id="211" w:author="Daghlas, Iyas" w:date="2021-02-15T18:57:00Z">
        <w:r w:rsidR="003B206C">
          <w:rPr>
            <w:rFonts w:ascii="Arial" w:hAnsi="Arial" w:cs="Arial"/>
          </w:rPr>
          <w:t xml:space="preserve">, with consistent results in sensitivity analyses (Supplementary Table </w:t>
        </w:r>
      </w:ins>
      <w:ins w:id="212" w:author="Daghlas, Iyas" w:date="2021-02-15T22:04:00Z">
        <w:r w:rsidR="00EC3AF0">
          <w:rPr>
            <w:rFonts w:ascii="Arial" w:hAnsi="Arial" w:cs="Arial"/>
          </w:rPr>
          <w:t>7</w:t>
        </w:r>
      </w:ins>
      <w:ins w:id="213" w:author="Daghlas, Iyas" w:date="2021-02-15T18:57:00Z">
        <w:r w:rsidR="00384FE6">
          <w:rPr>
            <w:rFonts w:ascii="Arial" w:hAnsi="Arial" w:cs="Arial"/>
          </w:rPr>
          <w:t>).</w:t>
        </w:r>
      </w:ins>
      <w:del w:id="214" w:author="Daghlas, Iyas" w:date="2021-02-15T18:57:00Z">
        <w:r w:rsidR="00FE6FAA" w:rsidRPr="00AB409B" w:rsidDel="003B206C">
          <w:rPr>
            <w:rFonts w:ascii="Arial" w:hAnsi="Arial" w:cs="Arial"/>
          </w:rPr>
          <w:delText>.</w:delText>
        </w:r>
      </w:del>
    </w:p>
    <w:p w14:paraId="1814953D" w14:textId="77777777" w:rsidR="00F85B5B" w:rsidRPr="00AB409B" w:rsidRDefault="00F85B5B" w:rsidP="006357FF">
      <w:pPr>
        <w:spacing w:line="480" w:lineRule="auto"/>
        <w:rPr>
          <w:rFonts w:ascii="Arial" w:hAnsi="Arial" w:cs="Arial"/>
        </w:rPr>
      </w:pPr>
    </w:p>
    <w:p w14:paraId="4E479A16" w14:textId="2249C014" w:rsidR="0058232C" w:rsidRPr="00AB409B" w:rsidRDefault="00274B9F" w:rsidP="006357FF">
      <w:pPr>
        <w:spacing w:line="480" w:lineRule="auto"/>
        <w:rPr>
          <w:rFonts w:ascii="Arial" w:hAnsi="Arial" w:cs="Arial"/>
        </w:rPr>
      </w:pPr>
      <w:r w:rsidRPr="00AB409B">
        <w:rPr>
          <w:rFonts w:ascii="Arial" w:hAnsi="Arial" w:cs="Arial"/>
          <w:b/>
        </w:rPr>
        <w:t>Direct e</w:t>
      </w:r>
      <w:r w:rsidR="0058232C" w:rsidRPr="00AB409B">
        <w:rPr>
          <w:rFonts w:ascii="Arial" w:hAnsi="Arial" w:cs="Arial"/>
          <w:b/>
        </w:rPr>
        <w:t xml:space="preserve">ffects of LDL-c on </w:t>
      </w:r>
      <w:r w:rsidR="005629EB" w:rsidRPr="00AB409B">
        <w:rPr>
          <w:rFonts w:ascii="Arial" w:hAnsi="Arial" w:cs="Arial"/>
          <w:b/>
        </w:rPr>
        <w:t>lifespan</w:t>
      </w:r>
      <w:r w:rsidR="0058232C" w:rsidRPr="00AB409B">
        <w:rPr>
          <w:rFonts w:ascii="Arial" w:hAnsi="Arial" w:cs="Arial"/>
          <w:b/>
        </w:rPr>
        <w:t xml:space="preserve"> </w:t>
      </w:r>
      <w:r w:rsidRPr="00AB409B">
        <w:rPr>
          <w:rFonts w:ascii="Arial" w:hAnsi="Arial" w:cs="Arial"/>
          <w:b/>
        </w:rPr>
        <w:t xml:space="preserve">after </w:t>
      </w:r>
      <w:r w:rsidR="0058232C" w:rsidRPr="00AB409B">
        <w:rPr>
          <w:rFonts w:ascii="Arial" w:hAnsi="Arial" w:cs="Arial"/>
          <w:b/>
        </w:rPr>
        <w:t xml:space="preserve">accounting for </w:t>
      </w:r>
      <w:r w:rsidRPr="00AB409B">
        <w:rPr>
          <w:rFonts w:ascii="Arial" w:hAnsi="Arial" w:cs="Arial"/>
          <w:b/>
        </w:rPr>
        <w:t xml:space="preserve">mediation through </w:t>
      </w:r>
      <w:del w:id="215" w:author="Daghlas, Iyas" w:date="2021-02-14T20:48:00Z">
        <w:r w:rsidRPr="00AB409B" w:rsidDel="00AE3B91">
          <w:rPr>
            <w:rFonts w:ascii="Arial" w:hAnsi="Arial" w:cs="Arial"/>
            <w:b/>
          </w:rPr>
          <w:delText>CAD</w:delText>
        </w:r>
      </w:del>
      <w:ins w:id="216" w:author="Daghlas, Iyas" w:date="2021-02-14T20:48:00Z">
        <w:r w:rsidR="00AE3B91">
          <w:rPr>
            <w:rFonts w:ascii="Arial" w:hAnsi="Arial" w:cs="Arial"/>
            <w:b/>
          </w:rPr>
          <w:t xml:space="preserve">coronary artery disease </w:t>
        </w:r>
      </w:ins>
      <w:ins w:id="217" w:author="Daghlas, Iyas" w:date="2021-02-14T20:46:00Z">
        <w:r w:rsidR="00AE3B91">
          <w:rPr>
            <w:rFonts w:ascii="Arial" w:hAnsi="Arial" w:cs="Arial"/>
            <w:b/>
          </w:rPr>
          <w:t>and ischemic stroke</w:t>
        </w:r>
      </w:ins>
    </w:p>
    <w:p w14:paraId="025A7D63" w14:textId="3FD8897F" w:rsidR="00AE3B91" w:rsidRDefault="00E26E15" w:rsidP="006357FF">
      <w:pPr>
        <w:spacing w:line="480" w:lineRule="auto"/>
        <w:rPr>
          <w:ins w:id="218" w:author="Daghlas, Iyas" w:date="2021-02-14T20:48:00Z"/>
          <w:rFonts w:ascii="Arial" w:hAnsi="Arial" w:cs="Arial"/>
        </w:rPr>
      </w:pPr>
      <w:commentRangeStart w:id="219"/>
      <w:r w:rsidRPr="00AB409B">
        <w:rPr>
          <w:rFonts w:ascii="Arial" w:hAnsi="Arial" w:cs="Arial"/>
        </w:rPr>
        <w:t xml:space="preserve">A 1-SD higher </w:t>
      </w:r>
      <w:r w:rsidR="00246EF1" w:rsidRPr="00AB409B">
        <w:rPr>
          <w:rFonts w:ascii="Arial" w:hAnsi="Arial" w:cs="Arial"/>
        </w:rPr>
        <w:t xml:space="preserve">genetically </w:t>
      </w:r>
      <w:r w:rsidR="002863C6">
        <w:rPr>
          <w:rFonts w:ascii="Arial" w:hAnsi="Arial" w:cs="Arial"/>
        </w:rPr>
        <w:t>proxied</w:t>
      </w:r>
      <w:r w:rsidR="00246EF1" w:rsidRPr="00AB409B">
        <w:rPr>
          <w:rFonts w:ascii="Arial" w:hAnsi="Arial" w:cs="Arial"/>
        </w:rPr>
        <w:t xml:space="preserve"> </w:t>
      </w:r>
      <w:r w:rsidRPr="00AB409B">
        <w:rPr>
          <w:rFonts w:ascii="Arial" w:hAnsi="Arial" w:cs="Arial"/>
        </w:rPr>
        <w:t xml:space="preserve">LDL-c had odds ratio </w:t>
      </w:r>
      <w:r w:rsidR="00517783" w:rsidRPr="00AB409B">
        <w:rPr>
          <w:rFonts w:ascii="Arial" w:hAnsi="Arial" w:cs="Arial"/>
        </w:rPr>
        <w:t>1.53</w:t>
      </w:r>
      <w:r w:rsidRPr="00AB409B">
        <w:rPr>
          <w:rFonts w:ascii="Arial" w:hAnsi="Arial" w:cs="Arial"/>
        </w:rPr>
        <w:t xml:space="preserve"> for CAD (95% CI </w:t>
      </w:r>
      <w:r w:rsidR="00517783" w:rsidRPr="00AB409B">
        <w:rPr>
          <w:rFonts w:ascii="Arial" w:hAnsi="Arial" w:cs="Arial"/>
        </w:rPr>
        <w:t>1.</w:t>
      </w:r>
      <w:r w:rsidR="000352B3" w:rsidRPr="00AB409B">
        <w:rPr>
          <w:rFonts w:ascii="Arial" w:hAnsi="Arial" w:cs="Arial"/>
        </w:rPr>
        <w:t>39</w:t>
      </w:r>
      <w:r w:rsidR="00517783" w:rsidRPr="00AB409B">
        <w:rPr>
          <w:rFonts w:ascii="Arial" w:hAnsi="Arial" w:cs="Arial"/>
        </w:rPr>
        <w:t>-1.6</w:t>
      </w:r>
      <w:r w:rsidR="000352B3" w:rsidRPr="00AB409B">
        <w:rPr>
          <w:rFonts w:ascii="Arial" w:hAnsi="Arial" w:cs="Arial"/>
        </w:rPr>
        <w:t>9</w:t>
      </w:r>
      <w:r w:rsidR="00DD3499" w:rsidRPr="00AB409B">
        <w:rPr>
          <w:rFonts w:ascii="Arial" w:hAnsi="Arial" w:cs="Arial"/>
        </w:rPr>
        <w:t xml:space="preserve">, </w:t>
      </w:r>
      <w:r w:rsidR="00BD6D32" w:rsidRPr="00AB409B">
        <w:rPr>
          <w:rFonts w:ascii="Arial" w:hAnsi="Arial" w:cs="Arial"/>
          <w:i/>
        </w:rPr>
        <w:t>P</w:t>
      </w:r>
      <w:r w:rsidR="00BD6D32" w:rsidRPr="00AB409B">
        <w:rPr>
          <w:rFonts w:ascii="Arial" w:hAnsi="Arial" w:cs="Arial"/>
        </w:rPr>
        <w:t>=</w:t>
      </w:r>
      <w:r w:rsidR="000352B3" w:rsidRPr="00AB409B">
        <w:rPr>
          <w:rFonts w:ascii="Arial" w:hAnsi="Arial" w:cs="Arial"/>
        </w:rPr>
        <w:t>9.71</w:t>
      </w:r>
      <w:r w:rsidR="00BD6D32" w:rsidRPr="00AB409B">
        <w:rPr>
          <w:rFonts w:ascii="Arial" w:hAnsi="Arial" w:cs="Arial"/>
        </w:rPr>
        <w:t>x10</w:t>
      </w:r>
      <w:r w:rsidR="00BD6D32" w:rsidRPr="00AB409B">
        <w:rPr>
          <w:rFonts w:ascii="Arial" w:hAnsi="Arial" w:cs="Arial"/>
          <w:vertAlign w:val="superscript"/>
        </w:rPr>
        <w:t>-</w:t>
      </w:r>
      <w:r w:rsidR="000352B3" w:rsidRPr="00AB409B">
        <w:rPr>
          <w:rFonts w:ascii="Arial" w:hAnsi="Arial" w:cs="Arial"/>
          <w:vertAlign w:val="superscript"/>
        </w:rPr>
        <w:t>18</w:t>
      </w:r>
      <w:r w:rsidR="00DD3499" w:rsidRPr="00AB409B">
        <w:rPr>
          <w:rFonts w:ascii="Arial" w:hAnsi="Arial" w:cs="Arial"/>
        </w:rPr>
        <w:t>)</w:t>
      </w:r>
      <w:ins w:id="220" w:author="Daghlas, Iyas" w:date="2021-02-14T20:49:00Z">
        <w:r w:rsidR="00AE3B91">
          <w:rPr>
            <w:rFonts w:ascii="Arial" w:hAnsi="Arial" w:cs="Arial"/>
          </w:rPr>
          <w:t xml:space="preserve"> and odds ratio </w:t>
        </w:r>
      </w:ins>
      <w:ins w:id="221" w:author="Daghlas, Iyas" w:date="2021-02-14T22:20:00Z">
        <w:r w:rsidR="00C82D22">
          <w:rPr>
            <w:rFonts w:ascii="Arial" w:hAnsi="Arial" w:cs="Arial"/>
          </w:rPr>
          <w:t>1.10</w:t>
        </w:r>
      </w:ins>
      <w:ins w:id="222" w:author="Daghlas, Iyas" w:date="2021-02-14T20:49:00Z">
        <w:r w:rsidR="00AE3B91">
          <w:rPr>
            <w:rFonts w:ascii="Arial" w:hAnsi="Arial" w:cs="Arial"/>
          </w:rPr>
          <w:t xml:space="preserve"> for ischemic stroke (</w:t>
        </w:r>
      </w:ins>
      <w:ins w:id="223" w:author="Daghlas, Iyas" w:date="2021-02-14T22:20:00Z">
        <w:r w:rsidR="00C82D22">
          <w:rPr>
            <w:rFonts w:ascii="Arial" w:hAnsi="Arial" w:cs="Arial"/>
          </w:rPr>
          <w:t xml:space="preserve">95% CI 1.03-1.18, </w:t>
        </w:r>
        <w:r w:rsidR="00C82D22">
          <w:rPr>
            <w:rFonts w:ascii="Arial" w:hAnsi="Arial" w:cs="Arial"/>
            <w:i/>
          </w:rPr>
          <w:t>P</w:t>
        </w:r>
        <w:r w:rsidR="00C82D22">
          <w:rPr>
            <w:rFonts w:ascii="Arial" w:hAnsi="Arial" w:cs="Arial"/>
          </w:rPr>
          <w:t>=5.05x10</w:t>
        </w:r>
        <w:r w:rsidR="00C82D22">
          <w:rPr>
            <w:rFonts w:ascii="Arial" w:hAnsi="Arial" w:cs="Arial"/>
            <w:vertAlign w:val="superscript"/>
          </w:rPr>
          <w:t>-3</w:t>
        </w:r>
      </w:ins>
      <w:ins w:id="224" w:author="Daghlas, Iyas" w:date="2021-02-14T20:49:00Z">
        <w:r w:rsidR="00AE3B91">
          <w:rPr>
            <w:rFonts w:ascii="Arial" w:hAnsi="Arial" w:cs="Arial"/>
          </w:rPr>
          <w:t>)</w:t>
        </w:r>
      </w:ins>
      <w:r w:rsidR="00DD3499" w:rsidRPr="00AB409B">
        <w:rPr>
          <w:rFonts w:ascii="Arial" w:hAnsi="Arial" w:cs="Arial"/>
        </w:rPr>
        <w:t>. Fo</w:t>
      </w:r>
      <w:r w:rsidR="00BD6D32" w:rsidRPr="00AB409B">
        <w:rPr>
          <w:rFonts w:ascii="Arial" w:hAnsi="Arial" w:cs="Arial"/>
        </w:rPr>
        <w:t xml:space="preserve">r every log-odds increase in genetically </w:t>
      </w:r>
      <w:r w:rsidR="002863C6">
        <w:rPr>
          <w:rFonts w:ascii="Arial" w:hAnsi="Arial" w:cs="Arial"/>
        </w:rPr>
        <w:t>proxied</w:t>
      </w:r>
      <w:r w:rsidR="00BD6D32" w:rsidRPr="00AB409B">
        <w:rPr>
          <w:rFonts w:ascii="Arial" w:hAnsi="Arial" w:cs="Arial"/>
        </w:rPr>
        <w:t xml:space="preserve"> liability to CAD</w:t>
      </w:r>
      <w:ins w:id="225" w:author="Daghlas, Iyas" w:date="2021-02-14T22:15:00Z">
        <w:r w:rsidR="00C82D22">
          <w:rPr>
            <w:rFonts w:ascii="Arial" w:hAnsi="Arial" w:cs="Arial"/>
          </w:rPr>
          <w:t xml:space="preserve"> and ischemic stroke</w:t>
        </w:r>
      </w:ins>
      <w:r w:rsidR="007022C8" w:rsidRPr="00AB409B">
        <w:rPr>
          <w:rFonts w:ascii="Arial" w:hAnsi="Arial" w:cs="Arial"/>
        </w:rPr>
        <w:t>, there was a</w:t>
      </w:r>
      <w:r w:rsidR="00BD6D32" w:rsidRPr="00AB409B">
        <w:rPr>
          <w:rFonts w:ascii="Arial" w:hAnsi="Arial" w:cs="Arial"/>
        </w:rPr>
        <w:t xml:space="preserve"> </w:t>
      </w:r>
      <w:ins w:id="226" w:author="Daghlas, Iyas" w:date="2021-02-14T22:15:00Z">
        <w:r w:rsidR="00C82D22">
          <w:rPr>
            <w:rFonts w:ascii="Arial" w:hAnsi="Arial" w:cs="Arial"/>
          </w:rPr>
          <w:t xml:space="preserve">respective </w:t>
        </w:r>
      </w:ins>
      <w:r w:rsidR="00DD3499" w:rsidRPr="00AB409B">
        <w:rPr>
          <w:rFonts w:ascii="Arial" w:hAnsi="Arial" w:cs="Arial"/>
        </w:rPr>
        <w:t>reductio</w:t>
      </w:r>
      <w:r w:rsidR="00BD6D32" w:rsidRPr="00AB409B">
        <w:rPr>
          <w:rFonts w:ascii="Arial" w:hAnsi="Arial" w:cs="Arial"/>
        </w:rPr>
        <w:t xml:space="preserve">n </w:t>
      </w:r>
      <w:r w:rsidR="008047AE" w:rsidRPr="00AB409B">
        <w:rPr>
          <w:rFonts w:ascii="Arial" w:hAnsi="Arial" w:cs="Arial"/>
        </w:rPr>
        <w:t>of 1.72</w:t>
      </w:r>
      <w:r w:rsidR="00BD6D32" w:rsidRPr="00AB409B">
        <w:rPr>
          <w:rFonts w:ascii="Arial" w:hAnsi="Arial" w:cs="Arial"/>
        </w:rPr>
        <w:t xml:space="preserve"> </w:t>
      </w:r>
      <w:del w:id="227" w:author="Daghlas, Iyas" w:date="2021-02-14T22:15:00Z">
        <w:r w:rsidR="00B54E63" w:rsidRPr="00AB409B" w:rsidDel="00C82D22">
          <w:rPr>
            <w:rFonts w:ascii="Arial" w:hAnsi="Arial" w:cs="Arial"/>
          </w:rPr>
          <w:delText xml:space="preserve">lifespan </w:delText>
        </w:r>
        <w:r w:rsidR="00402B57" w:rsidRPr="00AB409B" w:rsidDel="00C82D22">
          <w:rPr>
            <w:rFonts w:ascii="Arial" w:hAnsi="Arial" w:cs="Arial"/>
          </w:rPr>
          <w:delText xml:space="preserve">years </w:delText>
        </w:r>
      </w:del>
      <w:r w:rsidR="00B54E63" w:rsidRPr="00AB409B">
        <w:rPr>
          <w:rFonts w:ascii="Arial" w:hAnsi="Arial" w:cs="Arial"/>
        </w:rPr>
        <w:t>(95% CI -2.21-</w:t>
      </w:r>
      <w:r w:rsidR="00402B57" w:rsidRPr="00AB409B">
        <w:rPr>
          <w:rFonts w:ascii="Arial" w:hAnsi="Arial" w:cs="Arial"/>
        </w:rPr>
        <w:t xml:space="preserve"> -</w:t>
      </w:r>
      <w:r w:rsidR="00BD6D32" w:rsidRPr="00AB409B">
        <w:rPr>
          <w:rFonts w:ascii="Arial" w:hAnsi="Arial" w:cs="Arial"/>
        </w:rPr>
        <w:t>1.24</w:t>
      </w:r>
      <w:r w:rsidR="00DD3499" w:rsidRPr="00AB409B">
        <w:rPr>
          <w:rFonts w:ascii="Arial" w:hAnsi="Arial" w:cs="Arial"/>
        </w:rPr>
        <w:t>,</w:t>
      </w:r>
      <w:r w:rsidR="00B54E63" w:rsidRPr="00AB409B">
        <w:rPr>
          <w:rFonts w:ascii="Arial" w:hAnsi="Arial" w:cs="Arial"/>
        </w:rPr>
        <w:t xml:space="preserve"> </w:t>
      </w:r>
      <w:r w:rsidR="00DD3499" w:rsidRPr="00AB409B">
        <w:rPr>
          <w:rFonts w:ascii="Arial" w:hAnsi="Arial" w:cs="Arial"/>
          <w:i/>
        </w:rPr>
        <w:t>P</w:t>
      </w:r>
      <w:r w:rsidR="00DD3499" w:rsidRPr="00AB409B">
        <w:rPr>
          <w:rFonts w:ascii="Arial" w:hAnsi="Arial" w:cs="Arial"/>
        </w:rPr>
        <w:t>=</w:t>
      </w:r>
      <w:r w:rsidR="00BD6D32" w:rsidRPr="00AB409B">
        <w:rPr>
          <w:rFonts w:ascii="Arial" w:hAnsi="Arial" w:cs="Arial"/>
        </w:rPr>
        <w:t>2.82x10</w:t>
      </w:r>
      <w:r w:rsidR="00BD6D32" w:rsidRPr="00AB409B">
        <w:rPr>
          <w:rFonts w:ascii="Arial" w:hAnsi="Arial" w:cs="Arial"/>
          <w:vertAlign w:val="superscript"/>
        </w:rPr>
        <w:t>-12</w:t>
      </w:r>
      <w:r w:rsidR="00DD3499" w:rsidRPr="00AB409B">
        <w:rPr>
          <w:rFonts w:ascii="Arial" w:hAnsi="Arial" w:cs="Arial"/>
        </w:rPr>
        <w:t>)</w:t>
      </w:r>
      <w:ins w:id="228" w:author="Daghlas, Iyas" w:date="2021-02-14T22:15:00Z">
        <w:r w:rsidR="00C82D22">
          <w:rPr>
            <w:rFonts w:ascii="Arial" w:hAnsi="Arial" w:cs="Arial"/>
          </w:rPr>
          <w:t xml:space="preserve"> and </w:t>
        </w:r>
      </w:ins>
      <w:ins w:id="229" w:author="Daghlas, Iyas" w:date="2021-02-14T22:14:00Z">
        <w:r w:rsidR="00C82D22">
          <w:rPr>
            <w:rFonts w:ascii="Arial" w:hAnsi="Arial" w:cs="Arial"/>
          </w:rPr>
          <w:t>1.88</w:t>
        </w:r>
      </w:ins>
      <w:ins w:id="230" w:author="Daghlas, Iyas" w:date="2021-02-14T20:49:00Z">
        <w:r w:rsidR="00AE3B91">
          <w:rPr>
            <w:rFonts w:ascii="Arial" w:hAnsi="Arial" w:cs="Arial"/>
          </w:rPr>
          <w:t xml:space="preserve"> lifespan years (</w:t>
        </w:r>
      </w:ins>
      <w:ins w:id="231" w:author="Daghlas, Iyas" w:date="2021-02-14T22:14:00Z">
        <w:r w:rsidR="00C82D22">
          <w:rPr>
            <w:rFonts w:ascii="Arial" w:hAnsi="Arial" w:cs="Arial"/>
          </w:rPr>
          <w:t xml:space="preserve">95% CI -2.61- -1.16, </w:t>
        </w:r>
        <w:r w:rsidR="00C82D22">
          <w:rPr>
            <w:rFonts w:ascii="Arial" w:hAnsi="Arial" w:cs="Arial"/>
            <w:i/>
          </w:rPr>
          <w:t>P</w:t>
        </w:r>
        <w:r w:rsidR="00C82D22">
          <w:rPr>
            <w:rFonts w:ascii="Arial" w:hAnsi="Arial" w:cs="Arial"/>
          </w:rPr>
          <w:t>=3.72x10</w:t>
        </w:r>
      </w:ins>
      <w:ins w:id="232" w:author="Daghlas, Iyas" w:date="2021-02-14T22:15:00Z">
        <w:r w:rsidR="00C82D22">
          <w:rPr>
            <w:rFonts w:ascii="Arial" w:hAnsi="Arial" w:cs="Arial"/>
            <w:vertAlign w:val="superscript"/>
          </w:rPr>
          <w:t>-7</w:t>
        </w:r>
      </w:ins>
      <w:ins w:id="233" w:author="Daghlas, Iyas" w:date="2021-02-14T20:49:00Z">
        <w:r w:rsidR="00737802">
          <w:rPr>
            <w:rFonts w:ascii="Arial" w:hAnsi="Arial" w:cs="Arial"/>
          </w:rPr>
          <w:t>).</w:t>
        </w:r>
      </w:ins>
      <w:del w:id="234" w:author="Daghlas, Iyas" w:date="2021-02-14T20:49:00Z">
        <w:r w:rsidR="00DD3499" w:rsidRPr="00AB409B" w:rsidDel="00AE3B91">
          <w:rPr>
            <w:rFonts w:ascii="Arial" w:hAnsi="Arial" w:cs="Arial"/>
          </w:rPr>
          <w:delText xml:space="preserve">. </w:delText>
        </w:r>
      </w:del>
      <w:commentRangeEnd w:id="219"/>
      <w:r w:rsidR="00A27040">
        <w:rPr>
          <w:rStyle w:val="CommentReference"/>
        </w:rPr>
        <w:commentReference w:id="219"/>
      </w:r>
    </w:p>
    <w:p w14:paraId="558D4138" w14:textId="77777777" w:rsidR="00AE3B91" w:rsidRDefault="00AE3B91" w:rsidP="006357FF">
      <w:pPr>
        <w:spacing w:line="480" w:lineRule="auto"/>
        <w:rPr>
          <w:ins w:id="235" w:author="Daghlas, Iyas" w:date="2021-02-14T20:48:00Z"/>
          <w:rFonts w:ascii="Arial" w:hAnsi="Arial" w:cs="Arial"/>
        </w:rPr>
      </w:pPr>
    </w:p>
    <w:p w14:paraId="2B85E6F2" w14:textId="5F7439CB" w:rsidR="0058232C" w:rsidRPr="00AB409B" w:rsidRDefault="00E7167A" w:rsidP="006357FF">
      <w:pPr>
        <w:spacing w:line="480" w:lineRule="auto"/>
        <w:rPr>
          <w:rFonts w:ascii="Arial" w:hAnsi="Arial" w:cs="Arial"/>
        </w:rPr>
      </w:pPr>
      <w:commentRangeStart w:id="236"/>
      <w:ins w:id="237" w:author="Daghlas, Iyas" w:date="2021-02-14T21:00:00Z">
        <w:r>
          <w:rPr>
            <w:rFonts w:ascii="Arial" w:hAnsi="Arial" w:cs="Arial"/>
          </w:rPr>
          <w:t>We</w:t>
        </w:r>
      </w:ins>
      <w:ins w:id="238" w:author="Daghlas, Iyas" w:date="2021-02-14T22:07:00Z">
        <w:r w:rsidR="0015024A">
          <w:rPr>
            <w:rFonts w:ascii="Arial" w:hAnsi="Arial" w:cs="Arial"/>
          </w:rPr>
          <w:t xml:space="preserve"> used multivariable MR to</w:t>
        </w:r>
      </w:ins>
      <w:ins w:id="239" w:author="Daghlas, Iyas" w:date="2021-02-14T21:00:00Z">
        <w:r w:rsidR="0015024A">
          <w:rPr>
            <w:rFonts w:ascii="Arial" w:hAnsi="Arial" w:cs="Arial"/>
          </w:rPr>
          <w:t xml:space="preserve"> estimate</w:t>
        </w:r>
        <w:r>
          <w:rPr>
            <w:rFonts w:ascii="Arial" w:hAnsi="Arial" w:cs="Arial"/>
          </w:rPr>
          <w:t xml:space="preserve"> the</w:t>
        </w:r>
      </w:ins>
      <w:ins w:id="240" w:author="Daghlas, Iyas" w:date="2021-02-14T20:50:00Z">
        <w:r w:rsidR="00AE3B91" w:rsidRPr="00AB409B">
          <w:rPr>
            <w:rFonts w:ascii="Arial" w:hAnsi="Arial" w:cs="Arial"/>
          </w:rPr>
          <w:t xml:space="preserve"> direct effect of genetically </w:t>
        </w:r>
        <w:r w:rsidR="00AE3B91">
          <w:rPr>
            <w:rFonts w:ascii="Arial" w:hAnsi="Arial" w:cs="Arial"/>
          </w:rPr>
          <w:t>proxied</w:t>
        </w:r>
        <w:r w:rsidR="00AE3B91" w:rsidRPr="00AB409B">
          <w:rPr>
            <w:rFonts w:ascii="Arial" w:hAnsi="Arial" w:cs="Arial"/>
          </w:rPr>
          <w:t xml:space="preserve"> LDL-c on lifespan </w:t>
        </w:r>
      </w:ins>
      <w:ins w:id="241" w:author="Daghlas, Iyas" w:date="2021-02-14T22:22:00Z">
        <w:r w:rsidR="00C82D22">
          <w:rPr>
            <w:rFonts w:ascii="Arial" w:hAnsi="Arial" w:cs="Arial"/>
          </w:rPr>
          <w:t>after accounting for mediation through</w:t>
        </w:r>
      </w:ins>
      <w:del w:id="242" w:author="Daghlas, Iyas" w:date="2021-02-14T20:51:00Z">
        <w:r w:rsidR="006D5A71" w:rsidRPr="00AB409B" w:rsidDel="00AE3B91">
          <w:rPr>
            <w:rFonts w:ascii="Arial" w:hAnsi="Arial" w:cs="Arial"/>
          </w:rPr>
          <w:delText>W</w:delText>
        </w:r>
      </w:del>
      <w:del w:id="243" w:author="Daghlas, Iyas" w:date="2021-02-14T22:22:00Z">
        <w:r w:rsidR="006D5A71" w:rsidRPr="00AB409B" w:rsidDel="00C82D22">
          <w:rPr>
            <w:rFonts w:ascii="Arial" w:hAnsi="Arial" w:cs="Arial"/>
          </w:rPr>
          <w:delText>hen</w:delText>
        </w:r>
        <w:r w:rsidR="00FC2B7F" w:rsidRPr="00AB409B" w:rsidDel="00C82D22">
          <w:rPr>
            <w:rFonts w:ascii="Arial" w:hAnsi="Arial" w:cs="Arial"/>
          </w:rPr>
          <w:delText xml:space="preserve"> </w:delText>
        </w:r>
        <w:r w:rsidR="006D5A71" w:rsidRPr="00AB409B" w:rsidDel="00C82D22">
          <w:rPr>
            <w:rFonts w:ascii="Arial" w:hAnsi="Arial" w:cs="Arial"/>
          </w:rPr>
          <w:delText xml:space="preserve">adjusting </w:delText>
        </w:r>
        <w:r w:rsidR="00FC2B7F" w:rsidRPr="00AB409B" w:rsidDel="00C82D22">
          <w:rPr>
            <w:rFonts w:ascii="Arial" w:hAnsi="Arial" w:cs="Arial"/>
          </w:rPr>
          <w:delText>for</w:delText>
        </w:r>
      </w:del>
      <w:r w:rsidR="00FC2B7F" w:rsidRPr="00AB409B">
        <w:rPr>
          <w:rFonts w:ascii="Arial" w:hAnsi="Arial" w:cs="Arial"/>
        </w:rPr>
        <w:t xml:space="preserve"> </w:t>
      </w:r>
      <w:ins w:id="244" w:author="Daghlas, Iyas" w:date="2021-02-14T20:55:00Z">
        <w:r>
          <w:rPr>
            <w:rFonts w:ascii="Arial" w:hAnsi="Arial" w:cs="Arial"/>
          </w:rPr>
          <w:t xml:space="preserve">either </w:t>
        </w:r>
      </w:ins>
      <w:r w:rsidR="00FC2B7F" w:rsidRPr="00AB409B">
        <w:rPr>
          <w:rFonts w:ascii="Arial" w:hAnsi="Arial" w:cs="Arial"/>
        </w:rPr>
        <w:t xml:space="preserve">genetically </w:t>
      </w:r>
      <w:r w:rsidR="002863C6">
        <w:rPr>
          <w:rFonts w:ascii="Arial" w:hAnsi="Arial" w:cs="Arial"/>
        </w:rPr>
        <w:t>proxied</w:t>
      </w:r>
      <w:r w:rsidR="00FC2B7F" w:rsidRPr="00AB409B">
        <w:rPr>
          <w:rFonts w:ascii="Arial" w:hAnsi="Arial" w:cs="Arial"/>
        </w:rPr>
        <w:t xml:space="preserve"> </w:t>
      </w:r>
      <w:ins w:id="245" w:author="Daghlas, Iyas" w:date="2021-02-14T21:02:00Z">
        <w:r>
          <w:rPr>
            <w:rFonts w:ascii="Arial" w:hAnsi="Arial" w:cs="Arial"/>
          </w:rPr>
          <w:t xml:space="preserve">liability to </w:t>
        </w:r>
      </w:ins>
      <w:r w:rsidR="00FC2B7F" w:rsidRPr="00AB409B">
        <w:rPr>
          <w:rFonts w:ascii="Arial" w:hAnsi="Arial" w:cs="Arial"/>
        </w:rPr>
        <w:t>CAD</w:t>
      </w:r>
      <w:ins w:id="246" w:author="Daghlas, Iyas" w:date="2021-02-14T20:55:00Z">
        <w:r>
          <w:rPr>
            <w:rFonts w:ascii="Arial" w:hAnsi="Arial" w:cs="Arial"/>
          </w:rPr>
          <w:t>, ischemic stroke</w:t>
        </w:r>
      </w:ins>
      <w:ins w:id="247" w:author="Daghlas, Iyas" w:date="2021-02-14T21:43:00Z">
        <w:r w:rsidR="002B092D">
          <w:rPr>
            <w:rFonts w:ascii="Arial" w:hAnsi="Arial" w:cs="Arial"/>
          </w:rPr>
          <w:t>, or both</w:t>
        </w:r>
      </w:ins>
      <w:ins w:id="248" w:author="Daghlas, Iyas" w:date="2021-02-14T22:22:00Z">
        <w:r w:rsidR="00C82D22">
          <w:rPr>
            <w:rFonts w:ascii="Arial" w:hAnsi="Arial" w:cs="Arial"/>
          </w:rPr>
          <w:t xml:space="preserve"> phenotypes</w:t>
        </w:r>
      </w:ins>
      <w:r w:rsidR="00FC2B7F" w:rsidRPr="00AB409B">
        <w:rPr>
          <w:rFonts w:ascii="Arial" w:hAnsi="Arial" w:cs="Arial"/>
        </w:rPr>
        <w:t xml:space="preserve"> </w:t>
      </w:r>
      <w:del w:id="249" w:author="Daghlas, Iyas" w:date="2021-02-14T22:07:00Z">
        <w:r w:rsidR="00FC2B7F" w:rsidRPr="00AB409B" w:rsidDel="0015024A">
          <w:rPr>
            <w:rFonts w:ascii="Arial" w:hAnsi="Arial" w:cs="Arial"/>
          </w:rPr>
          <w:delText xml:space="preserve">in </w:delText>
        </w:r>
        <w:r w:rsidR="000C2689" w:rsidRPr="00AB409B" w:rsidDel="0015024A">
          <w:rPr>
            <w:rFonts w:ascii="Arial" w:hAnsi="Arial" w:cs="Arial"/>
          </w:rPr>
          <w:delText xml:space="preserve">multivariable </w:delText>
        </w:r>
        <w:r w:rsidR="00FC2B7F" w:rsidRPr="00AB409B" w:rsidDel="0015024A">
          <w:rPr>
            <w:rFonts w:ascii="Arial" w:hAnsi="Arial" w:cs="Arial"/>
          </w:rPr>
          <w:delText>MR</w:delText>
        </w:r>
      </w:del>
      <w:del w:id="250" w:author="Daghlas, Iyas" w:date="2021-02-14T20:51:00Z">
        <w:r w:rsidR="00DD3499" w:rsidRPr="00AB409B" w:rsidDel="00AE3B91">
          <w:rPr>
            <w:rFonts w:ascii="Arial" w:hAnsi="Arial" w:cs="Arial"/>
          </w:rPr>
          <w:delText>,</w:delText>
        </w:r>
      </w:del>
      <w:del w:id="251" w:author="Daghlas, Iyas" w:date="2021-02-14T22:07:00Z">
        <w:r w:rsidR="00DD3499" w:rsidRPr="00AB409B" w:rsidDel="0015024A">
          <w:rPr>
            <w:rFonts w:ascii="Arial" w:hAnsi="Arial" w:cs="Arial"/>
          </w:rPr>
          <w:delText xml:space="preserve"> </w:delText>
        </w:r>
      </w:del>
      <w:del w:id="252" w:author="Daghlas, Iyas" w:date="2021-02-14T20:50:00Z">
        <w:r w:rsidR="00BD6D32" w:rsidRPr="00AB409B" w:rsidDel="00AE3B91">
          <w:rPr>
            <w:rFonts w:ascii="Arial" w:hAnsi="Arial" w:cs="Arial"/>
          </w:rPr>
          <w:delText xml:space="preserve">the </w:delText>
        </w:r>
        <w:r w:rsidR="007B1AAD" w:rsidRPr="00AB409B" w:rsidDel="00AE3B91">
          <w:rPr>
            <w:rFonts w:ascii="Arial" w:hAnsi="Arial" w:cs="Arial"/>
          </w:rPr>
          <w:delText xml:space="preserve">direct </w:delText>
        </w:r>
        <w:r w:rsidR="00BD6D32" w:rsidRPr="00AB409B" w:rsidDel="00AE3B91">
          <w:rPr>
            <w:rFonts w:ascii="Arial" w:hAnsi="Arial" w:cs="Arial"/>
          </w:rPr>
          <w:delText xml:space="preserve">effect of genetically </w:delText>
        </w:r>
        <w:r w:rsidR="002863C6" w:rsidDel="00AE3B91">
          <w:rPr>
            <w:rFonts w:ascii="Arial" w:hAnsi="Arial" w:cs="Arial"/>
          </w:rPr>
          <w:delText>proxied</w:delText>
        </w:r>
        <w:r w:rsidR="00BD6D32" w:rsidRPr="00AB409B" w:rsidDel="00AE3B91">
          <w:rPr>
            <w:rFonts w:ascii="Arial" w:hAnsi="Arial" w:cs="Arial"/>
          </w:rPr>
          <w:delText xml:space="preserve"> LDL-c on </w:delText>
        </w:r>
        <w:r w:rsidR="00402B57" w:rsidRPr="00AB409B" w:rsidDel="00AE3B91">
          <w:rPr>
            <w:rFonts w:ascii="Arial" w:hAnsi="Arial" w:cs="Arial"/>
          </w:rPr>
          <w:delText xml:space="preserve">lifespan </w:delText>
        </w:r>
        <w:r w:rsidR="004C7BA8" w:rsidRPr="00AB409B" w:rsidDel="00AE3B91">
          <w:rPr>
            <w:rFonts w:ascii="Arial" w:hAnsi="Arial" w:cs="Arial"/>
          </w:rPr>
          <w:delText>was attenuated</w:delText>
        </w:r>
        <w:r w:rsidR="004A2779" w:rsidRPr="00AB409B" w:rsidDel="00AE3B91">
          <w:rPr>
            <w:rFonts w:ascii="Arial" w:hAnsi="Arial" w:cs="Arial"/>
          </w:rPr>
          <w:delText xml:space="preserve"> from the total effect</w:delText>
        </w:r>
        <w:r w:rsidR="004C7BA8" w:rsidRPr="00AB409B" w:rsidDel="00AE3B91">
          <w:rPr>
            <w:rFonts w:ascii="Arial" w:hAnsi="Arial" w:cs="Arial"/>
          </w:rPr>
          <w:delText xml:space="preserve"> but </w:delText>
        </w:r>
        <w:r w:rsidR="00274B9F" w:rsidRPr="00AB409B" w:rsidDel="00AE3B91">
          <w:rPr>
            <w:rFonts w:ascii="Arial" w:hAnsi="Arial" w:cs="Arial"/>
          </w:rPr>
          <w:delText xml:space="preserve">remained significantly different from the null </w:delText>
        </w:r>
      </w:del>
      <w:r w:rsidR="00DD3499" w:rsidRPr="00AB409B">
        <w:rPr>
          <w:rFonts w:ascii="Arial" w:hAnsi="Arial" w:cs="Arial"/>
        </w:rPr>
        <w:t>(</w:t>
      </w:r>
      <w:del w:id="253" w:author="Daghlas, Iyas" w:date="2021-02-14T20:55:00Z">
        <w:r w:rsidR="00BD6D32" w:rsidRPr="00AB409B" w:rsidDel="00E7167A">
          <w:rPr>
            <w:rFonts w:ascii="Arial" w:hAnsi="Arial" w:cs="Arial"/>
          </w:rPr>
          <w:delText>-0.61 years, 95% CI -0.93-</w:delText>
        </w:r>
        <w:r w:rsidR="00803C97" w:rsidRPr="00AB409B" w:rsidDel="00E7167A">
          <w:rPr>
            <w:rFonts w:ascii="Arial" w:hAnsi="Arial" w:cs="Arial"/>
          </w:rPr>
          <w:delText xml:space="preserve"> </w:delText>
        </w:r>
        <w:r w:rsidR="00BD6D32" w:rsidRPr="00AB409B" w:rsidDel="00E7167A">
          <w:rPr>
            <w:rFonts w:ascii="Arial" w:hAnsi="Arial" w:cs="Arial"/>
          </w:rPr>
          <w:delText>-0.30</w:delText>
        </w:r>
        <w:r w:rsidR="00DD3499" w:rsidRPr="00AB409B" w:rsidDel="00E7167A">
          <w:rPr>
            <w:rFonts w:ascii="Arial" w:hAnsi="Arial" w:cs="Arial"/>
          </w:rPr>
          <w:delText>,</w:delText>
        </w:r>
        <w:r w:rsidR="00B54E63" w:rsidRPr="00AB409B" w:rsidDel="00E7167A">
          <w:rPr>
            <w:rFonts w:ascii="Arial" w:hAnsi="Arial" w:cs="Arial"/>
          </w:rPr>
          <w:delText xml:space="preserve"> </w:delText>
        </w:r>
        <w:r w:rsidR="00DD3499" w:rsidRPr="00AB409B" w:rsidDel="00E7167A">
          <w:rPr>
            <w:rFonts w:ascii="Arial" w:hAnsi="Arial" w:cs="Arial"/>
            <w:i/>
          </w:rPr>
          <w:delText>P</w:delText>
        </w:r>
        <w:r w:rsidR="00DD3499" w:rsidRPr="00AB409B" w:rsidDel="00E7167A">
          <w:rPr>
            <w:rFonts w:ascii="Arial" w:hAnsi="Arial" w:cs="Arial"/>
          </w:rPr>
          <w:delText>=</w:delText>
        </w:r>
        <w:r w:rsidR="00BD6D32" w:rsidRPr="00AB409B" w:rsidDel="00E7167A">
          <w:rPr>
            <w:rFonts w:ascii="Arial" w:hAnsi="Arial" w:cs="Arial"/>
          </w:rPr>
          <w:delText>1.59x10</w:delText>
        </w:r>
        <w:r w:rsidR="00BD6D32" w:rsidRPr="00AB409B" w:rsidDel="00E7167A">
          <w:rPr>
            <w:rFonts w:ascii="Arial" w:hAnsi="Arial" w:cs="Arial"/>
            <w:vertAlign w:val="superscript"/>
          </w:rPr>
          <w:delText>-4</w:delText>
        </w:r>
        <w:r w:rsidR="000D7445" w:rsidDel="00E7167A">
          <w:rPr>
            <w:rFonts w:ascii="Arial" w:hAnsi="Arial" w:cs="Arial"/>
          </w:rPr>
          <w:delText xml:space="preserve">; </w:delText>
        </w:r>
      </w:del>
      <w:r w:rsidR="000D7445">
        <w:rPr>
          <w:rFonts w:ascii="Arial" w:hAnsi="Arial" w:cs="Arial"/>
        </w:rPr>
        <w:t>Figure 2</w:t>
      </w:r>
      <w:r w:rsidR="00DD3499" w:rsidRPr="00AB409B">
        <w:rPr>
          <w:rFonts w:ascii="Arial" w:hAnsi="Arial" w:cs="Arial"/>
        </w:rPr>
        <w:t>).</w:t>
      </w:r>
      <w:r w:rsidR="001938EC" w:rsidRPr="00AB409B">
        <w:rPr>
          <w:rFonts w:ascii="Arial" w:hAnsi="Arial" w:cs="Arial"/>
        </w:rPr>
        <w:t xml:space="preserve"> </w:t>
      </w:r>
      <w:del w:id="254" w:author="Daghlas, Iyas" w:date="2021-02-14T22:07:00Z">
        <w:r w:rsidR="001938EC" w:rsidRPr="00AB409B" w:rsidDel="0015024A">
          <w:rPr>
            <w:rFonts w:ascii="Arial" w:hAnsi="Arial" w:cs="Arial"/>
          </w:rPr>
          <w:delText xml:space="preserve">The </w:delText>
        </w:r>
        <w:r w:rsidR="001F4E86" w:rsidRPr="00AB409B" w:rsidDel="0015024A">
          <w:rPr>
            <w:rFonts w:ascii="Arial" w:hAnsi="Arial" w:cs="Arial"/>
          </w:rPr>
          <w:delText xml:space="preserve">estimated </w:delText>
        </w:r>
        <w:r w:rsidR="001938EC" w:rsidRPr="00AB409B" w:rsidDel="0015024A">
          <w:rPr>
            <w:rFonts w:ascii="Arial" w:hAnsi="Arial" w:cs="Arial"/>
          </w:rPr>
          <w:delText xml:space="preserve">proportion of the LDL-c effect on lifespan </w:delText>
        </w:r>
        <w:r w:rsidR="000352B3" w:rsidRPr="00AB409B" w:rsidDel="0015024A">
          <w:rPr>
            <w:rFonts w:ascii="Arial" w:hAnsi="Arial" w:cs="Arial"/>
          </w:rPr>
          <w:delText xml:space="preserve">not </w:delText>
        </w:r>
        <w:r w:rsidR="001938EC" w:rsidRPr="00AB409B" w:rsidDel="0015024A">
          <w:rPr>
            <w:rFonts w:ascii="Arial" w:hAnsi="Arial" w:cs="Arial"/>
          </w:rPr>
          <w:delText>mediated through CAD was 5</w:delText>
        </w:r>
        <w:r w:rsidR="000352B3" w:rsidRPr="00AB409B" w:rsidDel="0015024A">
          <w:rPr>
            <w:rFonts w:ascii="Arial" w:hAnsi="Arial" w:cs="Arial"/>
          </w:rPr>
          <w:delText>1</w:delText>
        </w:r>
        <w:r w:rsidR="001938EC" w:rsidRPr="00AB409B" w:rsidDel="0015024A">
          <w:rPr>
            <w:rFonts w:ascii="Arial" w:hAnsi="Arial" w:cs="Arial"/>
          </w:rPr>
          <w:delText>% (95% CI 21%-8</w:delText>
        </w:r>
        <w:r w:rsidR="000352B3" w:rsidRPr="00AB409B" w:rsidDel="0015024A">
          <w:rPr>
            <w:rFonts w:ascii="Arial" w:hAnsi="Arial" w:cs="Arial"/>
          </w:rPr>
          <w:delText>1</w:delText>
        </w:r>
        <w:r w:rsidR="001938EC" w:rsidRPr="00AB409B" w:rsidDel="0015024A">
          <w:rPr>
            <w:rFonts w:ascii="Arial" w:hAnsi="Arial" w:cs="Arial"/>
          </w:rPr>
          <w:delText>%).</w:delText>
        </w:r>
      </w:del>
      <w:ins w:id="255" w:author="Daghlas, Iyas" w:date="2021-02-14T20:53:00Z">
        <w:r w:rsidR="00AE3B91" w:rsidRPr="00AB409B">
          <w:rPr>
            <w:rFonts w:ascii="Arial" w:hAnsi="Arial" w:cs="Arial"/>
          </w:rPr>
          <w:t xml:space="preserve">The estimated proportion of the LDL-c effect on lifespan </w:t>
        </w:r>
      </w:ins>
      <w:ins w:id="256" w:author="Daghlas, Iyas" w:date="2021-02-14T22:22:00Z">
        <w:r w:rsidR="00C82D22">
          <w:rPr>
            <w:rFonts w:ascii="Arial" w:hAnsi="Arial" w:cs="Arial"/>
          </w:rPr>
          <w:t>that was n</w:t>
        </w:r>
      </w:ins>
      <w:ins w:id="257" w:author="Daghlas, Iyas" w:date="2021-02-14T20:53:00Z">
        <w:r w:rsidR="00AE3B91" w:rsidRPr="00AB409B">
          <w:rPr>
            <w:rFonts w:ascii="Arial" w:hAnsi="Arial" w:cs="Arial"/>
          </w:rPr>
          <w:t xml:space="preserve">ot mediated through </w:t>
        </w:r>
      </w:ins>
      <w:ins w:id="258" w:author="Daghlas, Iyas" w:date="2021-02-14T21:09:00Z">
        <w:r w:rsidR="00C82D22">
          <w:rPr>
            <w:rFonts w:ascii="Arial" w:hAnsi="Arial" w:cs="Arial"/>
          </w:rPr>
          <w:t xml:space="preserve">these </w:t>
        </w:r>
      </w:ins>
      <w:ins w:id="259" w:author="Daghlas, Iyas" w:date="2021-02-14T22:22:00Z">
        <w:r w:rsidR="00C82D22">
          <w:rPr>
            <w:rFonts w:ascii="Arial" w:hAnsi="Arial" w:cs="Arial"/>
          </w:rPr>
          <w:t>phenotypes</w:t>
        </w:r>
      </w:ins>
      <w:ins w:id="260" w:author="Daghlas, Iyas" w:date="2021-02-14T20:53:00Z">
        <w:r w:rsidR="00AE3B91" w:rsidRPr="00AB409B">
          <w:rPr>
            <w:rFonts w:ascii="Arial" w:hAnsi="Arial" w:cs="Arial"/>
          </w:rPr>
          <w:t xml:space="preserve"> was 51%</w:t>
        </w:r>
      </w:ins>
      <w:ins w:id="261" w:author="Daghlas, Iyas" w:date="2021-02-14T21:09:00Z">
        <w:r w:rsidR="00042E63">
          <w:rPr>
            <w:rFonts w:ascii="Arial" w:hAnsi="Arial" w:cs="Arial"/>
          </w:rPr>
          <w:t xml:space="preserve"> for CAD</w:t>
        </w:r>
      </w:ins>
      <w:ins w:id="262" w:author="Daghlas, Iyas" w:date="2021-02-14T20:53:00Z">
        <w:r w:rsidR="00AE3B91" w:rsidRPr="00AB409B">
          <w:rPr>
            <w:rFonts w:ascii="Arial" w:hAnsi="Arial" w:cs="Arial"/>
          </w:rPr>
          <w:t xml:space="preserve"> (95% CI 21%-81%)</w:t>
        </w:r>
        <w:r w:rsidR="00042E63">
          <w:rPr>
            <w:rFonts w:ascii="Arial" w:hAnsi="Arial" w:cs="Arial"/>
          </w:rPr>
          <w:t xml:space="preserve">, </w:t>
        </w:r>
      </w:ins>
      <w:ins w:id="263" w:author="Daghlas, Iyas" w:date="2021-02-14T21:59:00Z">
        <w:r w:rsidR="00ED5A86">
          <w:rPr>
            <w:rFonts w:ascii="Arial" w:hAnsi="Arial" w:cs="Arial"/>
          </w:rPr>
          <w:t>79%</w:t>
        </w:r>
      </w:ins>
      <w:ins w:id="264" w:author="Daghlas, Iyas" w:date="2021-02-14T20:53:00Z">
        <w:r w:rsidR="0015024A">
          <w:rPr>
            <w:rFonts w:ascii="Arial" w:hAnsi="Arial" w:cs="Arial"/>
          </w:rPr>
          <w:t xml:space="preserve"> for ischemic stroke (95% CI </w:t>
        </w:r>
      </w:ins>
      <w:ins w:id="265" w:author="Daghlas, Iyas" w:date="2021-02-14T22:06:00Z">
        <w:r w:rsidR="0015024A">
          <w:rPr>
            <w:rFonts w:ascii="Arial" w:hAnsi="Arial" w:cs="Arial"/>
          </w:rPr>
          <w:t>44%-</w:t>
        </w:r>
      </w:ins>
      <w:ins w:id="266" w:author="Daghlas, Iyas" w:date="2021-02-14T22:07:00Z">
        <w:r w:rsidR="0015024A">
          <w:rPr>
            <w:rFonts w:ascii="Arial" w:hAnsi="Arial" w:cs="Arial"/>
          </w:rPr>
          <w:t>114%</w:t>
        </w:r>
      </w:ins>
      <w:ins w:id="267" w:author="Daghlas, Iyas" w:date="2021-02-14T20:53:00Z">
        <w:r w:rsidR="00042E63">
          <w:rPr>
            <w:rFonts w:ascii="Arial" w:hAnsi="Arial" w:cs="Arial"/>
          </w:rPr>
          <w:t xml:space="preserve">), and </w:t>
        </w:r>
      </w:ins>
      <w:ins w:id="268" w:author="Daghlas, Iyas" w:date="2021-02-14T22:08:00Z">
        <w:r w:rsidR="0015024A">
          <w:rPr>
            <w:rFonts w:ascii="Arial" w:hAnsi="Arial" w:cs="Arial"/>
          </w:rPr>
          <w:t>42%</w:t>
        </w:r>
      </w:ins>
      <w:ins w:id="269" w:author="Daghlas, Iyas" w:date="2021-02-14T20:53:00Z">
        <w:r w:rsidR="00042E63">
          <w:rPr>
            <w:rFonts w:ascii="Arial" w:hAnsi="Arial" w:cs="Arial"/>
          </w:rPr>
          <w:t xml:space="preserve"> </w:t>
        </w:r>
      </w:ins>
      <w:ins w:id="270" w:author="Daghlas, Iyas" w:date="2021-02-14T22:23:00Z">
        <w:r w:rsidR="00C82D22">
          <w:rPr>
            <w:rFonts w:ascii="Arial" w:hAnsi="Arial" w:cs="Arial"/>
          </w:rPr>
          <w:t>when</w:t>
        </w:r>
      </w:ins>
      <w:ins w:id="271" w:author="Daghlas, Iyas" w:date="2021-02-14T20:53:00Z">
        <w:r w:rsidR="00042E63">
          <w:rPr>
            <w:rFonts w:ascii="Arial" w:hAnsi="Arial" w:cs="Arial"/>
          </w:rPr>
          <w:t xml:space="preserve"> </w:t>
        </w:r>
      </w:ins>
      <w:ins w:id="272" w:author="Daghlas, Iyas" w:date="2021-02-14T22:23:00Z">
        <w:r w:rsidR="00C82D22">
          <w:rPr>
            <w:rFonts w:ascii="Arial" w:hAnsi="Arial" w:cs="Arial"/>
          </w:rPr>
          <w:t>accounting for both</w:t>
        </w:r>
      </w:ins>
      <w:ins w:id="273" w:author="Daghlas, Iyas" w:date="2021-02-14T22:09:00Z">
        <w:r w:rsidR="0015024A">
          <w:rPr>
            <w:rFonts w:ascii="Arial" w:hAnsi="Arial" w:cs="Arial"/>
          </w:rPr>
          <w:t xml:space="preserve"> </w:t>
        </w:r>
      </w:ins>
      <w:ins w:id="274" w:author="Daghlas, Iyas" w:date="2021-02-14T20:53:00Z">
        <w:r w:rsidR="0015024A">
          <w:rPr>
            <w:rFonts w:ascii="Arial" w:hAnsi="Arial" w:cs="Arial"/>
          </w:rPr>
          <w:t xml:space="preserve">CAD and ischemic stroke (95% CI </w:t>
        </w:r>
      </w:ins>
      <w:ins w:id="275" w:author="Daghlas, Iyas" w:date="2021-02-14T22:09:00Z">
        <w:r w:rsidR="0015024A">
          <w:rPr>
            <w:rFonts w:ascii="Arial" w:hAnsi="Arial" w:cs="Arial"/>
          </w:rPr>
          <w:t>16%-69%</w:t>
        </w:r>
      </w:ins>
      <w:ins w:id="276" w:author="Daghlas, Iyas" w:date="2021-02-14T20:53:00Z">
        <w:r w:rsidR="00042E63">
          <w:rPr>
            <w:rFonts w:ascii="Arial" w:hAnsi="Arial" w:cs="Arial"/>
          </w:rPr>
          <w:t xml:space="preserve">). </w:t>
        </w:r>
      </w:ins>
      <w:commentRangeEnd w:id="236"/>
      <w:r w:rsidR="00A27040">
        <w:rPr>
          <w:rStyle w:val="CommentReference"/>
        </w:rPr>
        <w:commentReference w:id="236"/>
      </w:r>
    </w:p>
    <w:p w14:paraId="62D9FA4A" w14:textId="279AA871" w:rsidR="007A7AF6" w:rsidRPr="00AB409B" w:rsidRDefault="007A7AF6" w:rsidP="006357FF">
      <w:pPr>
        <w:spacing w:line="480" w:lineRule="auto"/>
        <w:rPr>
          <w:rFonts w:ascii="Arial" w:hAnsi="Arial" w:cs="Arial"/>
        </w:rPr>
      </w:pPr>
    </w:p>
    <w:p w14:paraId="0491B684" w14:textId="0C2914BB" w:rsidR="00284BD2" w:rsidRPr="00AB409B" w:rsidRDefault="009631CB" w:rsidP="006357FF">
      <w:pPr>
        <w:spacing w:line="480" w:lineRule="auto"/>
        <w:rPr>
          <w:rFonts w:ascii="Arial" w:hAnsi="Arial" w:cs="Arial"/>
        </w:rPr>
      </w:pPr>
      <w:r w:rsidRPr="00AB409B">
        <w:rPr>
          <w:rFonts w:ascii="Arial" w:hAnsi="Arial" w:cs="Arial"/>
          <w:b/>
        </w:rPr>
        <w:t xml:space="preserve">Pathway and </w:t>
      </w:r>
      <w:r w:rsidR="00D42274" w:rsidRPr="00AB409B">
        <w:rPr>
          <w:rFonts w:ascii="Arial" w:hAnsi="Arial" w:cs="Arial"/>
          <w:b/>
        </w:rPr>
        <w:t>drug target</w:t>
      </w:r>
      <w:r w:rsidR="00BC4A5E" w:rsidRPr="00AB409B">
        <w:rPr>
          <w:rFonts w:ascii="Arial" w:hAnsi="Arial" w:cs="Arial"/>
          <w:b/>
        </w:rPr>
        <w:t xml:space="preserve">-specific effects of LDL-c on longevity </w:t>
      </w:r>
    </w:p>
    <w:p w14:paraId="1D0D38AA" w14:textId="766C8E6D" w:rsidR="00BD3FDB" w:rsidRPr="00AB409B" w:rsidRDefault="00BC4A5E" w:rsidP="006357FF">
      <w:pPr>
        <w:spacing w:line="480" w:lineRule="auto"/>
        <w:rPr>
          <w:rFonts w:ascii="Arial" w:hAnsi="Arial" w:cs="Arial"/>
        </w:rPr>
      </w:pPr>
      <w:r w:rsidRPr="00AB409B">
        <w:rPr>
          <w:rFonts w:ascii="Arial" w:hAnsi="Arial" w:cs="Arial"/>
        </w:rPr>
        <w:lastRenderedPageBreak/>
        <w:t xml:space="preserve">Genetic variants used as proxies for </w:t>
      </w:r>
      <w:r w:rsidR="00CA384B" w:rsidRPr="00AB409B">
        <w:rPr>
          <w:rFonts w:ascii="Arial" w:hAnsi="Arial" w:cs="Arial"/>
        </w:rPr>
        <w:t>LDL</w:t>
      </w:r>
      <w:r w:rsidRPr="00AB409B">
        <w:rPr>
          <w:rFonts w:ascii="Arial" w:hAnsi="Arial" w:cs="Arial"/>
        </w:rPr>
        <w:t xml:space="preserve">-lowering drug targets are presented in Supplementary Table </w:t>
      </w:r>
      <w:r w:rsidR="00551618" w:rsidRPr="00AB409B">
        <w:rPr>
          <w:rFonts w:ascii="Arial" w:hAnsi="Arial" w:cs="Arial"/>
        </w:rPr>
        <w:t>4</w:t>
      </w:r>
      <w:r w:rsidRPr="00AB409B">
        <w:rPr>
          <w:rFonts w:ascii="Arial" w:hAnsi="Arial" w:cs="Arial"/>
        </w:rPr>
        <w:t>.</w:t>
      </w:r>
      <w:r w:rsidR="00382C7E" w:rsidRPr="00AB409B">
        <w:rPr>
          <w:rFonts w:ascii="Arial" w:hAnsi="Arial" w:cs="Arial"/>
        </w:rPr>
        <w:t xml:space="preserve"> A 1-SD </w:t>
      </w:r>
      <w:r w:rsidR="008047AE" w:rsidRPr="00AB409B">
        <w:rPr>
          <w:rFonts w:ascii="Arial" w:hAnsi="Arial" w:cs="Arial"/>
        </w:rPr>
        <w:t>higher</w:t>
      </w:r>
      <w:r w:rsidR="00382C7E" w:rsidRPr="00AB409B">
        <w:rPr>
          <w:rFonts w:ascii="Arial" w:hAnsi="Arial" w:cs="Arial"/>
        </w:rPr>
        <w:t xml:space="preserve"> genetically </w:t>
      </w:r>
      <w:r w:rsidR="002863C6">
        <w:rPr>
          <w:rFonts w:ascii="Arial" w:hAnsi="Arial" w:cs="Arial"/>
        </w:rPr>
        <w:t>proxied</w:t>
      </w:r>
      <w:r w:rsidR="00382C7E" w:rsidRPr="00AB409B">
        <w:rPr>
          <w:rFonts w:ascii="Arial" w:hAnsi="Arial" w:cs="Arial"/>
        </w:rPr>
        <w:t xml:space="preserve"> LDL</w:t>
      </w:r>
      <w:r w:rsidR="008047AE" w:rsidRPr="00AB409B">
        <w:rPr>
          <w:rFonts w:ascii="Arial" w:hAnsi="Arial" w:cs="Arial"/>
        </w:rPr>
        <w:t>-c</w:t>
      </w:r>
      <w:r w:rsidR="00382C7E" w:rsidRPr="00AB409B">
        <w:rPr>
          <w:rFonts w:ascii="Arial" w:hAnsi="Arial" w:cs="Arial"/>
        </w:rPr>
        <w:t xml:space="preserve"> </w:t>
      </w:r>
      <w:r w:rsidR="007A7AF6" w:rsidRPr="00AB409B">
        <w:rPr>
          <w:rFonts w:ascii="Arial" w:hAnsi="Arial" w:cs="Arial"/>
        </w:rPr>
        <w:t xml:space="preserve">through </w:t>
      </w:r>
      <w:r w:rsidR="007A7AF6" w:rsidRPr="00AB409B">
        <w:rPr>
          <w:rFonts w:ascii="Arial" w:hAnsi="Arial" w:cs="Arial"/>
          <w:i/>
        </w:rPr>
        <w:t>PCSK9</w:t>
      </w:r>
      <w:r w:rsidR="007A7AF6" w:rsidRPr="00AB409B">
        <w:rPr>
          <w:rFonts w:ascii="Arial" w:hAnsi="Arial" w:cs="Arial"/>
        </w:rPr>
        <w:t xml:space="preserve"> reduced lifespan by 0.99 years (95% CI </w:t>
      </w:r>
      <w:r w:rsidR="00FF206B" w:rsidRPr="00AB409B">
        <w:rPr>
          <w:rFonts w:ascii="Arial" w:hAnsi="Arial" w:cs="Arial"/>
        </w:rPr>
        <w:t>-</w:t>
      </w:r>
      <w:r w:rsidR="007A7AF6" w:rsidRPr="00AB409B">
        <w:rPr>
          <w:rFonts w:ascii="Arial" w:hAnsi="Arial" w:cs="Arial"/>
        </w:rPr>
        <w:t>0.55-</w:t>
      </w:r>
      <w:r w:rsidR="00FF206B" w:rsidRPr="00AB409B">
        <w:rPr>
          <w:rFonts w:ascii="Arial" w:hAnsi="Arial" w:cs="Arial"/>
        </w:rPr>
        <w:t xml:space="preserve"> -</w:t>
      </w:r>
      <w:r w:rsidR="007A7AF6" w:rsidRPr="00AB409B">
        <w:rPr>
          <w:rFonts w:ascii="Arial" w:hAnsi="Arial" w:cs="Arial"/>
        </w:rPr>
        <w:t xml:space="preserve">1.43, </w:t>
      </w:r>
      <w:r w:rsidR="007A7AF6" w:rsidRPr="00AB409B">
        <w:rPr>
          <w:rFonts w:ascii="Arial" w:hAnsi="Arial" w:cs="Arial"/>
          <w:i/>
        </w:rPr>
        <w:t>P=</w:t>
      </w:r>
      <w:r w:rsidR="00F600D8" w:rsidRPr="00AB409B">
        <w:rPr>
          <w:rFonts w:ascii="Arial" w:hAnsi="Arial" w:cs="Arial"/>
        </w:rPr>
        <w:t>6.80x10</w:t>
      </w:r>
      <w:r w:rsidR="00F600D8" w:rsidRPr="00AB409B">
        <w:rPr>
          <w:rFonts w:ascii="Arial" w:hAnsi="Arial" w:cs="Arial"/>
          <w:vertAlign w:val="superscript"/>
        </w:rPr>
        <w:t>-6</w:t>
      </w:r>
      <w:r w:rsidR="000D7445">
        <w:rPr>
          <w:rFonts w:ascii="Arial" w:hAnsi="Arial" w:cs="Arial"/>
        </w:rPr>
        <w:t>; Figure 3</w:t>
      </w:r>
      <w:r w:rsidR="007A7AF6" w:rsidRPr="00AB409B">
        <w:rPr>
          <w:rFonts w:ascii="Arial" w:hAnsi="Arial" w:cs="Arial"/>
        </w:rPr>
        <w:t xml:space="preserve">). </w:t>
      </w:r>
      <w:r w:rsidR="003A1AEF" w:rsidRPr="00AB409B">
        <w:rPr>
          <w:rFonts w:ascii="Arial" w:hAnsi="Arial" w:cs="Arial"/>
        </w:rPr>
        <w:t>P</w:t>
      </w:r>
      <w:r w:rsidR="00CA384B" w:rsidRPr="00AB409B">
        <w:rPr>
          <w:rFonts w:ascii="Arial" w:hAnsi="Arial" w:cs="Arial"/>
        </w:rPr>
        <w:t xml:space="preserve">oint estimates </w:t>
      </w:r>
      <w:r w:rsidR="003A1AEF" w:rsidRPr="00AB409B">
        <w:rPr>
          <w:rFonts w:ascii="Arial" w:hAnsi="Arial" w:cs="Arial"/>
        </w:rPr>
        <w:t xml:space="preserve">for the </w:t>
      </w:r>
      <w:r w:rsidR="003A1AEF" w:rsidRPr="00AB409B">
        <w:rPr>
          <w:rFonts w:ascii="Arial" w:hAnsi="Arial" w:cs="Arial"/>
          <w:i/>
        </w:rPr>
        <w:t>HMGCR</w:t>
      </w:r>
      <w:r w:rsidR="003A1AEF" w:rsidRPr="00AB409B">
        <w:rPr>
          <w:rFonts w:ascii="Arial" w:hAnsi="Arial" w:cs="Arial"/>
        </w:rPr>
        <w:t xml:space="preserve"> and </w:t>
      </w:r>
      <w:r w:rsidR="003A1AEF" w:rsidRPr="00AB409B">
        <w:rPr>
          <w:rFonts w:ascii="Arial" w:hAnsi="Arial" w:cs="Arial"/>
          <w:i/>
        </w:rPr>
        <w:t>NPC1L1</w:t>
      </w:r>
      <w:r w:rsidR="003A1AEF" w:rsidRPr="00AB409B">
        <w:rPr>
          <w:rFonts w:ascii="Arial" w:hAnsi="Arial" w:cs="Arial"/>
        </w:rPr>
        <w:t xml:space="preserve"> </w:t>
      </w:r>
      <w:del w:id="277" w:author="Daghlas, Iyas" w:date="2021-02-14T23:05:00Z">
        <w:r w:rsidR="003A1AEF" w:rsidRPr="00AB409B" w:rsidDel="00254943">
          <w:rPr>
            <w:rFonts w:ascii="Arial" w:hAnsi="Arial" w:cs="Arial"/>
          </w:rPr>
          <w:delText xml:space="preserve">instruments </w:delText>
        </w:r>
      </w:del>
      <w:ins w:id="278" w:author="Daghlas, Iyas" w:date="2021-02-14T23:05:00Z">
        <w:r w:rsidR="00254943">
          <w:rPr>
            <w:rFonts w:ascii="Arial" w:hAnsi="Arial" w:cs="Arial"/>
          </w:rPr>
          <w:t>genetic proxies</w:t>
        </w:r>
        <w:r w:rsidR="00254943" w:rsidRPr="00AB409B">
          <w:rPr>
            <w:rFonts w:ascii="Arial" w:hAnsi="Arial" w:cs="Arial"/>
          </w:rPr>
          <w:t xml:space="preserve"> </w:t>
        </w:r>
      </w:ins>
      <w:r w:rsidR="003A1AEF" w:rsidRPr="00AB409B">
        <w:rPr>
          <w:rFonts w:ascii="Arial" w:hAnsi="Arial" w:cs="Arial"/>
        </w:rPr>
        <w:t xml:space="preserve">were also </w:t>
      </w:r>
      <w:r w:rsidR="00CA384B" w:rsidRPr="00AB409B">
        <w:rPr>
          <w:rFonts w:ascii="Arial" w:hAnsi="Arial" w:cs="Arial"/>
        </w:rPr>
        <w:t>consistent with a reduction in lifespa</w:t>
      </w:r>
      <w:r w:rsidR="003A1AEF" w:rsidRPr="00AB409B">
        <w:rPr>
          <w:rFonts w:ascii="Arial" w:hAnsi="Arial" w:cs="Arial"/>
        </w:rPr>
        <w:t xml:space="preserve">n, however the confidence intervals for these estimates crossed the null </w:t>
      </w:r>
      <w:r w:rsidR="00CA384B" w:rsidRPr="00AB409B">
        <w:rPr>
          <w:rFonts w:ascii="Arial" w:hAnsi="Arial" w:cs="Arial"/>
        </w:rPr>
        <w:t>(</w:t>
      </w:r>
      <w:r w:rsidR="00E26E15" w:rsidRPr="00AB409B">
        <w:rPr>
          <w:rFonts w:ascii="Arial" w:hAnsi="Arial" w:cs="Arial"/>
        </w:rPr>
        <w:t>Figure</w:t>
      </w:r>
      <w:r w:rsidR="000D7445">
        <w:rPr>
          <w:rFonts w:ascii="Arial" w:hAnsi="Arial" w:cs="Arial"/>
        </w:rPr>
        <w:t xml:space="preserve"> 3</w:t>
      </w:r>
      <w:r w:rsidR="00E26E15" w:rsidRPr="00AB409B">
        <w:rPr>
          <w:rFonts w:ascii="Arial" w:hAnsi="Arial" w:cs="Arial"/>
        </w:rPr>
        <w:t>)</w:t>
      </w:r>
      <w:r w:rsidR="00865EC6" w:rsidRPr="00AB409B">
        <w:rPr>
          <w:rFonts w:ascii="Arial" w:hAnsi="Arial" w:cs="Arial"/>
        </w:rPr>
        <w:t xml:space="preserve">, with consistent </w:t>
      </w:r>
      <w:r w:rsidR="008B5FBF" w:rsidRPr="00AB409B">
        <w:rPr>
          <w:rFonts w:ascii="Arial" w:hAnsi="Arial" w:cs="Arial"/>
        </w:rPr>
        <w:t>direction</w:t>
      </w:r>
      <w:r w:rsidR="00BA388F" w:rsidRPr="00AB409B">
        <w:rPr>
          <w:rFonts w:ascii="Arial" w:hAnsi="Arial" w:cs="Arial"/>
        </w:rPr>
        <w:t>s</w:t>
      </w:r>
      <w:r w:rsidR="008B5FBF" w:rsidRPr="00AB409B">
        <w:rPr>
          <w:rFonts w:ascii="Arial" w:hAnsi="Arial" w:cs="Arial"/>
        </w:rPr>
        <w:t xml:space="preserve"> of </w:t>
      </w:r>
      <w:r w:rsidR="00BA388F" w:rsidRPr="00AB409B">
        <w:rPr>
          <w:rFonts w:ascii="Arial" w:hAnsi="Arial" w:cs="Arial"/>
        </w:rPr>
        <w:t>effect</w:t>
      </w:r>
      <w:r w:rsidR="00865EC6" w:rsidRPr="00AB409B">
        <w:rPr>
          <w:rFonts w:ascii="Arial" w:hAnsi="Arial" w:cs="Arial"/>
        </w:rPr>
        <w:t xml:space="preserve"> </w:t>
      </w:r>
      <w:r w:rsidR="004C7BA8" w:rsidRPr="00AB409B">
        <w:rPr>
          <w:rFonts w:ascii="Arial" w:hAnsi="Arial" w:cs="Arial"/>
        </w:rPr>
        <w:t xml:space="preserve">estimated </w:t>
      </w:r>
      <w:r w:rsidR="00865EC6" w:rsidRPr="00AB409B">
        <w:rPr>
          <w:rFonts w:ascii="Arial" w:hAnsi="Arial" w:cs="Arial"/>
        </w:rPr>
        <w:t xml:space="preserve">using </w:t>
      </w:r>
      <w:r w:rsidR="0012672C" w:rsidRPr="00AB409B">
        <w:rPr>
          <w:rFonts w:ascii="Arial" w:hAnsi="Arial" w:cs="Arial"/>
        </w:rPr>
        <w:t xml:space="preserve">the outcome of survival to the </w:t>
      </w:r>
      <w:r w:rsidR="00865EC6" w:rsidRPr="00AB409B">
        <w:rPr>
          <w:rFonts w:ascii="Arial" w:hAnsi="Arial" w:cs="Arial"/>
        </w:rPr>
        <w:t>90</w:t>
      </w:r>
      <w:r w:rsidR="00865EC6" w:rsidRPr="00AB409B">
        <w:rPr>
          <w:rFonts w:ascii="Arial" w:hAnsi="Arial" w:cs="Arial"/>
          <w:vertAlign w:val="superscript"/>
        </w:rPr>
        <w:t>th</w:t>
      </w:r>
      <w:r w:rsidR="00865EC6" w:rsidRPr="00AB409B">
        <w:rPr>
          <w:rFonts w:ascii="Arial" w:hAnsi="Arial" w:cs="Arial"/>
        </w:rPr>
        <w:t xml:space="preserve"> </w:t>
      </w:r>
      <w:r w:rsidR="0062639D" w:rsidRPr="00AB409B">
        <w:rPr>
          <w:rFonts w:ascii="Arial" w:hAnsi="Arial" w:cs="Arial"/>
        </w:rPr>
        <w:t>vs.</w:t>
      </w:r>
      <w:r w:rsidR="00EA6E63" w:rsidRPr="00AB409B">
        <w:rPr>
          <w:rFonts w:ascii="Arial" w:hAnsi="Arial" w:cs="Arial"/>
        </w:rPr>
        <w:t xml:space="preserve"> 60</w:t>
      </w:r>
      <w:r w:rsidR="00EA6E63" w:rsidRPr="00AB409B">
        <w:rPr>
          <w:rFonts w:ascii="Arial" w:hAnsi="Arial" w:cs="Arial"/>
          <w:vertAlign w:val="superscript"/>
        </w:rPr>
        <w:t>th</w:t>
      </w:r>
      <w:r w:rsidR="00EA6E63" w:rsidRPr="00AB409B">
        <w:rPr>
          <w:rFonts w:ascii="Arial" w:hAnsi="Arial" w:cs="Arial"/>
        </w:rPr>
        <w:t xml:space="preserve"> percentile </w:t>
      </w:r>
      <w:r w:rsidR="0012672C" w:rsidRPr="00AB409B">
        <w:rPr>
          <w:rFonts w:ascii="Arial" w:hAnsi="Arial" w:cs="Arial"/>
        </w:rPr>
        <w:t xml:space="preserve">age </w:t>
      </w:r>
      <w:r w:rsidR="00865EC6" w:rsidRPr="00AB409B">
        <w:rPr>
          <w:rFonts w:ascii="Arial" w:hAnsi="Arial" w:cs="Arial"/>
        </w:rPr>
        <w:t xml:space="preserve">(Supplementary Table </w:t>
      </w:r>
      <w:del w:id="279" w:author="Daghlas, Iyas" w:date="2021-02-15T22:10:00Z">
        <w:r w:rsidR="00551618" w:rsidRPr="00AB409B" w:rsidDel="00384FE6">
          <w:rPr>
            <w:rFonts w:ascii="Arial" w:hAnsi="Arial" w:cs="Arial"/>
          </w:rPr>
          <w:delText>7</w:delText>
        </w:r>
      </w:del>
      <w:ins w:id="280" w:author="Daghlas, Iyas" w:date="2021-02-15T22:10:00Z">
        <w:r w:rsidR="00384FE6">
          <w:rPr>
            <w:rFonts w:ascii="Arial" w:hAnsi="Arial" w:cs="Arial"/>
          </w:rPr>
          <w:t>8</w:t>
        </w:r>
      </w:ins>
      <w:r w:rsidR="00865EC6" w:rsidRPr="00AB409B">
        <w:rPr>
          <w:rFonts w:ascii="Arial" w:hAnsi="Arial" w:cs="Arial"/>
        </w:rPr>
        <w:t>)</w:t>
      </w:r>
      <w:r w:rsidR="00E26E15" w:rsidRPr="00AB409B">
        <w:rPr>
          <w:rFonts w:ascii="Arial" w:hAnsi="Arial" w:cs="Arial"/>
        </w:rPr>
        <w:t xml:space="preserve">. </w:t>
      </w:r>
      <w:r w:rsidR="008B5FBF" w:rsidRPr="00AB409B">
        <w:rPr>
          <w:rFonts w:ascii="Arial" w:hAnsi="Arial" w:cs="Arial"/>
        </w:rPr>
        <w:t>MR estimates</w:t>
      </w:r>
      <w:r w:rsidR="00E26E15" w:rsidRPr="00AB409B">
        <w:rPr>
          <w:rFonts w:ascii="Arial" w:hAnsi="Arial" w:cs="Arial"/>
        </w:rPr>
        <w:t xml:space="preserve"> </w:t>
      </w:r>
      <w:r w:rsidR="008B5FBF" w:rsidRPr="00AB409B">
        <w:rPr>
          <w:rFonts w:ascii="Arial" w:hAnsi="Arial" w:cs="Arial"/>
        </w:rPr>
        <w:t>in sensitivity analys</w:t>
      </w:r>
      <w:r w:rsidR="00931040" w:rsidRPr="00AB409B">
        <w:rPr>
          <w:rFonts w:ascii="Arial" w:hAnsi="Arial" w:cs="Arial"/>
        </w:rPr>
        <w:t>e</w:t>
      </w:r>
      <w:r w:rsidR="008B5FBF" w:rsidRPr="00AB409B">
        <w:rPr>
          <w:rFonts w:ascii="Arial" w:hAnsi="Arial" w:cs="Arial"/>
        </w:rPr>
        <w:t>s</w:t>
      </w:r>
      <w:r w:rsidR="00162009" w:rsidRPr="00AB409B">
        <w:rPr>
          <w:rFonts w:ascii="Arial" w:hAnsi="Arial" w:cs="Arial"/>
        </w:rPr>
        <w:t xml:space="preserve"> using the conventional IVW method with variants clumped to an </w:t>
      </w:r>
      <w:r w:rsidR="00162009" w:rsidRPr="00AB409B">
        <w:rPr>
          <w:rFonts w:ascii="Arial" w:hAnsi="Arial" w:cs="Arial"/>
          <w:i/>
        </w:rPr>
        <w:t>r</w:t>
      </w:r>
      <w:r w:rsidR="00162009" w:rsidRPr="00AB409B">
        <w:rPr>
          <w:rFonts w:ascii="Arial" w:hAnsi="Arial" w:cs="Arial"/>
          <w:vertAlign w:val="superscript"/>
        </w:rPr>
        <w:t>2</w:t>
      </w:r>
      <w:r w:rsidR="00162009" w:rsidRPr="00AB409B">
        <w:rPr>
          <w:rFonts w:ascii="Arial" w:hAnsi="Arial" w:cs="Arial"/>
        </w:rPr>
        <w:t xml:space="preserve"> &lt; 0.1</w:t>
      </w:r>
      <w:r w:rsidR="00865EC6" w:rsidRPr="00AB409B">
        <w:rPr>
          <w:rFonts w:ascii="Arial" w:hAnsi="Arial" w:cs="Arial"/>
        </w:rPr>
        <w:t xml:space="preserve"> were consistent for </w:t>
      </w:r>
      <w:r w:rsidR="00865EC6" w:rsidRPr="00AB409B">
        <w:rPr>
          <w:rFonts w:ascii="Arial" w:hAnsi="Arial" w:cs="Arial"/>
          <w:i/>
        </w:rPr>
        <w:t xml:space="preserve">PCSK9 </w:t>
      </w:r>
      <w:r w:rsidR="00865EC6" w:rsidRPr="00AB409B">
        <w:rPr>
          <w:rFonts w:ascii="Arial" w:hAnsi="Arial" w:cs="Arial"/>
        </w:rPr>
        <w:t xml:space="preserve">and </w:t>
      </w:r>
      <w:r w:rsidR="00865EC6" w:rsidRPr="00AB409B">
        <w:rPr>
          <w:rFonts w:ascii="Arial" w:hAnsi="Arial" w:cs="Arial"/>
          <w:i/>
        </w:rPr>
        <w:t xml:space="preserve">HMGCR, </w:t>
      </w:r>
      <w:r w:rsidR="00865EC6" w:rsidRPr="00AB409B">
        <w:rPr>
          <w:rFonts w:ascii="Arial" w:hAnsi="Arial" w:cs="Arial"/>
        </w:rPr>
        <w:t>however</w:t>
      </w:r>
      <w:r w:rsidR="008B5FBF" w:rsidRPr="00AB409B">
        <w:rPr>
          <w:rFonts w:ascii="Arial" w:hAnsi="Arial" w:cs="Arial"/>
        </w:rPr>
        <w:t xml:space="preserve"> the sign of the coefficient for the</w:t>
      </w:r>
      <w:r w:rsidR="007022C8" w:rsidRPr="00AB409B">
        <w:rPr>
          <w:rFonts w:ascii="Arial" w:hAnsi="Arial" w:cs="Arial"/>
        </w:rPr>
        <w:t xml:space="preserve"> effect of the</w:t>
      </w:r>
      <w:r w:rsidR="00E26E15" w:rsidRPr="00AB409B">
        <w:rPr>
          <w:rFonts w:ascii="Arial" w:hAnsi="Arial" w:cs="Arial"/>
        </w:rPr>
        <w:t xml:space="preserve"> </w:t>
      </w:r>
      <w:r w:rsidR="00E26E15" w:rsidRPr="00AB409B">
        <w:rPr>
          <w:rFonts w:ascii="Arial" w:hAnsi="Arial" w:cs="Arial"/>
          <w:i/>
        </w:rPr>
        <w:t>NPC1L1</w:t>
      </w:r>
      <w:r w:rsidR="00865EC6" w:rsidRPr="00AB409B">
        <w:rPr>
          <w:rFonts w:ascii="Arial" w:hAnsi="Arial" w:cs="Arial"/>
        </w:rPr>
        <w:t xml:space="preserve"> </w:t>
      </w:r>
      <w:del w:id="281" w:author="Daghlas, Iyas" w:date="2021-02-14T23:05:00Z">
        <w:r w:rsidR="008B5FBF" w:rsidRPr="00AB409B" w:rsidDel="00254943">
          <w:rPr>
            <w:rFonts w:ascii="Arial" w:hAnsi="Arial" w:cs="Arial"/>
          </w:rPr>
          <w:delText xml:space="preserve">instrument </w:delText>
        </w:r>
      </w:del>
      <w:ins w:id="282" w:author="Daghlas, Iyas" w:date="2021-02-14T23:05:00Z">
        <w:r w:rsidR="00254943">
          <w:rPr>
            <w:rFonts w:ascii="Arial" w:hAnsi="Arial" w:cs="Arial"/>
          </w:rPr>
          <w:t>genetic proxy</w:t>
        </w:r>
        <w:r w:rsidR="00254943" w:rsidRPr="00AB409B">
          <w:rPr>
            <w:rFonts w:ascii="Arial" w:hAnsi="Arial" w:cs="Arial"/>
          </w:rPr>
          <w:t xml:space="preserve"> </w:t>
        </w:r>
      </w:ins>
      <w:r w:rsidR="007022C8" w:rsidRPr="00AB409B">
        <w:rPr>
          <w:rFonts w:ascii="Arial" w:hAnsi="Arial" w:cs="Arial"/>
        </w:rPr>
        <w:t xml:space="preserve">on lifespan </w:t>
      </w:r>
      <w:r w:rsidR="008B5FBF" w:rsidRPr="00AB409B">
        <w:rPr>
          <w:rFonts w:ascii="Arial" w:hAnsi="Arial" w:cs="Arial"/>
        </w:rPr>
        <w:t>was positive</w:t>
      </w:r>
      <w:r w:rsidR="00E26E15" w:rsidRPr="00AB409B">
        <w:rPr>
          <w:rFonts w:ascii="Arial" w:hAnsi="Arial" w:cs="Arial"/>
        </w:rPr>
        <w:t xml:space="preserve"> </w:t>
      </w:r>
      <w:r w:rsidR="00865EC6" w:rsidRPr="00AB409B">
        <w:rPr>
          <w:rFonts w:ascii="Arial" w:hAnsi="Arial" w:cs="Arial"/>
        </w:rPr>
        <w:t xml:space="preserve">with </w:t>
      </w:r>
      <w:r w:rsidR="00E26E15" w:rsidRPr="00AB409B">
        <w:rPr>
          <w:rFonts w:ascii="Arial" w:hAnsi="Arial" w:cs="Arial"/>
        </w:rPr>
        <w:t>wide c</w:t>
      </w:r>
      <w:r w:rsidR="00865EC6" w:rsidRPr="00AB409B">
        <w:rPr>
          <w:rFonts w:ascii="Arial" w:hAnsi="Arial" w:cs="Arial"/>
        </w:rPr>
        <w:t xml:space="preserve">onfidence intervals (Figure </w:t>
      </w:r>
      <w:r w:rsidR="000D7445">
        <w:rPr>
          <w:rFonts w:ascii="Arial" w:hAnsi="Arial" w:cs="Arial"/>
        </w:rPr>
        <w:t>3</w:t>
      </w:r>
      <w:r w:rsidR="00865EC6" w:rsidRPr="00AB409B">
        <w:rPr>
          <w:rFonts w:ascii="Arial" w:hAnsi="Arial" w:cs="Arial"/>
        </w:rPr>
        <w:t>).</w:t>
      </w:r>
      <w:ins w:id="283" w:author="Daghlas, Iyas" w:date="2021-02-15T21:01:00Z">
        <w:r w:rsidR="00E447B3">
          <w:rPr>
            <w:rFonts w:ascii="Arial" w:hAnsi="Arial" w:cs="Arial"/>
          </w:rPr>
          <w:t xml:space="preserve"> Sensitivity analyses using </w:t>
        </w:r>
      </w:ins>
      <w:ins w:id="284" w:author="Daghlas, Iyas" w:date="2021-02-15T21:03:00Z">
        <w:r w:rsidR="008464D7">
          <w:rPr>
            <w:rFonts w:ascii="Arial" w:hAnsi="Arial" w:cs="Arial"/>
          </w:rPr>
          <w:t>these clumped variants in</w:t>
        </w:r>
      </w:ins>
      <w:ins w:id="285" w:author="Daghlas, Iyas" w:date="2021-02-15T21:01:00Z">
        <w:r w:rsidR="00E447B3">
          <w:rPr>
            <w:rFonts w:ascii="Arial" w:hAnsi="Arial" w:cs="Arial"/>
          </w:rPr>
          <w:t xml:space="preserve"> weighted median </w:t>
        </w:r>
      </w:ins>
      <w:ins w:id="286" w:author="Daghlas, Iyas" w:date="2021-02-15T21:02:00Z">
        <w:r w:rsidR="00E447B3">
          <w:rPr>
            <w:rFonts w:ascii="Arial" w:hAnsi="Arial" w:cs="Arial"/>
          </w:rPr>
          <w:t>and</w:t>
        </w:r>
      </w:ins>
      <w:ins w:id="287" w:author="Daghlas, Iyas" w:date="2021-02-15T21:01:00Z">
        <w:r w:rsidR="00E447B3">
          <w:rPr>
            <w:rFonts w:ascii="Arial" w:hAnsi="Arial" w:cs="Arial"/>
          </w:rPr>
          <w:t xml:space="preserve"> </w:t>
        </w:r>
      </w:ins>
      <w:ins w:id="288" w:author="Daghlas, Iyas" w:date="2021-02-15T21:02:00Z">
        <w:r w:rsidR="00E447B3">
          <w:rPr>
            <w:rFonts w:ascii="Arial" w:hAnsi="Arial" w:cs="Arial"/>
          </w:rPr>
          <w:t xml:space="preserve">MR Egger </w:t>
        </w:r>
      </w:ins>
      <w:ins w:id="289" w:author="Daghlas, Iyas" w:date="2021-02-15T21:03:00Z">
        <w:r w:rsidR="008464D7">
          <w:rPr>
            <w:rFonts w:ascii="Arial" w:hAnsi="Arial" w:cs="Arial"/>
          </w:rPr>
          <w:t>analyses showe</w:t>
        </w:r>
        <w:r w:rsidR="00384FE6">
          <w:rPr>
            <w:rFonts w:ascii="Arial" w:hAnsi="Arial" w:cs="Arial"/>
          </w:rPr>
          <w:t xml:space="preserve">d consistent evidence for an effect of the </w:t>
        </w:r>
      </w:ins>
      <w:ins w:id="290" w:author="Daghlas, Iyas" w:date="2021-02-15T22:10:00Z">
        <w:r w:rsidR="00384FE6">
          <w:rPr>
            <w:rFonts w:ascii="Arial" w:hAnsi="Arial" w:cs="Arial"/>
            <w:i/>
          </w:rPr>
          <w:t>PCSK9</w:t>
        </w:r>
        <w:r w:rsidR="00384FE6">
          <w:rPr>
            <w:rFonts w:ascii="Arial" w:hAnsi="Arial" w:cs="Arial"/>
          </w:rPr>
          <w:t xml:space="preserve"> genetic proxy on lifespan </w:t>
        </w:r>
      </w:ins>
      <w:ins w:id="291" w:author="Daghlas, Iyas" w:date="2021-02-15T21:03:00Z">
        <w:r w:rsidR="008464D7">
          <w:rPr>
            <w:rFonts w:ascii="Arial" w:hAnsi="Arial" w:cs="Arial"/>
          </w:rPr>
          <w:t xml:space="preserve">(Supplementary Table 9). </w:t>
        </w:r>
      </w:ins>
      <w:ins w:id="292" w:author="Daghlas, Iyas" w:date="2021-02-15T21:02:00Z">
        <w:r w:rsidR="00E447B3">
          <w:rPr>
            <w:rFonts w:ascii="Arial" w:hAnsi="Arial" w:cs="Arial"/>
          </w:rPr>
          <w:t xml:space="preserve"> </w:t>
        </w:r>
      </w:ins>
    </w:p>
    <w:p w14:paraId="580CFFAE" w14:textId="77777777" w:rsidR="00F85B5B" w:rsidRDefault="00F85B5B" w:rsidP="006357FF">
      <w:pPr>
        <w:pStyle w:val="Heading1"/>
        <w:spacing w:line="480" w:lineRule="auto"/>
        <w:rPr>
          <w:rFonts w:ascii="Arial" w:hAnsi="Arial" w:cs="Arial"/>
          <w:b/>
          <w:color w:val="auto"/>
        </w:rPr>
      </w:pPr>
    </w:p>
    <w:p w14:paraId="4967A944" w14:textId="552AD371" w:rsidR="00BD3FDB" w:rsidRPr="00AB409B" w:rsidRDefault="00BD3FDB" w:rsidP="006357FF">
      <w:pPr>
        <w:pStyle w:val="Heading1"/>
        <w:spacing w:line="480" w:lineRule="auto"/>
        <w:rPr>
          <w:rFonts w:ascii="Arial" w:hAnsi="Arial" w:cs="Arial"/>
          <w:b/>
          <w:color w:val="auto"/>
        </w:rPr>
      </w:pPr>
      <w:r w:rsidRPr="00AB409B">
        <w:rPr>
          <w:rFonts w:ascii="Arial" w:hAnsi="Arial" w:cs="Arial"/>
          <w:b/>
          <w:color w:val="auto"/>
        </w:rPr>
        <w:t>Discussion</w:t>
      </w:r>
    </w:p>
    <w:p w14:paraId="3B48DD0B" w14:textId="2FC636E6" w:rsidR="00B53534" w:rsidRPr="00AB409B" w:rsidRDefault="0017786F" w:rsidP="0048044F">
      <w:pPr>
        <w:spacing w:line="480" w:lineRule="auto"/>
        <w:rPr>
          <w:rFonts w:ascii="Arial" w:hAnsi="Arial" w:cs="Arial"/>
        </w:rPr>
      </w:pPr>
      <w:r w:rsidRPr="00AB409B">
        <w:rPr>
          <w:rFonts w:ascii="Arial" w:hAnsi="Arial" w:cs="Arial"/>
        </w:rPr>
        <w:t xml:space="preserve">In </w:t>
      </w:r>
      <w:r w:rsidR="008D0C67" w:rsidRPr="00AB409B">
        <w:rPr>
          <w:rFonts w:ascii="Arial" w:hAnsi="Arial" w:cs="Arial"/>
        </w:rPr>
        <w:t xml:space="preserve">this Mendelian randomization analysis, </w:t>
      </w:r>
      <w:r w:rsidRPr="00AB409B">
        <w:rPr>
          <w:rFonts w:ascii="Arial" w:hAnsi="Arial" w:cs="Arial"/>
        </w:rPr>
        <w:t>we found</w:t>
      </w:r>
      <w:r w:rsidR="00A1313D" w:rsidRPr="00AB409B">
        <w:rPr>
          <w:rFonts w:ascii="Arial" w:hAnsi="Arial" w:cs="Arial"/>
        </w:rPr>
        <w:t xml:space="preserve"> </w:t>
      </w:r>
      <w:r w:rsidRPr="00AB409B">
        <w:rPr>
          <w:rFonts w:ascii="Arial" w:hAnsi="Arial" w:cs="Arial"/>
        </w:rPr>
        <w:t>evidence for a</w:t>
      </w:r>
      <w:r w:rsidR="000E6986" w:rsidRPr="00AB409B">
        <w:rPr>
          <w:rFonts w:ascii="Arial" w:hAnsi="Arial" w:cs="Arial"/>
        </w:rPr>
        <w:t>n association between</w:t>
      </w:r>
      <w:r w:rsidRPr="00AB409B">
        <w:rPr>
          <w:rFonts w:ascii="Arial" w:hAnsi="Arial" w:cs="Arial"/>
        </w:rPr>
        <w:t xml:space="preserve"> higher</w:t>
      </w:r>
      <w:r w:rsidR="00DB3F99" w:rsidRPr="00AB409B">
        <w:rPr>
          <w:rFonts w:ascii="Arial" w:hAnsi="Arial" w:cs="Arial"/>
        </w:rPr>
        <w:t xml:space="preserve"> genetically </w:t>
      </w:r>
      <w:r w:rsidR="002863C6">
        <w:rPr>
          <w:rFonts w:ascii="Arial" w:hAnsi="Arial" w:cs="Arial"/>
        </w:rPr>
        <w:t>proxied</w:t>
      </w:r>
      <w:r w:rsidRPr="00AB409B">
        <w:rPr>
          <w:rFonts w:ascii="Arial" w:hAnsi="Arial" w:cs="Arial"/>
        </w:rPr>
        <w:t xml:space="preserve"> LDL-c </w:t>
      </w:r>
      <w:r w:rsidR="000E6986" w:rsidRPr="00AB409B">
        <w:rPr>
          <w:rFonts w:ascii="Arial" w:hAnsi="Arial" w:cs="Arial"/>
        </w:rPr>
        <w:t>and</w:t>
      </w:r>
      <w:r w:rsidRPr="00AB409B">
        <w:rPr>
          <w:rFonts w:ascii="Arial" w:hAnsi="Arial" w:cs="Arial"/>
        </w:rPr>
        <w:t xml:space="preserve"> </w:t>
      </w:r>
      <w:r w:rsidR="009F63C4" w:rsidRPr="00AB409B">
        <w:rPr>
          <w:rFonts w:ascii="Arial" w:hAnsi="Arial" w:cs="Arial"/>
        </w:rPr>
        <w:t xml:space="preserve">reduced lifespan. </w:t>
      </w:r>
      <w:r w:rsidR="00144DC4" w:rsidRPr="00AB409B">
        <w:rPr>
          <w:rFonts w:ascii="Arial" w:hAnsi="Arial" w:cs="Arial"/>
        </w:rPr>
        <w:t xml:space="preserve">This effect was </w:t>
      </w:r>
      <w:r w:rsidR="00C55FEB" w:rsidRPr="00AB409B">
        <w:rPr>
          <w:rFonts w:ascii="Arial" w:hAnsi="Arial" w:cs="Arial"/>
        </w:rPr>
        <w:t>robust</w:t>
      </w:r>
      <w:r w:rsidR="00750B29" w:rsidRPr="00AB409B">
        <w:rPr>
          <w:rFonts w:ascii="Arial" w:hAnsi="Arial" w:cs="Arial"/>
        </w:rPr>
        <w:t xml:space="preserve"> in sensitivity analyses</w:t>
      </w:r>
      <w:r w:rsidR="00DB3F99" w:rsidRPr="00AB409B">
        <w:rPr>
          <w:rFonts w:ascii="Arial" w:hAnsi="Arial" w:cs="Arial"/>
        </w:rPr>
        <w:t xml:space="preserve"> and replicated in a largely independent sample utilizing a</w:t>
      </w:r>
      <w:r w:rsidR="001049E5" w:rsidRPr="00AB409B">
        <w:rPr>
          <w:rFonts w:ascii="Arial" w:hAnsi="Arial" w:cs="Arial"/>
        </w:rPr>
        <w:t xml:space="preserve"> distinct</w:t>
      </w:r>
      <w:r w:rsidR="00DB3F99" w:rsidRPr="00AB409B">
        <w:rPr>
          <w:rFonts w:ascii="Arial" w:hAnsi="Arial" w:cs="Arial"/>
        </w:rPr>
        <w:t xml:space="preserve"> longevity outcome. </w:t>
      </w:r>
      <w:r w:rsidR="001049E5" w:rsidRPr="00AB409B">
        <w:rPr>
          <w:rFonts w:ascii="Arial" w:hAnsi="Arial" w:cs="Arial"/>
        </w:rPr>
        <w:t>We</w:t>
      </w:r>
      <w:r w:rsidR="00DB3F99" w:rsidRPr="00AB409B">
        <w:rPr>
          <w:rFonts w:ascii="Arial" w:hAnsi="Arial" w:cs="Arial"/>
        </w:rPr>
        <w:t xml:space="preserve"> </w:t>
      </w:r>
      <w:r w:rsidR="0012672C" w:rsidRPr="00AB409B">
        <w:rPr>
          <w:rFonts w:ascii="Arial" w:hAnsi="Arial" w:cs="Arial"/>
        </w:rPr>
        <w:t xml:space="preserve">identified </w:t>
      </w:r>
      <w:r w:rsidR="00DB3F99" w:rsidRPr="00AB409B">
        <w:rPr>
          <w:rFonts w:ascii="Arial" w:hAnsi="Arial" w:cs="Arial"/>
        </w:rPr>
        <w:t>deleterious effect</w:t>
      </w:r>
      <w:r w:rsidR="0012672C" w:rsidRPr="00AB409B">
        <w:rPr>
          <w:rFonts w:ascii="Arial" w:hAnsi="Arial" w:cs="Arial"/>
        </w:rPr>
        <w:t>s</w:t>
      </w:r>
      <w:r w:rsidR="00DB3F99" w:rsidRPr="00AB409B">
        <w:rPr>
          <w:rFonts w:ascii="Arial" w:hAnsi="Arial" w:cs="Arial"/>
        </w:rPr>
        <w:t xml:space="preserve"> of higher genetically </w:t>
      </w:r>
      <w:r w:rsidR="002863C6">
        <w:rPr>
          <w:rFonts w:ascii="Arial" w:hAnsi="Arial" w:cs="Arial"/>
        </w:rPr>
        <w:t>proxied</w:t>
      </w:r>
      <w:r w:rsidR="00DB3F99" w:rsidRPr="00AB409B">
        <w:rPr>
          <w:rFonts w:ascii="Arial" w:hAnsi="Arial" w:cs="Arial"/>
        </w:rPr>
        <w:t xml:space="preserve"> LDL-</w:t>
      </w:r>
      <w:r w:rsidR="001049E5" w:rsidRPr="00AB409B">
        <w:rPr>
          <w:rFonts w:ascii="Arial" w:hAnsi="Arial" w:cs="Arial"/>
        </w:rPr>
        <w:t xml:space="preserve">c through the </w:t>
      </w:r>
      <w:r w:rsidR="00DB3F99" w:rsidRPr="00AB409B">
        <w:rPr>
          <w:rFonts w:ascii="Arial" w:hAnsi="Arial" w:cs="Arial"/>
          <w:i/>
        </w:rPr>
        <w:t>PCSK9</w:t>
      </w:r>
      <w:r w:rsidR="00DB3F99" w:rsidRPr="00AB409B">
        <w:rPr>
          <w:rFonts w:ascii="Arial" w:hAnsi="Arial" w:cs="Arial"/>
        </w:rPr>
        <w:t xml:space="preserve"> gene region on lifespan. Although </w:t>
      </w:r>
      <w:r w:rsidR="00FF46A5" w:rsidRPr="00AB409B">
        <w:rPr>
          <w:rFonts w:ascii="Arial" w:hAnsi="Arial" w:cs="Arial"/>
        </w:rPr>
        <w:t>analyses</w:t>
      </w:r>
      <w:r w:rsidR="00DB3F99" w:rsidRPr="00AB409B">
        <w:rPr>
          <w:rFonts w:ascii="Arial" w:hAnsi="Arial" w:cs="Arial"/>
        </w:rPr>
        <w:t xml:space="preserve"> using the </w:t>
      </w:r>
      <w:r w:rsidR="00DB3F99" w:rsidRPr="00AB409B">
        <w:rPr>
          <w:rFonts w:ascii="Arial" w:hAnsi="Arial" w:cs="Arial"/>
          <w:i/>
        </w:rPr>
        <w:t xml:space="preserve">HMGCR </w:t>
      </w:r>
      <w:r w:rsidR="00DB3F99" w:rsidRPr="00AB409B">
        <w:rPr>
          <w:rFonts w:ascii="Arial" w:hAnsi="Arial" w:cs="Arial"/>
        </w:rPr>
        <w:t xml:space="preserve">and </w:t>
      </w:r>
      <w:r w:rsidR="00DB3F99" w:rsidRPr="00AB409B">
        <w:rPr>
          <w:rFonts w:ascii="Arial" w:hAnsi="Arial" w:cs="Arial"/>
          <w:i/>
        </w:rPr>
        <w:t>NPC1L1</w:t>
      </w:r>
      <w:r w:rsidR="00DB3F99" w:rsidRPr="00AB409B">
        <w:rPr>
          <w:rFonts w:ascii="Arial" w:hAnsi="Arial" w:cs="Arial"/>
        </w:rPr>
        <w:t xml:space="preserve"> </w:t>
      </w:r>
      <w:r w:rsidR="00037060" w:rsidRPr="00AB409B">
        <w:rPr>
          <w:rFonts w:ascii="Arial" w:hAnsi="Arial" w:cs="Arial"/>
        </w:rPr>
        <w:t xml:space="preserve">genetic </w:t>
      </w:r>
      <w:del w:id="293" w:author="Daghlas, Iyas" w:date="2021-02-14T23:05:00Z">
        <w:r w:rsidR="00DB3F99" w:rsidRPr="00AB409B" w:rsidDel="00254943">
          <w:rPr>
            <w:rFonts w:ascii="Arial" w:hAnsi="Arial" w:cs="Arial"/>
          </w:rPr>
          <w:delText xml:space="preserve">instruments </w:delText>
        </w:r>
      </w:del>
      <w:ins w:id="294" w:author="Daghlas, Iyas" w:date="2021-02-14T23:05:00Z">
        <w:r w:rsidR="00254943">
          <w:rPr>
            <w:rFonts w:ascii="Arial" w:hAnsi="Arial" w:cs="Arial"/>
          </w:rPr>
          <w:t>proxies</w:t>
        </w:r>
        <w:r w:rsidR="00254943" w:rsidRPr="00AB409B">
          <w:rPr>
            <w:rFonts w:ascii="Arial" w:hAnsi="Arial" w:cs="Arial"/>
          </w:rPr>
          <w:t xml:space="preserve"> </w:t>
        </w:r>
      </w:ins>
      <w:r w:rsidR="008D0C67" w:rsidRPr="00AB409B">
        <w:rPr>
          <w:rFonts w:ascii="Arial" w:hAnsi="Arial" w:cs="Arial"/>
        </w:rPr>
        <w:t>provided</w:t>
      </w:r>
      <w:r w:rsidR="00DB3F99" w:rsidRPr="00AB409B">
        <w:rPr>
          <w:rFonts w:ascii="Arial" w:hAnsi="Arial" w:cs="Arial"/>
        </w:rPr>
        <w:t xml:space="preserve"> </w:t>
      </w:r>
      <w:r w:rsidR="00211E78" w:rsidRPr="00AB409B">
        <w:rPr>
          <w:rFonts w:ascii="Arial" w:hAnsi="Arial" w:cs="Arial"/>
        </w:rPr>
        <w:t>concordant direction of</w:t>
      </w:r>
      <w:r w:rsidR="00DB3F99" w:rsidRPr="00AB409B">
        <w:rPr>
          <w:rFonts w:ascii="Arial" w:hAnsi="Arial" w:cs="Arial"/>
        </w:rPr>
        <w:t xml:space="preserve"> </w:t>
      </w:r>
      <w:r w:rsidR="00211E78" w:rsidRPr="00AB409B">
        <w:rPr>
          <w:rFonts w:ascii="Arial" w:hAnsi="Arial" w:cs="Arial"/>
        </w:rPr>
        <w:t xml:space="preserve">effect, </w:t>
      </w:r>
      <w:r w:rsidR="00DB3F99" w:rsidRPr="00AB409B">
        <w:rPr>
          <w:rFonts w:ascii="Arial" w:hAnsi="Arial" w:cs="Arial"/>
        </w:rPr>
        <w:t xml:space="preserve">the </w:t>
      </w:r>
      <w:r w:rsidR="00211E78" w:rsidRPr="00AB409B">
        <w:rPr>
          <w:rFonts w:ascii="Arial" w:hAnsi="Arial" w:cs="Arial"/>
        </w:rPr>
        <w:t xml:space="preserve">confidence </w:t>
      </w:r>
      <w:r w:rsidR="00211E78" w:rsidRPr="00AB409B">
        <w:rPr>
          <w:rFonts w:ascii="Arial" w:hAnsi="Arial" w:cs="Arial"/>
        </w:rPr>
        <w:lastRenderedPageBreak/>
        <w:t>intervals wer</w:t>
      </w:r>
      <w:r w:rsidR="00F85B5B">
        <w:rPr>
          <w:rFonts w:ascii="Arial" w:hAnsi="Arial" w:cs="Arial"/>
        </w:rPr>
        <w:t>e wide and overlapped the null.</w:t>
      </w:r>
      <w:r w:rsidR="00462E65">
        <w:rPr>
          <w:rFonts w:ascii="Arial" w:hAnsi="Arial" w:cs="Arial"/>
        </w:rPr>
        <w:t xml:space="preserve"> As such, these null results are likely </w:t>
      </w:r>
      <w:del w:id="295" w:author="Daghlas, Iyas" w:date="2021-02-14T22:58:00Z">
        <w:r w:rsidR="00462E65" w:rsidDel="00C42F5A">
          <w:rPr>
            <w:rFonts w:ascii="Arial" w:hAnsi="Arial" w:cs="Arial"/>
          </w:rPr>
          <w:delText xml:space="preserve">related </w:delText>
        </w:r>
      </w:del>
      <w:ins w:id="296" w:author="Daghlas, Iyas" w:date="2021-02-14T22:58:00Z">
        <w:r w:rsidR="00C42F5A">
          <w:rPr>
            <w:rFonts w:ascii="Arial" w:hAnsi="Arial" w:cs="Arial"/>
          </w:rPr>
          <w:t xml:space="preserve">attributable </w:t>
        </w:r>
      </w:ins>
      <w:r w:rsidR="00462E65">
        <w:rPr>
          <w:rFonts w:ascii="Arial" w:hAnsi="Arial" w:cs="Arial"/>
        </w:rPr>
        <w:t>to insufficient power rather than absence of a biological effect.</w:t>
      </w:r>
    </w:p>
    <w:p w14:paraId="7E471FDC" w14:textId="77777777" w:rsidR="00B53534" w:rsidRPr="00AB409B" w:rsidRDefault="00B53534" w:rsidP="0017786F">
      <w:pPr>
        <w:spacing w:line="480" w:lineRule="auto"/>
        <w:rPr>
          <w:rFonts w:ascii="Arial" w:hAnsi="Arial" w:cs="Arial"/>
        </w:rPr>
      </w:pPr>
    </w:p>
    <w:p w14:paraId="1D6662E6" w14:textId="242AD45F" w:rsidR="006B203A" w:rsidRPr="00AB409B" w:rsidRDefault="0012672C" w:rsidP="0017786F">
      <w:pPr>
        <w:spacing w:line="480" w:lineRule="auto"/>
        <w:rPr>
          <w:rFonts w:ascii="Arial" w:hAnsi="Arial" w:cs="Arial"/>
        </w:rPr>
      </w:pPr>
      <w:r w:rsidRPr="00AB409B">
        <w:rPr>
          <w:rFonts w:ascii="Arial" w:hAnsi="Arial" w:cs="Arial"/>
        </w:rPr>
        <w:t>Taken together, these</w:t>
      </w:r>
      <w:r w:rsidR="008D0C67" w:rsidRPr="00AB409B">
        <w:rPr>
          <w:rFonts w:ascii="Arial" w:hAnsi="Arial" w:cs="Arial"/>
        </w:rPr>
        <w:t xml:space="preserve"> data</w:t>
      </w:r>
      <w:r w:rsidR="003C29B3" w:rsidRPr="00AB409B">
        <w:rPr>
          <w:rFonts w:ascii="Arial" w:hAnsi="Arial" w:cs="Arial"/>
        </w:rPr>
        <w:t xml:space="preserve"> </w:t>
      </w:r>
      <w:r w:rsidR="004D28C3" w:rsidRPr="00AB409B">
        <w:rPr>
          <w:rFonts w:ascii="Arial" w:hAnsi="Arial" w:cs="Arial"/>
        </w:rPr>
        <w:t>support the hypothesis</w:t>
      </w:r>
      <w:r w:rsidR="003C29B3" w:rsidRPr="00AB409B">
        <w:rPr>
          <w:rFonts w:ascii="Arial" w:hAnsi="Arial" w:cs="Arial"/>
        </w:rPr>
        <w:t xml:space="preserve"> that </w:t>
      </w:r>
      <w:r w:rsidR="005F3453" w:rsidRPr="00AB409B">
        <w:rPr>
          <w:rFonts w:ascii="Arial" w:hAnsi="Arial" w:cs="Arial"/>
        </w:rPr>
        <w:t xml:space="preserve">long-term LDL-c lowering </w:t>
      </w:r>
      <w:r w:rsidR="00C269BB" w:rsidRPr="00AB409B">
        <w:rPr>
          <w:rFonts w:ascii="Arial" w:hAnsi="Arial" w:cs="Arial"/>
        </w:rPr>
        <w:t>increase</w:t>
      </w:r>
      <w:r w:rsidR="00462E65">
        <w:rPr>
          <w:rFonts w:ascii="Arial" w:hAnsi="Arial" w:cs="Arial"/>
        </w:rPr>
        <w:t>s</w:t>
      </w:r>
      <w:r w:rsidR="00EF44CE" w:rsidRPr="00AB409B">
        <w:rPr>
          <w:rFonts w:ascii="Arial" w:hAnsi="Arial" w:cs="Arial"/>
        </w:rPr>
        <w:t xml:space="preserve"> </w:t>
      </w:r>
      <w:r w:rsidR="00D25404" w:rsidRPr="00AB409B">
        <w:rPr>
          <w:rFonts w:ascii="Arial" w:hAnsi="Arial" w:cs="Arial"/>
        </w:rPr>
        <w:t>life</w:t>
      </w:r>
      <w:r w:rsidR="00EF44CE" w:rsidRPr="00AB409B">
        <w:rPr>
          <w:rFonts w:ascii="Arial" w:hAnsi="Arial" w:cs="Arial"/>
        </w:rPr>
        <w:t>span</w:t>
      </w:r>
      <w:r w:rsidR="00010C7B" w:rsidRPr="00AB409B">
        <w:rPr>
          <w:rFonts w:ascii="Arial" w:hAnsi="Arial" w:cs="Arial"/>
        </w:rPr>
        <w:t xml:space="preserve"> and longevity</w:t>
      </w:r>
      <w:r w:rsidR="00D25404" w:rsidRPr="00AB409B">
        <w:rPr>
          <w:rFonts w:ascii="Arial" w:hAnsi="Arial" w:cs="Arial"/>
        </w:rPr>
        <w:t xml:space="preserve"> </w:t>
      </w:r>
      <w:r w:rsidR="00FE15CA" w:rsidRPr="00AB409B">
        <w:rPr>
          <w:rFonts w:ascii="Arial" w:hAnsi="Arial" w:cs="Arial"/>
        </w:rPr>
        <w:t>in</w:t>
      </w:r>
      <w:r w:rsidR="00EF44CE" w:rsidRPr="00AB409B">
        <w:rPr>
          <w:rFonts w:ascii="Arial" w:hAnsi="Arial" w:cs="Arial"/>
        </w:rPr>
        <w:t xml:space="preserve"> a</w:t>
      </w:r>
      <w:r w:rsidR="00FE15CA" w:rsidRPr="00AB409B">
        <w:rPr>
          <w:rFonts w:ascii="Arial" w:hAnsi="Arial" w:cs="Arial"/>
        </w:rPr>
        <w:t xml:space="preserve"> </w:t>
      </w:r>
      <w:r w:rsidR="00D25404" w:rsidRPr="00AB409B">
        <w:rPr>
          <w:rFonts w:ascii="Arial" w:hAnsi="Arial" w:cs="Arial"/>
        </w:rPr>
        <w:t>general population</w:t>
      </w:r>
      <w:r w:rsidR="00EF44CE" w:rsidRPr="00AB409B">
        <w:rPr>
          <w:rFonts w:ascii="Arial" w:hAnsi="Arial" w:cs="Arial"/>
        </w:rPr>
        <w:t xml:space="preserve"> </w:t>
      </w:r>
      <w:r w:rsidR="00FE15CA" w:rsidRPr="00AB409B">
        <w:rPr>
          <w:rFonts w:ascii="Arial" w:hAnsi="Arial" w:cs="Arial"/>
        </w:rPr>
        <w:t>not selected</w:t>
      </w:r>
      <w:r w:rsidR="001833E7" w:rsidRPr="00AB409B">
        <w:rPr>
          <w:rFonts w:ascii="Arial" w:hAnsi="Arial" w:cs="Arial"/>
        </w:rPr>
        <w:t xml:space="preserve"> for elevated cardiovascular risk</w:t>
      </w:r>
      <w:r w:rsidR="00D25404" w:rsidRPr="00AB409B">
        <w:rPr>
          <w:rFonts w:ascii="Arial" w:hAnsi="Arial" w:cs="Arial"/>
        </w:rPr>
        <w:t>.</w:t>
      </w:r>
      <w:r w:rsidR="00A86F22" w:rsidRPr="00AB409B">
        <w:rPr>
          <w:rFonts w:ascii="Arial" w:hAnsi="Arial" w:cs="Arial"/>
        </w:rPr>
        <w:t xml:space="preserve"> </w:t>
      </w:r>
      <w:r w:rsidR="008D0C67" w:rsidRPr="00AB409B">
        <w:rPr>
          <w:rFonts w:ascii="Arial" w:hAnsi="Arial" w:cs="Arial"/>
        </w:rPr>
        <w:t>This</w:t>
      </w:r>
      <w:r w:rsidR="00B53534" w:rsidRPr="00AB409B">
        <w:rPr>
          <w:rFonts w:ascii="Arial" w:hAnsi="Arial" w:cs="Arial"/>
        </w:rPr>
        <w:t xml:space="preserve"> </w:t>
      </w:r>
      <w:r w:rsidR="00FE15CA" w:rsidRPr="00AB409B">
        <w:rPr>
          <w:rFonts w:ascii="Arial" w:hAnsi="Arial" w:cs="Arial"/>
        </w:rPr>
        <w:t>extends</w:t>
      </w:r>
      <w:r w:rsidR="00D25404" w:rsidRPr="00AB409B">
        <w:rPr>
          <w:rFonts w:ascii="Arial" w:hAnsi="Arial" w:cs="Arial"/>
        </w:rPr>
        <w:t xml:space="preserve"> evidence</w:t>
      </w:r>
      <w:r w:rsidR="00154CF9" w:rsidRPr="00AB409B">
        <w:rPr>
          <w:rFonts w:ascii="Arial" w:hAnsi="Arial" w:cs="Arial"/>
        </w:rPr>
        <w:t xml:space="preserve"> </w:t>
      </w:r>
      <w:r w:rsidR="00B53534" w:rsidRPr="00AB409B">
        <w:rPr>
          <w:rFonts w:ascii="Arial" w:hAnsi="Arial" w:cs="Arial"/>
        </w:rPr>
        <w:t xml:space="preserve">for a mortality benefit </w:t>
      </w:r>
      <w:r w:rsidRPr="00AB409B">
        <w:rPr>
          <w:rFonts w:ascii="Arial" w:hAnsi="Arial" w:cs="Arial"/>
        </w:rPr>
        <w:t xml:space="preserve">with LDL-c lowering </w:t>
      </w:r>
      <w:r w:rsidR="00154CF9" w:rsidRPr="00AB409B">
        <w:rPr>
          <w:rFonts w:ascii="Arial" w:hAnsi="Arial" w:cs="Arial"/>
        </w:rPr>
        <w:t xml:space="preserve">to a broader pool </w:t>
      </w:r>
      <w:r w:rsidR="00EF44CE" w:rsidRPr="00AB409B">
        <w:rPr>
          <w:rFonts w:ascii="Arial" w:hAnsi="Arial" w:cs="Arial"/>
        </w:rPr>
        <w:t>of individuals relative to the high-risk populations</w:t>
      </w:r>
      <w:r w:rsidR="00154CF9" w:rsidRPr="00AB409B">
        <w:rPr>
          <w:rFonts w:ascii="Arial" w:hAnsi="Arial" w:cs="Arial"/>
        </w:rPr>
        <w:t xml:space="preserve"> </w:t>
      </w:r>
      <w:r w:rsidR="00AB40D9" w:rsidRPr="00AB409B">
        <w:rPr>
          <w:rFonts w:ascii="Arial" w:hAnsi="Arial" w:cs="Arial"/>
        </w:rPr>
        <w:t>considered</w:t>
      </w:r>
      <w:r w:rsidR="00154CF9" w:rsidRPr="00AB409B">
        <w:rPr>
          <w:rFonts w:ascii="Arial" w:hAnsi="Arial" w:cs="Arial"/>
        </w:rPr>
        <w:t xml:space="preserve"> in</w:t>
      </w:r>
      <w:r w:rsidR="00D25404" w:rsidRPr="00AB409B">
        <w:rPr>
          <w:rFonts w:ascii="Arial" w:hAnsi="Arial" w:cs="Arial"/>
        </w:rPr>
        <w:t xml:space="preserve"> RCTs</w:t>
      </w:r>
      <w:r w:rsidR="00AF2189" w:rsidRPr="00AB409B">
        <w:rPr>
          <w:rFonts w:ascii="Arial" w:hAnsi="Arial" w:cs="Arial"/>
        </w:rPr>
        <w:fldChar w:fldCharType="begin" w:fldLock="1"/>
      </w:r>
      <w:r w:rsidR="001F40B0" w:rsidRPr="00AB409B">
        <w:rPr>
          <w:rFonts w:ascii="Arial" w:hAnsi="Arial" w:cs="Arial"/>
        </w:rPr>
        <w:instrText>ADDIN CSL_CITATION {"citationItems":[{"id":"ITEM-1","itemData":{"DOI":"10.1001/jama.2018.2525","ISSN":"0098-7484","abstract":"IMPORTANCE: Effects on specific fatal and nonfatal end points appear to vary for low-density lipoprotein cholesterol (LDL-C)-lowering drug trials. OBJECTIVE: To evaluate whether baseline LDL-C level is associated with total and cardiovascular mortality risk reductions. DATA SOURCESAND STUDY SELECTION: Electronic databases (Cochrane, MEDLINE, EMBASE, TCTMD, ClinicalTrials.gov, major congress proceedings) were searched through February 2, 2018, to identify randomized clinical trials of statins, ezetimibe, and PCSK9-inhibiting monoclonal antibodies. DATA EXTRACTION AND SYNTHESIS: Two investigators abstracted data and appraised risks of bias. Intervention groups were categorized as \"more intensive\" (more potent pharmacologic intervention) or \"less intensive\" (less potent, placebo, or control group). MAIN OUTCOMES AND MEASURES: The coprimary end points were total mortality and cardiovascular mortality. Random-effects meta-regression and meta-analyses evaluated associations between baseline LDL-C level and reductions in mortality end points and secondary end points including major adverse cardiac events (MACE). RESULTS: In 34 trials, 136 299 patients received more intensive and 133 989 received less intensive LDL-C lowering. All-cause mortality was lower for more vs less intensive therapy (7.08% vs 7.70%; rate ratio [RR], 0.92 [95% CI, 0.88 to 0.96]), but varied by baseline LDL-C level. Meta-regression showed more intensive LDL-C lowering was associated with greater reductions in all-cause mortality with higher baseline LDL-C levels (change in RRs per 40-mg/dL increase in baseline LDL-C, 0.91 [95% CI, 0.86 to 0.96]; P =.001; absolute risk difference [ARD], -1.05 incident cases per 1000 person-years [95% CI, -1.59 to -0.51]), but only when baseline LDL-C levels were 100 mg/dL or greater (P &lt;.001 for interaction) in a meta-analysis. Cardiovascular mortality was lower for more vs less intensive therapy (3.48% vs 4.07%; RR, 0.84 [95% CI, 0.79 to 0.89]) but varied by baseline LDL-C level. Meta-regression showed more intensive LDL-C lowering was associated with a greater reduction in cardiovascular mortality with higher baseline LDL-C levels (change in RRs per 40-mg/dL increase in baseline LDL-C, 0.86 [95% CI, 0.80 to 0.94]; P &lt;.001; ARD, -1.0 incident cases per 1000 person-years [95% CI, -1.51 to -0.45]), but only when baseline LDL-C levels were 100 mg/dL or greater (P &lt;.001 for interaction) in a meta-analysis. Trials with baseline LDL-C levels of 160 mg/dL or gre…","author":[{"dropping-particle":"","family":"Navarese","given":"Eliano P.","non-dropping-particle":"","parse-names":false,"suffix":""},{"dropping-particle":"","family":"Robinson","given":"Jennifer G.","non-dropping-particle":"","parse-names":false,"suffix":""},{"dropping-particle":"","family":"Kowalewski","given":"Mariusz","non-dropping-particle":"","parse-names":false,"suffix":""},{"dropping-particle":"","family":"Kolodziejczak","given":"Michalina","non-dropping-particle":"","parse-names":false,"suffix":""},{"dropping-particle":"","family":"Andreotti","given":"Felicita","non-dropping-particle":"","parse-names":false,"suffix":""},{"dropping-particle":"","family":"Bliden","given":"Kevin","non-dropping-particle":"","parse-names":false,"suffix":""},{"dropping-particle":"","family":"Tantry","given":"Udaya","non-dropping-particle":"","parse-names":false,"suffix":""},{"dropping-particle":"","family":"Kubica","given":"Jacek","non-dropping-particle":"","parse-names":false,"suffix":""},{"dropping-particle":"","family":"Raggi","given":"Paolo","non-dropping-particle":"","parse-names":false,"suffix":""},{"dropping-particle":"","family":"Gurbel","given":"Paul A.","non-dropping-particle":"","parse-names":false,"suffix":""}],"container-title":"JAMA","id":"ITEM-1","issue":"15","issued":{"date-parts":[["2018","4","17"]]},"note":"Notes\n- only present when baseline LDL-C &amp;lt; 100\n- ODYSSEY LONG TERM + OSLE meta-analysis &amp;gt; benefit for all-caus mortality [6]\n\nRefs\n- 9: JUPITER\n- 24: AFCAPS/TexCAPS","page":"1566","title":"Association Between Baseline LDL-C Level and Total and Cardiovascular Mortality After LDL-C Lowering","type":"article-journal","volume":"319"},"uris":["http://www.mendeley.com/documents/?uuid=71c9fbec-fbc0-49a6-8bb0-63babf3080c8"]}],"mendeley":{"formattedCitation":"&lt;sup&gt;8&lt;/sup&gt;","plainTextFormattedCitation":"8","previouslyFormattedCitation":"&lt;sup&gt;8&lt;/sup&gt;"},"properties":{"noteIndex":0},"schema":"https://github.com/citation-style-language/schema/raw/master/csl-citation.json"}</w:instrText>
      </w:r>
      <w:r w:rsidR="00AF2189" w:rsidRPr="00AB409B">
        <w:rPr>
          <w:rFonts w:ascii="Arial" w:hAnsi="Arial" w:cs="Arial"/>
        </w:rPr>
        <w:fldChar w:fldCharType="separate"/>
      </w:r>
      <w:r w:rsidR="00AF2189" w:rsidRPr="00AB409B">
        <w:rPr>
          <w:rFonts w:ascii="Arial" w:hAnsi="Arial" w:cs="Arial"/>
          <w:noProof/>
          <w:vertAlign w:val="superscript"/>
        </w:rPr>
        <w:t>8</w:t>
      </w:r>
      <w:r w:rsidR="00AF2189" w:rsidRPr="00AB409B">
        <w:rPr>
          <w:rFonts w:ascii="Arial" w:hAnsi="Arial" w:cs="Arial"/>
        </w:rPr>
        <w:fldChar w:fldCharType="end"/>
      </w:r>
      <w:r w:rsidR="00D25404" w:rsidRPr="00AB409B">
        <w:rPr>
          <w:rFonts w:ascii="Arial" w:hAnsi="Arial" w:cs="Arial"/>
        </w:rPr>
        <w:t>.</w:t>
      </w:r>
      <w:r w:rsidR="00037060" w:rsidRPr="00AB409B">
        <w:rPr>
          <w:rFonts w:ascii="Arial" w:hAnsi="Arial" w:cs="Arial"/>
        </w:rPr>
        <w:t xml:space="preserve"> In fact, participants in the UK Biobank are on average healthier than the UK population</w:t>
      </w:r>
      <w:r w:rsidR="00037060" w:rsidRPr="00AB409B">
        <w:rPr>
          <w:rFonts w:ascii="Arial" w:hAnsi="Arial" w:cs="Arial"/>
        </w:rPr>
        <w:fldChar w:fldCharType="begin" w:fldLock="1"/>
      </w:r>
      <w:r w:rsidR="00311C8F">
        <w:rPr>
          <w:rFonts w:ascii="Arial" w:hAnsi="Arial" w:cs="Arial"/>
        </w:rPr>
        <w:instrText>ADDIN CSL_CITATION {"citationItems":[{"id":"ITEM-1","itemData":{"DOI":"10.1093/aje/kwx246","ISSN":"0002-9262","PMID":"28641372","abstract":"UK Biobank is a population-based cohort of 500,000 participants recruited between 2006 and 2010. Approximately 9.2 million individuals aged 40-69 years who lived within 25 miles of the 22 assessment centres in England, Wales and Scotland were invited, and 5.4%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women and to live in less socioeconomically deprived areas than non-participants. Compared with the general population, participants were less likely to be obese, smoke, drink alcohol on a daily basis and had fewer self-reported health outcomes. Rates of all-cause mortality and total cancer incidence (at age 70-74 years) were 46.2% and 11.8% lower in men, and 55.5% and 18.1% lower in women, respectively, than the general population of the same age. UK Biobank is not representative of the sampling population, with evidence of a 'healthy volunteer' selection bias. Nonetheless, the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title":"Comparison of Sociodemographic and Health-Related Characteristics of UK Biobank Participants With Those of the General Population","type":"article-journal","volume":"186"},"uris":["http://www.mendeley.com/documents/?uuid=5d92ed92-763c-4a82-8c0f-c6271f6aa685"]}],"mendeley":{"formattedCitation":"&lt;sup&gt;44&lt;/sup&gt;","plainTextFormattedCitation":"44","previouslyFormattedCitation":"&lt;sup&gt;43&lt;/sup&gt;"},"properties":{"noteIndex":0},"schema":"https://github.com/citation-style-language/schema/raw/master/csl-citation.json"}</w:instrText>
      </w:r>
      <w:r w:rsidR="00037060" w:rsidRPr="00AB409B">
        <w:rPr>
          <w:rFonts w:ascii="Arial" w:hAnsi="Arial" w:cs="Arial"/>
        </w:rPr>
        <w:fldChar w:fldCharType="separate"/>
      </w:r>
      <w:r w:rsidR="00311C8F" w:rsidRPr="00311C8F">
        <w:rPr>
          <w:rFonts w:ascii="Arial" w:hAnsi="Arial" w:cs="Arial"/>
          <w:noProof/>
          <w:vertAlign w:val="superscript"/>
        </w:rPr>
        <w:t>44</w:t>
      </w:r>
      <w:r w:rsidR="00037060" w:rsidRPr="00AB409B">
        <w:rPr>
          <w:rFonts w:ascii="Arial" w:hAnsi="Arial" w:cs="Arial"/>
        </w:rPr>
        <w:fldChar w:fldCharType="end"/>
      </w:r>
      <w:r w:rsidR="00037060" w:rsidRPr="00AB409B">
        <w:rPr>
          <w:rFonts w:ascii="Arial" w:hAnsi="Arial" w:cs="Arial"/>
        </w:rPr>
        <w:t xml:space="preserve">. </w:t>
      </w:r>
      <w:r w:rsidR="00211E78" w:rsidRPr="00AB409B">
        <w:rPr>
          <w:rFonts w:ascii="Arial" w:hAnsi="Arial" w:cs="Arial"/>
        </w:rPr>
        <w:t>These results</w:t>
      </w:r>
      <w:r w:rsidR="00FF206B" w:rsidRPr="00AB409B">
        <w:rPr>
          <w:rFonts w:ascii="Arial" w:hAnsi="Arial" w:cs="Arial"/>
        </w:rPr>
        <w:t xml:space="preserve"> reinforce</w:t>
      </w:r>
      <w:r w:rsidR="008D0C67" w:rsidRPr="00AB409B">
        <w:rPr>
          <w:rFonts w:ascii="Arial" w:hAnsi="Arial" w:cs="Arial"/>
        </w:rPr>
        <w:t xml:space="preserve"> the notion that, on average for the population considered, the beneficial effects of LDL-c lowering far outweigh any detrimental effects of LDL-c lowering</w:t>
      </w:r>
      <w:r w:rsidR="008D0C67" w:rsidRPr="00AB409B">
        <w:rPr>
          <w:rFonts w:ascii="Arial" w:hAnsi="Arial" w:cs="Arial"/>
        </w:rPr>
        <w:fldChar w:fldCharType="begin" w:fldLock="1"/>
      </w:r>
      <w:r w:rsidR="008D0C67" w:rsidRPr="00AB409B">
        <w:rPr>
          <w:rFonts w:ascii="Arial" w:hAnsi="Arial" w:cs="Arial"/>
        </w:rPr>
        <w:instrText>ADDIN CSL_CITATION {"citationItems":[{"id":"ITEM-1","itemData":{"DOI":"10.1056/NEJMoa061894","ISSN":"0028-4793","author":[{"dropping-particle":"","family":"Raymond","given":"E.","non-dropping-particle":"","parse-names":false,"suffix":""},{"dropping-particle":"","family":"Pisano","given":"E","non-dropping-particle":"","parse-names":false,"suffix":""},{"dropping-particle":"","family":"Gatsonis","given":"C","non-dropping-particle":"","parse-names":false,"suffix":""},{"dropping-particle":"","family":"Boineau","given":"Robin","non-dropping-particle":"","parse-names":false,"suffix":""},{"dropping-particle":"","family":"Domanski","given":"Michael","non-dropping-particle":"","parse-names":false,"suffix":""},{"dropping-particle":"","family":"Troutman","given":"Charles","non-dropping-particle":"","parse-names":false,"suffix":""},{"dropping-particle":"","family":"Anderson","given":"Jill","non-dropping-particle":"","parse-names":false,"suffix":""},{"dropping-particle":"","family":"Johnson","given":"George","non-dropping-particle":"","parse-names":false,"suffix":""},{"dropping-particle":"","family":"Mcnulty","given":"Steven E","non-dropping-particle":"","parse-names":false,"suffix":""},{"dropping-particle":"","family":"Clapp-channing","given":"Nancy","non-dropping-particle":"","parse-names":false,"suffix":""},{"dropping-particle":"","family":"Davidson-ray","given":"Linda D","non-dropping-particle":"","parse-names":false,"suffix":""},{"dropping-particle":"","family":"Fraulo","given":"Elizabeth S","non-dropping-particle":"","parse-names":false,"suffix":""},{"dropping-particle":"","family":"Fishbein","given":"Daniel P","non-dropping-particle":"","parse-names":false,"suffix":""},{"dropping-particle":"","family":"Luceri","given":"Richard M","non-dropping-particle":"","parse-names":false,"suffix":""}],"container-title":"New England Journal of Medicine","id":"ITEM-1","issue":"6","issued":{"date-parts":[["2006","8","10"]]},"page":"549-559","title":"High-Dose Atorvastatin after Stroke or Transient Ischemic Attack","type":"article-journal","volume":"355"},"uris":["http://www.mendeley.com/documents/?uuid=49815b69-3a2a-4144-a2bb-a1356074d2f2"]}],"mendeley":{"formattedCitation":"&lt;sup&gt;3&lt;/sup&gt;","plainTextFormattedCitation":"3","previouslyFormattedCitation":"&lt;sup&gt;3&lt;/sup&gt;"},"properties":{"noteIndex":0},"schema":"https://github.com/citation-style-language/schema/raw/master/csl-citation.json"}</w:instrText>
      </w:r>
      <w:r w:rsidR="008D0C67" w:rsidRPr="00AB409B">
        <w:rPr>
          <w:rFonts w:ascii="Arial" w:hAnsi="Arial" w:cs="Arial"/>
        </w:rPr>
        <w:fldChar w:fldCharType="separate"/>
      </w:r>
      <w:r w:rsidR="008D0C67" w:rsidRPr="00AB409B">
        <w:rPr>
          <w:rFonts w:ascii="Arial" w:hAnsi="Arial" w:cs="Arial"/>
          <w:noProof/>
          <w:vertAlign w:val="superscript"/>
        </w:rPr>
        <w:t>3</w:t>
      </w:r>
      <w:r w:rsidR="008D0C67" w:rsidRPr="00AB409B">
        <w:rPr>
          <w:rFonts w:ascii="Arial" w:hAnsi="Arial" w:cs="Arial"/>
        </w:rPr>
        <w:fldChar w:fldCharType="end"/>
      </w:r>
      <w:r w:rsidR="008D0C67" w:rsidRPr="00AB409B">
        <w:rPr>
          <w:rFonts w:ascii="Arial" w:hAnsi="Arial" w:cs="Arial"/>
          <w:vertAlign w:val="superscript"/>
        </w:rPr>
        <w:t>,</w:t>
      </w:r>
      <w:r w:rsidR="008D0C67" w:rsidRPr="00AB409B">
        <w:rPr>
          <w:rFonts w:ascii="Arial" w:hAnsi="Arial" w:cs="Arial"/>
        </w:rPr>
        <w:fldChar w:fldCharType="begin" w:fldLock="1"/>
      </w:r>
      <w:r w:rsidR="008D0C67" w:rsidRPr="00AB409B">
        <w:rPr>
          <w:rFonts w:ascii="Arial" w:hAnsi="Arial" w:cs="Arial"/>
        </w:rPr>
        <w:instrText>ADDIN CSL_CITATION {"citationItems":[{"id":"ITEM-1","itemData":{"DOI":"10.1016/S0140-6736(14)61183-1","ISSN":"1474547X","PMID":"25262344","abstract":"Background Statins increase the risk of new-onset type 2 diabetes mellitus. We aimed to assess whether this increase in risk is a consequence of inhibition of 3-hydroxy-3-methylglutaryl-CoA reductase (HMGCR), the intended drug target. Methods We used single nucleotide polymorphisms in the HMGCR gene, rs17238484 (for the main analysis) and rs12916 (for a subsidiary analysis) as proxies for HMGCR inhibition by statins. We examined associations of these variants with plasma lipid, glucose, and insulin concentrations; bodyweight; waist circumference; and prevalent and incident type 2 diabetes. Study-specific effect estimates per copy of each LDL-lowering allele were pooled by meta-analysis. These findings were compared with a meta-analysis of new-onset type 2 diabetes and bodyweight change data from randomised trials of statin drugs. The effects of statins in each randomised trial were assessed using meta-analysis. Findings Data were available for up to 223 463 individuals from 43 genetic studies. Each additional rs17238484-G allele was associated with a mean 0·06 mmol/L (95% CI 0·05-0·07) lower LDL cholesterol and higher body weight (0·30 kg, 0·18-0·43), waist circumference (0·32 cm, 0·16-0·47), plasma insulin concentration (1·62%, 0·53-2·72), and plasma glucose concentration (0·23%, 0·02-0·44). The rs12916 SNP had similar effects on LDL cholesterol, bodyweight, and waist circumference. The rs17238484-G allele seemed to be associated with higher risk of type 2 diabetes (odds ratio [OR] per allele 1·02, 95% CI 1·00-1·05); the rs12916-T allele association was consistent (1·06, 1·03-1·09). In 129 170 individuals in randomised trials, statins lowered LDL cholesterol by 0·92 mmol/L (95% CI 0·18-1·67) at 1-year of follow-up, increased bodyweight by 0·24 kg (95% CI 0·10-0·38 in all trials; 0·33 kg, 95% CI 0·24-0·42 in placebo or standard care controlled trials and -0·15 kg, 95% CI -0·39 to 0·08 in intensive-dose vs moderate-dose trials) at a mean of 4·2 years (range 1·9-6·7) of follow-up, and increased the odds of new-onset type 2 diabetes (OR 1·12, 95% CI 1·06-1·18 in all trials; 1·11, 95% CI 1·03-1·20 in placebo or standard care controlled trials and 1·12, 95% CI 1·04-1·22 in intensive-dose vs moderate dose trials). Interpretation The increased risk of type 2 diabetes noted with statins is at least partially explained by HMGCR inhibition. Funding The funding sources are cited at the end of the paper.","author":[{"dropping-particle":"","family":"Swerdlow","given":"Daniel I.","non-dropping-particle":"","parse-names":false,"suffix":""},{"dropping-particle":"","family":"Preiss","given":"David","non-dropping-particle":"","parse-names":false,"suffix":""},{"dropping-particle":"","family":"Kuchenbaecker","given":"Karoline B.","non-dropping-particle":"","parse-names":false,"suffix":""},{"dropping-particle":"V.","family":"Holmes","given":"Michael","non-dropping-particle":"","parse-names":false,"suffix":""},{"dropping-particle":"","family":"Engmann","given":"Jorgen E.L.","non-dropping-particle":"","parse-names":false,"suffix":""},{"dropping-particle":"","family":"Shah","given":"Tina","non-dropping-particle":"","parse-names":false,"suffix":""},{"dropping-particle":"","family":"Sofat","given":"Reecha","non-dropping-particle":"","parse-names":false,"suffix":""},{"dropping-particle":"","family":"Stender","given":"Stefan","non-dropping-particle":"","parse-names":false,"suffix":""},{"dropping-particle":"","family":"Johnson","given":"Paul C.D.","non-dropping-particle":"","parse-names":false,"suffix":""},{"dropping-particle":"","family":"Scott","given":"Robert A.","non-dropping-particle":"","parse-names":false,"suffix":""},{"dropping-particle":"","family":"Leusink","given":"Maarten","non-dropping-particle":"","parse-names":false,"suffix":""},{"dropping-particle":"","family":"Verweij","given":"Niek","non-dropping-particle":"","parse-names":false,"suffix":""},{"dropping-particle":"","family":"Sharp","given":"Stephen J.","non-dropping-particle":"","parse-names":false,"suffix":""},{"dropping-particle":"","family":"Guo","given":"Yiran","non-dropping-particle":"","parse-names":false,"suffix":""},{"dropping-particle":"","family":"Giambartolomei","given":"Claudia","non-dropping-particle":"","parse-names":false,"suffix":""},{"dropping-particle":"","family":"Chung","given":"Christina","non-dropping-particle":"","parse-names":false,"suffix":""},{"dropping-particle":"","family":"Peasey","given":"Anne","non-dropping-particle":"","parse-names":false,"suffix":""},{"dropping-particle":"","family":"Amuzu","given":"Antoinette","non-dropping-particle":"","parse-names":false,"suffix":""},{"dropping-particle":"","family":"Li","given":"Kawah","non-dropping-particle":"","parse-names":false,"suffix":""},{"dropping-particle":"","family":"Palmen","given":"Jutta","non-dropping-particle":"","parse-names":false,"suffix":""},{"dropping-particle":"","family":"Howard","given":"Philip","non-dropping-particle":"","parse-names":false,"suffix":""},{"dropping-particle":"","family":"Cooper","given":"Jackie A.","non-dropping-particle":"","parse-names":false,"suffix":""},{"dropping-particle":"","family":"Drenos","given":"Fotios","non-dropping-particle":"","parse-names":false,"suffix":""},{"dropping-particle":"","family":"Li","given":"Yun R.","non-dropping-particle":"","parse-names":false,"suffix":""},{"dropping-particle":"","family":"Lowe","given":"Gordon","non-dropping-particle":"","parse-names":false,"suffix":""},{"dropping-particle":"","family":"Gallacher","given":"John","non-dropping-particle":"","parse-names":false,"suffix":""},{"dropping-particle":"","family":"Stewart","given":"Marlene C.W.","non-dropping-particle":"","parse-names":false,"suffix":""},{"dropping-particle":"","family":"Tzoulaki","given":"Ioanna","non-dropping-particle":"","parse-names":false,"suffix":""},{"dropping-particle":"","family":"Buxbaum","given":"Sarah G.","non-dropping-particle":"","parse-names":false,"suffix":""},{"dropping-particle":"","family":"A","given":"Daphne L.","non-dropping-particle":"Van Der","parse-names":false,"suffix":""},{"dropping-particle":"","family":"Forouhi","given":"Nita G.","non-dropping-particle":"","parse-names":false,"suffix":""},{"dropping-particle":"","family":"Onland-Moret","given":"N. Charlotte","non-dropping-particle":"","parse-names":false,"suffix":""},{"dropping-particle":"","family":"Schouw","given":"Yvonne T.","non-dropping-particle":"Van Der","parse-names":false,"suffix":""},{"dropping-particle":"","family":"Schnabel","given":"Renate B.","non-dropping-particle":"","parse-names":false,"suffix":""},{"dropping-particle":"","family":"Hubacek","given":"Jaroslav A.","non-dropping-particle":"","parse-names":false,"suffix":""},{"dropping-particle":"","family":"Kubinova","given":"Ruzena","non-dropping-particle":"","parse-names":false,"suffix":""},{"dropping-particle":"","family":"Baceviciene","given":"Migle","non-dropping-particle":"","parse-names":false,"suffix":""},{"dropping-particle":"","family":"Tamosiunas","given":"Abdonas","non-dropping-particle":"","parse-names":false,"suffix":""},{"dropping-particle":"","family":"Pajak","given":"Andrzej","non-dropping-particle":"","parse-names":false,"suffix":""},{"dropping-particle":"","family":"Topor-Madry","given":"Romanvan","non-dropping-particle":"","parse-names":false,"suffix":""},{"dropping-particle":"","family":"Stepaniak","given":"Urszula","non-dropping-particle":"","parse-names":false,"suffix":""},{"dropping-particle":"","family":"Malyutina","given":"Sofia","non-dropping-particle":"","parse-names":false,"suffix":""},{"dropping-particle":"","family":"Baldassarre","given":"Damiano","non-dropping-particle":"","parse-names":false,"suffix":""},{"dropping-particle":"","family":"Sennblad","given":"Bengt","non-dropping-particle":"","parse-names":false,"suffix":""},{"dropping-particle":"","family":"Tremoli","given":"Elena","non-dropping-particle":"","parse-names":false,"suffix":""},{"dropping-particle":"","family":"Faire","given":"Ulf","non-dropping-particle":"De","parse-names":false,"suffix":""},{"dropping-particle":"","family":"Veglia","given":"Fabrizio","non-dropping-particle":"","parse-names":false,"suffix":""},{"dropping-particle":"","family":"Ford","given":"Ian","non-dropping-particle":"","parse-names":false,"suffix":""},{"dropping-particle":"","family":"Jukema","given":"J. Wouter","non-dropping-particle":"","parse-names":false,"suffix":""},{"dropping-particle":"","family":"Westendorp","given":"Rudi G.J.","non-dropping-particle":"","parse-names":false,"suffix":""},{"dropping-particle":"","family":"Borst","given":"Gert Jan","non-dropping-particle":"De","parse-names":false,"suffix":""},{"dropping-particle":"","family":"Jong","given":"Pim A.","non-dropping-particle":"De","parse-names":false,"suffix":""},{"dropping-particle":"","family":"Algra","given":"Ale","non-dropping-particle":"","parse-names":false,"suffix":""},{"dropping-particle":"","family":"Spiering","given":"Wilko","non-dropping-particle":"","parse-names":false,"suffix":""},{"dropping-particle":"Van","family":"Zee","given":"Anke H.Maitland","non-dropping-particle":"Der","parse-names":false,"suffix":""},{"dropping-particle":"","family":"Klungel","given":"Olaf H.","non-dropping-particle":"","parse-names":false,"suffix":""},{"dropping-particle":"","family":"Boer","given":"Anthonius","non-dropping-particle":"De","parse-names":false,"suffix":""},{"dropping-particle":"","family":"Doevendans","given":"Pieter A.","non-dropping-particle":"","parse-names":false,"suffix":""},{"dropping-particle":"","family":"Eaton","given":"Charles B.","non-dropping-particle":"","parse-names":false,"suffix":""},{"dropping-particle":"","family":"Robinson","given":"Jennifer G.","non-dropping-particle":"","parse-names":false,"suffix":""},{"dropping-particle":"","family":"Duggan","given":"David","non-dropping-particle":"","parse-names":false,"suffix":""},{"dropping-particle":"","family":"Kjekshus","given":"John","non-dropping-particle":"","parse-names":false,"suffix":""},{"dropping-particle":"","family":"Downs","given":"John R.","non-dropping-particle":"","parse-names":false,"suffix":""},{"dropping-particle":"","family":"Gotto","given":"Antonio M.","non-dropping-particle":"","parse-names":false,"suffix":""},{"dropping-particle":"","family":"Keech","given":"Anthony C.","non-dropping-particle":"","parse-names":false,"suffix":""},{"dropping-particle":"","family":"Marchioli","given":"Roberto","non-dropping-particle":"","parse-names":false,"suffix":""},{"dropping-particle":"","family":"Tognoni","given":"Gianni","non-dropping-particle":"","parse-names":false,"suffix":""},{"dropping-particle":"","family":"Sever","given":"Peter S.","non-dropping-particle":"","parse-names":false,"suffix":""},{"dropping-particle":"","family":"Poulter","given":"Neil R.","non-dropping-particle":"","parse-names":false,"suffix":""},{"dropping-particle":"","family":"Waters","given":"David D.","non-dropping-particle":"","parse-names":false,"suffix":""},{"dropping-particle":"","family":"Pedersen","given":"Terje R.","non-dropping-particle":"","parse-names":false,"suffix":""},{"dropping-particle":"","family":"Amarenco","given":"Pierre","non-dropping-particle":"","parse-names":false,"suffix":""},{"dropping-particle":"","family":"Nakamura","given":"Haruo","non-dropping-particle":"","parse-names":false,"suffix":""},{"dropping-particle":"","family":"McMurray","given":"John J.V.","non-dropping-particle":"","parse-names":false,"suffix":""},{"dropping-particle":"","family":"Lewsey","given":"James D.","non-dropping-particle":"","parse-names":false,"suffix":""},{"dropping-particle":"","family":"Chasman","given":"Daniel I.","non-dropping-particle":"","parse-names":false,"suffix":""},{"dropping-particle":"","family":"Ridker","given":"Paul M.","non-dropping-particle":"","parse-names":false,"suffix":""},{"dropping-particle":"","family":"Maggioni","given":"Aldo P.","non-dropping-particle":"","parse-names":false,"suffix":""},{"dropping-particle":"","family":"Tavazzi","given":"Luigi","non-dropping-particle":"","parse-names":false,"suffix":""},{"dropping-particle":"","family":"Ray","given":"Kausik K.","non-dropping-particle":"","parse-names":false,"suffix":""},{"dropping-particle":"","family":"Seshasai","given":"Sreenivasa Rao Kondapally","non-dropping-particle":"","parse-names":false,"suffix":""},{"dropping-particle":"","family":"Manson","given":"Joann E.","non-dropping-particle":"","parse-names":false,"suffix":""},{"dropping-particle":"","family":"Price","given":"Jackie F.","non-dropping-particle":"","parse-names":false,"suffix":""},{"dropping-particle":"","family":"Whincup","given":"Peter H.","non-dropping-particle":"","parse-names":false,"suffix":""},{"dropping-particle":"","family":"Morris","given":"Richard W.","non-dropping-particle":"","parse-names":false,"suffix":""},{"dropping-particle":"","family":"Lawlor","given":"Debbie A.","non-dropping-particle":"","parse-names":false,"suffix":""},{"dropping-particle":"","family":"Smith","given":"George Davey","non-dropping-particle":"","parse-names":false,"suffix":""},{"dropping-particle":"","family":"Ben-Shlomo","given":"Yoav","non-dropping-particle":"","parse-names":false,"suffix":""},{"dropping-particle":"","family":"Schreiner","given":"Pamela J.","non-dropping-particle":"","parse-names":false,"suffix":""},{"dropping-particle":"","family":"Fornage","given":"Myriam","non-dropping-particle":"","parse-names":false,"suffix":""},{"dropping-particle":"","family":"Siscovick","given":"David S.","non-dropping-particle":"","parse-names":false,"suffix":""},{"dropping-particle":"","family":"Cushman","given":"Mary","non-dropping-particle":"","parse-names":false,"suffix":""},{"dropping-particle":"","family":"Kumari","given":"Meena","non-dropping-particle":"","parse-names":false,"suffix":""},{"dropping-particle":"","family":"Wareham","given":"Nick J.","non-dropping-particle":"","parse-names":false,"suffix":""},{"dropping-particle":"","family":"Verschuren","given":"W. M.Monique","non-dropping-particle":"","parse-names":false,"suffix":""},{"dropping-particle":"","family":"Redline","given":"Susan","non-dropping-particle":"","parse-names":false,"suffix":""},{"dropping-particle":"","family":"Patel","given":"Sanjay R.","non-dropping-particle":"","parse-names":false,"suffix":""},{"dropping-particle":"","family":"Whittaker","given":"John C.","non-dropping-particle":"","parse-names":false,"suffix":""},{"dropping-particle":"","family":"Hamsten","given":"Anders","non-dropping-particle":"","parse-names":false,"suffix":""},{"dropping-particle":"","family":"Delaney","given":"Joseph A.","non-dropping-particle":"","parse-names":false,"suffix":""},{"dropping-particle":"","family":"Dale","given":"Caroline","non-dropping-particle":"","parse-names":false,"suffix":""},{"dropping-particle":"","family":"Gaunt","given":"Tom R.","non-dropping-particle":"","parse-names":false,"suffix":""},{"dropping-particle":"","family":"Wong","given":"Andrew","non-dropping-particle":"","parse-names":false,"suffix":""},{"dropping-particle":"","family":"Kuh","given":"Diana","non-dropping-particle":"","parse-names":false,"suffix":""},{"dropping-particle":"","family":"Hardy","given":"Rebecca","non-dropping-particle":"","parse-names":false,"suffix":""},{"dropping-particle":"","family":"Kathiresan","given":"Sekar","non-dropping-particle":"","parse-names":false,"suffix":""},{"dropping-particle":"","family":"Castillo","given":"Berta A.","non-dropping-particle":"","parse-names":false,"suffix":""},{"dropping-particle":"","family":"Harst","given":"Pim","non-dropping-particle":"Van Der","parse-names":false,"suffix":""},{"dropping-particle":"","family":"Brunner","given":"Eric J.","non-dropping-particle":"","parse-names":false,"suffix":""},{"dropping-particle":"","family":"Tybjaerg-Hansen","given":"Anne","non-dropping-particle":"","parse-names":false,"suffix":""},{"dropping-particle":"","family":"Marmot","given":"Michael G.","non-dropping-particle":"","parse-names":false,"suffix":""},{"dropping-particle":"","family":"Krauss","given":"Ronald M.","non-dropping-particle":"","parse-names":false,"suffix":""},{"dropping-particle":"","family":"Tsai","given":"Michael","non-dropping-particle":"","parse-names":false,"suffix":""},{"dropping-particle":"","family":"Coresh","given":"Josef","non-dropping-particle":"","parse-names":false,"suffix":""},{"dropping-particle":"","family":"Hoogeveen","given":"Ronald C.","non-dropping-particle":"","parse-names":false,"suffix":""},{"dropping-particle":"","family":"Psaty","given":"Bruce M.","non-dropping-particle":"","parse-names":false,"suffix":""},{"dropping-particle":"","family":"Lange","given":"Leslie A.","non-dropping-particle":"","parse-names":false,"suffix":""},{"dropping-particle":"","family":"Hakonarson","given":"Hakon","non-dropping-particle":"","parse-names":false,"suffix":""},{"dropping-particle":"","family":"Dudbridge","given":"Frank","non-dropping-particle":"","parse-names":false,"suffix":""},{"dropping-particle":"","family":"Humphries","given":"Steve E.","non-dropping-particle":"","parse-names":false,"suffix":""},{"dropping-particle":"","family":"Talmud","given":"Philippa J.","non-dropping-particle":"","parse-names":false,"suffix":""},{"dropping-particle":"","family":"Kivimäki","given":"Mika","non-dropping-particle":"","parse-names":false,"suffix":""},{"dropping-particle":"","family":"Timpson","given":"Nicholas J.","non-dropping-particle":"","parse-names":false,"suffix":""},{"dropping-particle":"","family":"Langenberg","given":"Claudia","non-dropping-particle":"","parse-names":false,"suffix":""},{"dropping-particle":"","family":"Asselbergs","given":"Folkert W.","non-dropping-particle":"","parse-names":false,"suffix":""},{"dropping-particle":"","family":"Voevoda","given":"Mikhail","non-dropping-particle":"","parse-names":false,"suffix":""},{"dropping-particle":"","family":"Bobak","given":"Martin","non-dropping-particle":"","parse-names":false,"suffix":""},{"dropping-particle":"","family":"Pikhart","given":"Hynek","non-dropping-particle":"","parse-names":false,"suffix":""},{"dropping-particle":"","family":"Wilson","given":"James G.","non-dropping-particle":"","parse-names":false,"suffix":""},{"dropping-particle":"","family":"Reiner","given":"Alex P.","non-dropping-particle":"","parse-names":false,"suffix":""},{"dropping-particle":"","family":"Keating","given":"Brendan J.","non-dropping-particle":"","parse-names":false,"suffix":""},{"dropping-particle":"","family":"Hingorani","given":"Aroon D.","non-dropping-particle":"","parse-names":false,"suffix":""},{"dropping-particle":"","family":"Sattar","given":"Naveed","non-dropping-particle":"","parse-names":false,"suffix":""}],"container-title":"The Lancet","id":"ITEM-1","issue":"9965","issued":{"date-parts":[["2015"]]},"page":"351-361","title":"HMG-coenzyme A reductase inhibition, type 2 diabetes, and bodyweight: Evidence from genetic analysis and randomised trials","type":"article-journal","volume":"385"},"uris":["http://www.mendeley.com/documents/?uuid=51cba93a-d2c5-46b0-b418-e059034a9dd5"]}],"mendeley":{"formattedCitation":"&lt;sup&gt;4&lt;/sup&gt;","plainTextFormattedCitation":"4","previouslyFormattedCitation":"&lt;sup&gt;4&lt;/sup&gt;"},"properties":{"noteIndex":0},"schema":"https://github.com/citation-style-language/schema/raw/master/csl-citation.json"}</w:instrText>
      </w:r>
      <w:r w:rsidR="008D0C67" w:rsidRPr="00AB409B">
        <w:rPr>
          <w:rFonts w:ascii="Arial" w:hAnsi="Arial" w:cs="Arial"/>
        </w:rPr>
        <w:fldChar w:fldCharType="separate"/>
      </w:r>
      <w:r w:rsidR="008D0C67" w:rsidRPr="00AB409B">
        <w:rPr>
          <w:rFonts w:ascii="Arial" w:hAnsi="Arial" w:cs="Arial"/>
          <w:noProof/>
          <w:vertAlign w:val="superscript"/>
        </w:rPr>
        <w:t>4</w:t>
      </w:r>
      <w:r w:rsidR="008D0C67" w:rsidRPr="00AB409B">
        <w:rPr>
          <w:rFonts w:ascii="Arial" w:hAnsi="Arial" w:cs="Arial"/>
        </w:rPr>
        <w:fldChar w:fldCharType="end"/>
      </w:r>
      <w:r w:rsidR="008D0C67" w:rsidRPr="00AB409B">
        <w:rPr>
          <w:rFonts w:ascii="Arial" w:hAnsi="Arial" w:cs="Arial"/>
        </w:rPr>
        <w:t xml:space="preserve">. </w:t>
      </w:r>
      <w:r w:rsidR="00E80F32" w:rsidRPr="00AB409B">
        <w:rPr>
          <w:rFonts w:ascii="Arial" w:hAnsi="Arial" w:cs="Arial"/>
        </w:rPr>
        <w:t xml:space="preserve">We provide mechanistic insight for this effect by showing that approximately </w:t>
      </w:r>
      <w:del w:id="297" w:author="Daghlas, Iyas" w:date="2021-02-14T22:42:00Z">
        <w:r w:rsidR="00E80F32" w:rsidRPr="00AB409B" w:rsidDel="004674AD">
          <w:rPr>
            <w:rFonts w:ascii="Arial" w:hAnsi="Arial" w:cs="Arial"/>
          </w:rPr>
          <w:delText xml:space="preserve">half </w:delText>
        </w:r>
      </w:del>
      <w:ins w:id="298" w:author="Daghlas, Iyas" w:date="2021-02-14T22:42:00Z">
        <w:r w:rsidR="004674AD">
          <w:rPr>
            <w:rFonts w:ascii="Arial" w:hAnsi="Arial" w:cs="Arial"/>
          </w:rPr>
          <w:t>42%</w:t>
        </w:r>
        <w:r w:rsidR="004674AD" w:rsidRPr="00AB409B">
          <w:rPr>
            <w:rFonts w:ascii="Arial" w:hAnsi="Arial" w:cs="Arial"/>
          </w:rPr>
          <w:t xml:space="preserve"> </w:t>
        </w:r>
      </w:ins>
      <w:r w:rsidR="00E80F32" w:rsidRPr="00AB409B">
        <w:rPr>
          <w:rFonts w:ascii="Arial" w:hAnsi="Arial" w:cs="Arial"/>
        </w:rPr>
        <w:t>of the causal effect of LDL-c on lifespan is mediated through pathways independent of coronary artery disease</w:t>
      </w:r>
      <w:ins w:id="299" w:author="Daghlas, Iyas" w:date="2021-02-14T22:42:00Z">
        <w:r w:rsidR="004674AD">
          <w:rPr>
            <w:rFonts w:ascii="Arial" w:hAnsi="Arial" w:cs="Arial"/>
          </w:rPr>
          <w:t xml:space="preserve"> and ischemic stroke</w:t>
        </w:r>
      </w:ins>
      <w:r w:rsidR="00E80F32" w:rsidRPr="00AB409B">
        <w:rPr>
          <w:rFonts w:ascii="Arial" w:hAnsi="Arial" w:cs="Arial"/>
        </w:rPr>
        <w:t>. This is consistent with the observation that LDL-c has a causal effect on a range of outcomes beyond coronary artery disease</w:t>
      </w:r>
      <w:del w:id="300" w:author="Daghlas, Iyas" w:date="2021-02-14T22:42:00Z">
        <w:r w:rsidR="00E80F32" w:rsidRPr="00AB409B" w:rsidDel="004674AD">
          <w:rPr>
            <w:rFonts w:ascii="Arial" w:hAnsi="Arial" w:cs="Arial"/>
          </w:rPr>
          <w:delText>, including ischemic stroke (particularly the large artery subtype)</w:delText>
        </w:r>
      </w:del>
      <w:del w:id="301" w:author="Daghlas, Iyas" w:date="2021-02-14T22:43:00Z">
        <w:r w:rsidR="009B1E44" w:rsidRPr="00AB409B" w:rsidDel="004674AD">
          <w:rPr>
            <w:rFonts w:ascii="Arial" w:hAnsi="Arial" w:cs="Arial"/>
          </w:rPr>
          <w:fldChar w:fldCharType="begin" w:fldLock="1"/>
        </w:r>
        <w:r w:rsidR="00F46670" w:rsidRPr="00AB409B" w:rsidDel="004674AD">
          <w:rPr>
            <w:rFonts w:ascii="Arial" w:hAnsi="Arial" w:cs="Arial"/>
          </w:rPr>
          <w:delInstrText>ADDIN CSL_CITATION {"citationItems":[{"id":"ITEM-1","itemData":{"DOI":"10.1056/NEJMoa061894","ISSN":"0028-4793","author":[{"dropping-particle":"","family":"Raymond","given":"E.","non-dropping-particle":"","parse-names":false,"suffix":""},{"dropping-particle":"","family":"Pisano","given":"E","non-dropping-particle":"","parse-names":false,"suffix":""},{"dropping-particle":"","family":"Gatsonis","given":"C","non-dropping-particle":"","parse-names":false,"suffix":""},{"dropping-particle":"","family":"Boineau","given":"Robin","non-dropping-particle":"","parse-names":false,"suffix":""},{"dropping-particle":"","family":"Domanski","given":"Michael","non-dropping-particle":"","parse-names":false,"suffix":""},{"dropping-particle":"","family":"Troutman","given":"Charles","non-dropping-particle":"","parse-names":false,"suffix":""},{"dropping-particle":"","family":"Anderson","given":"Jill","non-dropping-particle":"","parse-names":false,"suffix":""},{"dropping-particle":"","family":"Johnson","given":"George","non-dropping-particle":"","parse-names":false,"suffix":""},{"dropping-particle":"","family":"Mcnulty","given":"Steven E","non-dropping-particle":"","parse-names":false,"suffix":""},{"dropping-particle":"","family":"Clapp-channing","given":"Nancy","non-dropping-particle":"","parse-names":false,"suffix":""},{"dropping-particle":"","family":"Davidson-ray","given":"Linda D","non-dropping-particle":"","parse-names":false,"suffix":""},{"dropping-particle":"","family":"Fraulo","given":"Elizabeth S","non-dropping-particle":"","parse-names":false,"suffix":""},{"dropping-particle":"","family":"Fishbein","given":"Daniel P","non-dropping-particle":"","parse-names":false,"suffix":""},{"dropping-particle":"","family":"Luceri","given":"Richard M","non-dropping-particle":"","parse-names":false,"suffix":""}],"container-title":"New England Journal of Medicine","id":"ITEM-1","issue":"6","issued":{"date-parts":[["2006","8","10"]]},"page":"549-559","title":"High-Dose Atorvastatin after Stroke or Transient Ischemic Attack","type":"article-journal","volume":"355"},"uris":["http://www.mendeley.com/documents/?uuid=49815b69-3a2a-4144-a2bb-a1356074d2f2"]}],"mendeley":{"formattedCitation":"&lt;sup&gt;3&lt;/sup&gt;","plainTextFormattedCitation":"3","previouslyFormattedCitation":"&lt;sup&gt;3&lt;/sup&gt;"},"properties":{"noteIndex":0},"schema":"https://github.com/citation-style-language/schema/raw/master/csl-citation.json"}</w:delInstrText>
        </w:r>
        <w:r w:rsidR="009B1E44" w:rsidRPr="00AB409B" w:rsidDel="004674AD">
          <w:rPr>
            <w:rFonts w:ascii="Arial" w:hAnsi="Arial" w:cs="Arial"/>
          </w:rPr>
          <w:fldChar w:fldCharType="separate"/>
        </w:r>
        <w:r w:rsidR="009B1E44" w:rsidRPr="00AB409B" w:rsidDel="004674AD">
          <w:rPr>
            <w:rFonts w:ascii="Arial" w:hAnsi="Arial" w:cs="Arial"/>
            <w:noProof/>
            <w:vertAlign w:val="superscript"/>
          </w:rPr>
          <w:delText>3</w:delText>
        </w:r>
        <w:r w:rsidR="009B1E44" w:rsidRPr="00AB409B" w:rsidDel="004674AD">
          <w:rPr>
            <w:rFonts w:ascii="Arial" w:hAnsi="Arial" w:cs="Arial"/>
          </w:rPr>
          <w:fldChar w:fldCharType="end"/>
        </w:r>
        <w:r w:rsidR="009B1E44" w:rsidRPr="00AB409B" w:rsidDel="004674AD">
          <w:rPr>
            <w:rFonts w:ascii="Arial" w:hAnsi="Arial" w:cs="Arial"/>
            <w:vertAlign w:val="superscript"/>
          </w:rPr>
          <w:delText>,</w:delText>
        </w:r>
      </w:del>
      <w:ins w:id="302" w:author="Daghlas, Iyas" w:date="2021-02-14T22:43:00Z">
        <w:r w:rsidR="004674AD">
          <w:rPr>
            <w:rFonts w:ascii="Arial" w:hAnsi="Arial" w:cs="Arial"/>
          </w:rPr>
          <w:t>, including p</w:t>
        </w:r>
      </w:ins>
      <w:del w:id="303" w:author="Daghlas, Iyas" w:date="2021-02-14T22:43:00Z">
        <w:r w:rsidR="00E80F32" w:rsidRPr="00AB409B" w:rsidDel="004674AD">
          <w:rPr>
            <w:rFonts w:ascii="Arial" w:hAnsi="Arial" w:cs="Arial"/>
            <w:vertAlign w:val="superscript"/>
          </w:rPr>
          <w:fldChar w:fldCharType="begin" w:fldLock="1"/>
        </w:r>
        <w:r w:rsidR="00FA650D" w:rsidDel="004674AD">
          <w:rPr>
            <w:rFonts w:ascii="Arial" w:hAnsi="Arial" w:cs="Arial"/>
            <w:vertAlign w:val="superscript"/>
          </w:rPr>
          <w:delInstrText>ADDIN CSL_CITATION {"citationItems":[{"id":"ITEM-1","itemData":{"DOI":"10.1161/STROKEAHA.117.019653","ISSN":"15244628","PMID":"29535274","abstract":"Background and Purpose-Statin therapy is associated with a lower risk of ischemic stroke supporting a causal role of low-density lipoprotein (LDL) cholesterol. However, more evidence is needed to answer the question whether LDL cholesterol plays a causal role in ischemic stroke subtypes. In addition, it is unknown whether high-density lipoprotein cholesterol and triglycerides have a causal relationship to ischemic stroke and its subtypes. Our aim was to investigate the causal role of LDL cholesterol, high-density lipoprotein cholesterol, and triglycerides in ischemic stroke and its subtypes through Mendelian randomization (MR). Methods-Summary data on 185 genome-wide lipids-associated single nucleotide polymorphisms were obtained from the Global Lipids Genetics Consortium and the Stroke Genetics Network for their association with ischemic stroke (n=16 851 cases and 32 473 controls) and its subtypes, including large artery atherosclerosis (n=2410), small artery occlusion (n=3186), and cardioembolic (n=3427) stroke. Inverse-variance-weighted MR was used to obtain the causal estimates. Inversevariance- weighted multivariable MR, MR-Egger, and sensitivity exclusion of pleiotropic single nucleotide polymorphisms after Steiger filtering and MR-Pleiotropy Residual Sum and Outlier test were used to adjust for pleiotropic bias. Results-A 1-SD genetically elevated LDL cholesterol was associated with an increased risk of ischemic stroke (odds ratio: 1.12; 95% confidence interval: 1.04-1.20) and large artery atherosclerosis stroke (odds ratio: 1.28; 95% confidence interval: 1.10-1.49) but not with small artery occlusion or cardioembolic stroke in multivariable MR. A 1-SD genetically elevated high-density lipoprotein cholesterol was associated with a decreased risk of small artery occlusion stroke (odds ratio: 0.79; 95% confidence interval: 0.67-0.90) in multivariable MR. MR-Egger indicated no pleiotropic bias, and results did not markedly change after sensitivity exclusion of pleiotropic single nucleotide polymorphisms. Genetically elevated triglycerides did not associate with ischemic stroke or its subtypes. Conclusions-LDL cholesterol lowering is likely to prevent large artery atherosclerosis but may not prevent small artery occlusion nor cardioembolic strokes. High-density lipoprotein cholesterol elevation may lead to benefits in small artery disease prevention. Finally, triglyceride lowering may not yield benefits in ischemic stroke and its subtypes.","author":[{"dropping-particle":"","family":"Hindy","given":"George","non-dropping-particle":"","parse-names":false,"suffix":""},{"dropping-particle":"","family":"Engström","given":"Gunnar","non-dropping-particle":"","parse-names":false,"suffix":""},{"dropping-particle":"","family":"Larsson","given":"Susanna C.","non-dropping-particle":"","parse-names":false,"suffix":""},{"dropping-particle":"","family":"Traylor","given":"Matthew","non-dropping-particle":"","parse-names":false,"suffix":""},{"dropping-particle":"","family":"Markus","given":"Hugh S.","non-dropping-particle":"","parse-names":false,"suffix":""},{"dropping-particle":"","family":"Melander","given":"Olle","non-dropping-particle":"","parse-names":false,"suffix":""},{"dropping-particle":"","family":"Orho-Melander","given":"Marju","non-dropping-particle":"","parse-names":false,"suffix":""}],"container-title":"Stroke","id":"ITEM-1","issue":"4","issued":{"date-parts":[["2018"]]},"page":"820-827","title":"Role of blood lipids in the development of ischemic stroke and its subtypes: A mendelian randomization study","type":"article-journal","volume":"49"},"uris":["http://www.mendeley.com/documents/?uuid=bde64365-ddfc-4e37-aa2f-37dea33d105d"]}],"mendeley":{"formattedCitation":"&lt;sup&gt;41&lt;/sup&gt;","plainTextFormattedCitation":"41","previouslyFormattedCitation":"&lt;sup&gt;40&lt;/sup&gt;"},"properties":{"noteIndex":0},"schema":"https://github.com/citation-style-language/schema/raw/master/csl-citation.json"}</w:delInstrText>
        </w:r>
        <w:r w:rsidR="00E80F32" w:rsidRPr="00AB409B" w:rsidDel="004674AD">
          <w:rPr>
            <w:rFonts w:ascii="Arial" w:hAnsi="Arial" w:cs="Arial"/>
            <w:vertAlign w:val="superscript"/>
          </w:rPr>
          <w:fldChar w:fldCharType="separate"/>
        </w:r>
        <w:r w:rsidR="00FA650D" w:rsidRPr="00FA650D" w:rsidDel="004674AD">
          <w:rPr>
            <w:rFonts w:ascii="Arial" w:hAnsi="Arial" w:cs="Arial"/>
            <w:noProof/>
            <w:vertAlign w:val="superscript"/>
          </w:rPr>
          <w:delText>41</w:delText>
        </w:r>
        <w:r w:rsidR="00E80F32" w:rsidRPr="00AB409B" w:rsidDel="004674AD">
          <w:rPr>
            <w:rFonts w:ascii="Arial" w:hAnsi="Arial" w:cs="Arial"/>
            <w:vertAlign w:val="superscript"/>
          </w:rPr>
          <w:fldChar w:fldCharType="end"/>
        </w:r>
        <w:r w:rsidR="00E80F32" w:rsidRPr="00AB409B" w:rsidDel="004674AD">
          <w:rPr>
            <w:rFonts w:ascii="Arial" w:hAnsi="Arial" w:cs="Arial"/>
          </w:rPr>
          <w:delText>, p</w:delText>
        </w:r>
      </w:del>
      <w:r w:rsidR="00E80F32" w:rsidRPr="00AB409B">
        <w:rPr>
          <w:rFonts w:ascii="Arial" w:hAnsi="Arial" w:cs="Arial"/>
        </w:rPr>
        <w:t>eripheral vascular disease</w:t>
      </w:r>
      <w:r w:rsidR="00E80F32" w:rsidRPr="00AB409B">
        <w:rPr>
          <w:rFonts w:ascii="Arial" w:hAnsi="Arial" w:cs="Arial"/>
        </w:rPr>
        <w:fldChar w:fldCharType="begin" w:fldLock="1"/>
      </w:r>
      <w:r w:rsidR="00311C8F">
        <w:rPr>
          <w:rFonts w:ascii="Arial" w:hAnsi="Arial" w:cs="Arial"/>
        </w:rPr>
        <w:instrText>ADDIN CSL_CITATION {"citationItems":[{"id":"ITEM-1","itemData":{"DOI":"10.1016/j.jvs.2006.12.054","ISSN":"0741-5214","PMID":"17398372","abstract":"OBJECTIVES The Heart Protection Study (HPS) provides an opportunity to assess directly the effects of cholesterol-lowering therapy on major vascular events (defined as myocardial infarction, coronary death, stroke, or revascularization) in patients with peripheral arterial disease (PAD). In addition, the effects on peripheral vascular events (ie, non-coronary revascularization, aneurysm repairs, major amputations or PAD deaths) can be assessed. METHODS 6748 UK adults with PAD and 13,788 other high-risk participants were randomly allocated to receive 40 mg simvastatin daily or matching placebo, yielding an average LDL cholesterol difference of 1.0 mmol/L (39 mg/dL) during a mean of 5 years. RESULTS For participants with PAD, allocation to simvastatin was associated with a highly significant 22% (95% CI 15-29) relative reduction in the rate of first major vascular event following randomisation (895 [26.4%] simvastatin-allocated vs 1101 [32.7%] placebo-allocated; P &lt; .0001), which was similar to that seen among the other high-risk participants. The absolute reduction in first major vascular event was 63 (SE 11) per 1000 patients with PAD and 50 (SE 7) per 1000 without pre-existing PAD. Overall, among all participants, there was a 16% (5-25) relative reduction in the rate of first peripheral vascular event following randomisation (479 [4.7%] simvastatin vs 561 [5.5%] placebo), largely irrespective of baseline LDL cholesterol and other factors. This effect chiefly reflects a 20% (8-31) relative reduction in non-coronary revascularization procedures (334 [3.3%] vs 415 [4.0%]; P = .002). CONCLUSION HPS demonstrates the benefits of cholesterol-lowering statin therapy in patients with PAD, regardless of their presenting cholesterol levels and other presenting features. Allocation to 40 mg simvastatin daily reduces the rate of first major vascular events by about one-quarter, and that of peripheral vascular events by about one-sixth, with large absolute benefits seen in participants with PAD because of their high vascular risk. Consequently, statin therapy should be considered routinely for all patients with PAD.","author":[{"dropping-particle":"","family":"Heart Protection Study Collaborative Group","given":"","non-dropping-particle":"","parse-names":false,"suffix":""}],"container-title":"Journal of vascular surgery","id":"ITEM-1","issue":"4","issued":{"date-parts":[["2007","4"]]},"page":"645-654; discussion 653-4","title":"Randomized trial of the effects of cholesterol-lowering with simvastatin on peripheral vascular and other major vascular outcomes in 20,536 people with peripheral arterial disease and other high-risk conditions.","type":"article-journal","volume":"45"},"uris":["http://www.mendeley.com/documents/?uuid=282a6bf5-6ab4-4e52-92e5-c3a176e225d3"]}],"mendeley":{"formattedCitation":"&lt;sup&gt;45&lt;/sup&gt;","plainTextFormattedCitation":"45","previouslyFormattedCitation":"&lt;sup&gt;44&lt;/sup&gt;"},"properties":{"noteIndex":0},"schema":"https://github.com/citation-style-language/schema/raw/master/csl-citation.json"}</w:instrText>
      </w:r>
      <w:r w:rsidR="00E80F32" w:rsidRPr="00AB409B">
        <w:rPr>
          <w:rFonts w:ascii="Arial" w:hAnsi="Arial" w:cs="Arial"/>
        </w:rPr>
        <w:fldChar w:fldCharType="separate"/>
      </w:r>
      <w:r w:rsidR="00311C8F" w:rsidRPr="00311C8F">
        <w:rPr>
          <w:rFonts w:ascii="Arial" w:hAnsi="Arial" w:cs="Arial"/>
          <w:noProof/>
          <w:vertAlign w:val="superscript"/>
        </w:rPr>
        <w:t>45</w:t>
      </w:r>
      <w:r w:rsidR="00E80F32" w:rsidRPr="00AB409B">
        <w:rPr>
          <w:rFonts w:ascii="Arial" w:hAnsi="Arial" w:cs="Arial"/>
        </w:rPr>
        <w:fldChar w:fldCharType="end"/>
      </w:r>
      <w:r w:rsidR="00E80F32" w:rsidRPr="00AB409B">
        <w:rPr>
          <w:rFonts w:ascii="Arial" w:hAnsi="Arial" w:cs="Arial"/>
          <w:vertAlign w:val="superscript"/>
        </w:rPr>
        <w:t>,</w:t>
      </w:r>
      <w:r w:rsidR="00E80F32" w:rsidRPr="00AB409B">
        <w:rPr>
          <w:rFonts w:ascii="Arial" w:hAnsi="Arial" w:cs="Arial"/>
          <w:vertAlign w:val="superscript"/>
        </w:rPr>
        <w:fldChar w:fldCharType="begin" w:fldLock="1"/>
      </w:r>
      <w:r w:rsidR="00311C8F">
        <w:rPr>
          <w:rFonts w:ascii="Arial" w:hAnsi="Arial" w:cs="Arial"/>
          <w:vertAlign w:val="superscript"/>
        </w:rPr>
        <w:instrText>ADDIN CSL_CITATION {"citationItems":[{"id":"ITEM-1","itemData":{"DOI":"10.1161/CIRCGEN.119.002711","ISSN":"25748300","PMID":"31756303","abstract":"Background: Evidence from randomized trials has shown that therapies that lower LDL (low-density lipoprotein)-cholesterol and triglycerides reduce coronary artery disease (CAD) risk. However, there is still uncertainty about their effects on other cardiovascular outcomes. We therefore performed a systematic investigation of causal relationships between circulating lipids and cardiovascular outcomes using a Mendelian randomization approach. Methods: In the primary analysis, we performed 2-sample multivariable Mendelian randomization using data from participants of European ancestry. We also conducted univariable analyses using inverse-variance weighted and robust methods, and gene-specific analyses using variants that can be considered as proxies for specific lipid-lowering medications. We obtained associations with lipid fractions from the Global Lipids Genetics Consortium, a meta-Analysis of 188 577 participants, and genetic associations with cardiovascular outcomes from 367 703 participants in UK Biobank. Results: For LDL-cholesterol, in addition to the expected positive associations with CAD risk (odds ratio [OR] per 1 SD increase, 1.45 [95% CI, 1.35-1.57]) and other atheromatous outcomes (ischemic cerebrovascular disease and peripheral vascular disease), we found independent associations of genetically predicted LDL-cholesterol with abdominal aortic aneurysm (OR, 1.75 [95% CI, 1.40-2.17]) and aortic valve stenosis (OR, 1.46 [95% CI, 1.25-1.70]). Genetically predicted triglyceride levels were positively associated with CAD (OR, 1.25 [95% CI, 1.12-1.40]), aortic valve stenosis (OR, 1.29 [95% CI, 1.04-1.61]), and hypertension (OR, 1.17 [95% CI, 1.07-1.27]), but inversely associated with venous thromboembolism (OR, 0.79 [95% CI, 0.67-0.93]) and hemorrhagic stroke (OR, 0.78 [95% CI, 0.62-0.98]). We also found positive associations of genetically predicted LDL-cholesterol and triglycerides with heart failure that appeared to be mediated by CAD. Conclusions: Lowering LDL-cholesterol is likely to prevent abdominal aortic aneurysm and aortic stenosis, in addition to CAD and other atheromatous cardiovascular outcomes. Lowering triglycerides is likely to prevent CAD and aortic valve stenosis but may increase thromboembolic risk.","author":[{"dropping-particle":"","family":"Allara","given":"Elias","non-dropping-particle":"","parse-names":false,"suffix":""},{"dropping-particle":"","family":"Morani","given":"Gabriele","non-dropping-particle":"","parse-names":false,"suffix":""},{"dropping-particle":"","family":"Carter","given":"Paul","non-dropping-particle":"","parse-names":false,"suffix":""},{"dropping-particle":"","family":"Gkatzionis","given":"Apostolos","non-dropping-particle":"","parse-names":false,"suffix":""},{"dropping-particle":"","family":"Zuber","given":"Verena","non-dropping-particle":"","parse-names":false,"suffix":""},{"dropping-particle":"","family":"Foley","given":"Christopher N.","non-dropping-particle":"","parse-names":false,"suffix":""},{"dropping-particle":"","family":"Rees","given":"Jessica M.B.","non-dropping-particle":"","parse-names":false,"suffix":""},{"dropping-particle":"","family":"Mason","given":"Amy M.","non-dropping-particle":"","parse-names":false,"suffix":""},{"dropping-particle":"","family":"Bell","given":"Steven","non-dropping-particle":"","parse-names":false,"suffix":""},{"dropping-particle":"","family":"Gill","given":"Dipender","non-dropping-particle":"","parse-names":false,"suffix":""},{"dropping-particle":"","family":"Lindström","given":"Sara","non-dropping-particle":"","parse-names":false,"suffix":""},{"dropping-particle":"","family":"Butterworth","given":"Adam S.","non-dropping-particle":"","parse-names":false,"suffix":""},{"dropping-particle":"","family":"Angelantonio","given":"Emanuele","non-dropping-particle":"Di","parse-names":false,"suffix":""},{"dropping-particle":"","family":"Peters","given":"James","non-dropping-particle":"","parse-names":false,"suffix":""},{"dropping-particle":"","family":"Burgess","given":"Stephen","non-dropping-particle":"","parse-names":false,"suffix":""}],"container-title":"Circulation: Genomic and Precision Medicine","id":"ITEM-1","issue":"12","issued":{"date-parts":[["2019"]]},"note":"LDL\n- CAD, ischemic stroke, PAD, AAA, aortic valve stenosis, heart failure","page":"543-551","title":"Genetic Determinants of Lipids and Cardiovascular Disease Outcomes: A Wide-Angled Mendelian Randomization Investigation","type":"article-journal","volume":"12"},"uris":["http://www.mendeley.com/documents/?uuid=047c387c-9ba8-4990-8aa7-730a00db83e2"]}],"mendeley":{"formattedCitation":"&lt;sup&gt;46&lt;/sup&gt;","plainTextFormattedCitation":"46","previouslyFormattedCitation":"&lt;sup&gt;45&lt;/sup&gt;"},"properties":{"noteIndex":0},"schema":"https://github.com/citation-style-language/schema/raw/master/csl-citation.json"}</w:instrText>
      </w:r>
      <w:r w:rsidR="00E80F32" w:rsidRPr="00AB409B">
        <w:rPr>
          <w:rFonts w:ascii="Arial" w:hAnsi="Arial" w:cs="Arial"/>
          <w:vertAlign w:val="superscript"/>
        </w:rPr>
        <w:fldChar w:fldCharType="separate"/>
      </w:r>
      <w:r w:rsidR="00311C8F" w:rsidRPr="00311C8F">
        <w:rPr>
          <w:rFonts w:ascii="Arial" w:hAnsi="Arial" w:cs="Arial"/>
          <w:noProof/>
          <w:vertAlign w:val="superscript"/>
        </w:rPr>
        <w:t>46</w:t>
      </w:r>
      <w:r w:rsidR="00E80F32" w:rsidRPr="00AB409B">
        <w:rPr>
          <w:rFonts w:ascii="Arial" w:hAnsi="Arial" w:cs="Arial"/>
          <w:vertAlign w:val="superscript"/>
        </w:rPr>
        <w:fldChar w:fldCharType="end"/>
      </w:r>
      <w:ins w:id="304" w:author="Daghlas, Iyas" w:date="2021-02-14T22:43:00Z">
        <w:r w:rsidR="004674AD">
          <w:rPr>
            <w:rFonts w:ascii="Arial" w:hAnsi="Arial" w:cs="Arial"/>
          </w:rPr>
          <w:t xml:space="preserve"> </w:t>
        </w:r>
      </w:ins>
      <w:del w:id="305" w:author="Daghlas, Iyas" w:date="2021-02-14T22:43:00Z">
        <w:r w:rsidR="00E80F32" w:rsidRPr="00AB409B" w:rsidDel="004674AD">
          <w:rPr>
            <w:rFonts w:ascii="Arial" w:hAnsi="Arial" w:cs="Arial"/>
          </w:rPr>
          <w:delText xml:space="preserve">, </w:delText>
        </w:r>
      </w:del>
      <w:r w:rsidR="00E80F32" w:rsidRPr="00AB409B">
        <w:rPr>
          <w:rFonts w:ascii="Arial" w:hAnsi="Arial" w:cs="Arial"/>
        </w:rPr>
        <w:t>and abdominal aortic aneurysm</w:t>
      </w:r>
      <w:r w:rsidR="00E80F32" w:rsidRPr="00AB409B">
        <w:rPr>
          <w:rFonts w:ascii="Arial" w:hAnsi="Arial" w:cs="Arial"/>
        </w:rPr>
        <w:fldChar w:fldCharType="begin" w:fldLock="1"/>
      </w:r>
      <w:r w:rsidR="00311C8F">
        <w:rPr>
          <w:rFonts w:ascii="Arial" w:hAnsi="Arial" w:cs="Arial"/>
        </w:rPr>
        <w:instrText>ADDIN CSL_CITATION {"citationItems":[{"id":"ITEM-1","itemData":{"DOI":"10.1161/CIRCGEN.119.002711","ISSN":"25748300","PMID":"31756303","abstract":"Background: Evidence from randomized trials has shown that therapies that lower LDL (low-density lipoprotein)-cholesterol and triglycerides reduce coronary artery disease (CAD) risk. However, there is still uncertainty about their effects on other cardiovascular outcomes. We therefore performed a systematic investigation of causal relationships between circulating lipids and cardiovascular outcomes using a Mendelian randomization approach. Methods: In the primary analysis, we performed 2-sample multivariable Mendelian randomization using data from participants of European ancestry. We also conducted univariable analyses using inverse-variance weighted and robust methods, and gene-specific analyses using variants that can be considered as proxies for specific lipid-lowering medications. We obtained associations with lipid fractions from the Global Lipids Genetics Consortium, a meta-Analysis of 188 577 participants, and genetic associations with cardiovascular outcomes from 367 703 participants in UK Biobank. Results: For LDL-cholesterol, in addition to the expected positive associations with CAD risk (odds ratio [OR] per 1 SD increase, 1.45 [95% CI, 1.35-1.57]) and other atheromatous outcomes (ischemic cerebrovascular disease and peripheral vascular disease), we found independent associations of genetically predicted LDL-cholesterol with abdominal aortic aneurysm (OR, 1.75 [95% CI, 1.40-2.17]) and aortic valve stenosis (OR, 1.46 [95% CI, 1.25-1.70]). Genetically predicted triglyceride levels were positively associated with CAD (OR, 1.25 [95% CI, 1.12-1.40]), aortic valve stenosis (OR, 1.29 [95% CI, 1.04-1.61]), and hypertension (OR, 1.17 [95% CI, 1.07-1.27]), but inversely associated with venous thromboembolism (OR, 0.79 [95% CI, 0.67-0.93]) and hemorrhagic stroke (OR, 0.78 [95% CI, 0.62-0.98]). We also found positive associations of genetically predicted LDL-cholesterol and triglycerides with heart failure that appeared to be mediated by CAD. Conclusions: Lowering LDL-cholesterol is likely to prevent abdominal aortic aneurysm and aortic stenosis, in addition to CAD and other atheromatous cardiovascular outcomes. Lowering triglycerides is likely to prevent CAD and aortic valve stenosis but may increase thromboembolic risk.","author":[{"dropping-particle":"","family":"Allara","given":"Elias","non-dropping-particle":"","parse-names":false,"suffix":""},{"dropping-particle":"","family":"Morani","given":"Gabriele","non-dropping-particle":"","parse-names":false,"suffix":""},{"dropping-particle":"","family":"Carter","given":"Paul","non-dropping-particle":"","parse-names":false,"suffix":""},{"dropping-particle":"","family":"Gkatzionis","given":"Apostolos","non-dropping-particle":"","parse-names":false,"suffix":""},{"dropping-particle":"","family":"Zuber","given":"Verena","non-dropping-particle":"","parse-names":false,"suffix":""},{"dropping-particle":"","family":"Foley","given":"Christopher N.","non-dropping-particle":"","parse-names":false,"suffix":""},{"dropping-particle":"","family":"Rees","given":"Jessica M.B.","non-dropping-particle":"","parse-names":false,"suffix":""},{"dropping-particle":"","family":"Mason","given":"Amy M.","non-dropping-particle":"","parse-names":false,"suffix":""},{"dropping-particle":"","family":"Bell","given":"Steven","non-dropping-particle":"","parse-names":false,"suffix":""},{"dropping-particle":"","family":"Gill","given":"Dipender","non-dropping-particle":"","parse-names":false,"suffix":""},{"dropping-particle":"","family":"Lindström","given":"Sara","non-dropping-particle":"","parse-names":false,"suffix":""},{"dropping-particle":"","family":"Butterworth","given":"Adam S.","non-dropping-particle":"","parse-names":false,"suffix":""},{"dropping-particle":"","family":"Angelantonio","given":"Emanuele","non-dropping-particle":"Di","parse-names":false,"suffix":""},{"dropping-particle":"","family":"Peters","given":"James","non-dropping-particle":"","parse-names":false,"suffix":""},{"dropping-particle":"","family":"Burgess","given":"Stephen","non-dropping-particle":"","parse-names":false,"suffix":""}],"container-title":"Circulation: Genomic and Precision Medicine","id":"ITEM-1","issue":"12","issued":{"date-parts":[["2019"]]},"note":"LDL\n- CAD, ischemic stroke, PAD, AAA, aortic valve stenosis, heart failure","page":"543-551","title":"Genetic Determinants of Lipids and Cardiovascular Disease Outcomes: A Wide-Angled Mendelian Randomization Investigation","type":"article-journal","volume":"12"},"uris":["http://www.mendeley.com/documents/?uuid=047c387c-9ba8-4990-8aa7-730a00db83e2"]}],"mendeley":{"formattedCitation":"&lt;sup&gt;46&lt;/sup&gt;","plainTextFormattedCitation":"46","previouslyFormattedCitation":"&lt;sup&gt;45&lt;/sup&gt;"},"properties":{"noteIndex":0},"schema":"https://github.com/citation-style-language/schema/raw/master/csl-citation.json"}</w:instrText>
      </w:r>
      <w:r w:rsidR="00E80F32" w:rsidRPr="00AB409B">
        <w:rPr>
          <w:rFonts w:ascii="Arial" w:hAnsi="Arial" w:cs="Arial"/>
        </w:rPr>
        <w:fldChar w:fldCharType="separate"/>
      </w:r>
      <w:r w:rsidR="00311C8F" w:rsidRPr="00311C8F">
        <w:rPr>
          <w:rFonts w:ascii="Arial" w:hAnsi="Arial" w:cs="Arial"/>
          <w:noProof/>
          <w:vertAlign w:val="superscript"/>
        </w:rPr>
        <w:t>46</w:t>
      </w:r>
      <w:r w:rsidR="00E80F32" w:rsidRPr="00AB409B">
        <w:rPr>
          <w:rFonts w:ascii="Arial" w:hAnsi="Arial" w:cs="Arial"/>
        </w:rPr>
        <w:fldChar w:fldCharType="end"/>
      </w:r>
      <w:r w:rsidR="0045725C" w:rsidRPr="00AB409B">
        <w:rPr>
          <w:rFonts w:ascii="Arial" w:hAnsi="Arial" w:cs="Arial"/>
          <w:vertAlign w:val="superscript"/>
        </w:rPr>
        <w:t>,</w:t>
      </w:r>
      <w:r w:rsidR="00857D2C" w:rsidRPr="00AB409B">
        <w:rPr>
          <w:rFonts w:ascii="Arial" w:hAnsi="Arial" w:cs="Arial"/>
          <w:vertAlign w:val="superscript"/>
        </w:rPr>
        <w:fldChar w:fldCharType="begin" w:fldLock="1"/>
      </w:r>
      <w:r w:rsidR="00311C8F">
        <w:rPr>
          <w:rFonts w:ascii="Arial" w:hAnsi="Arial" w:cs="Arial"/>
          <w:vertAlign w:val="superscript"/>
        </w:rPr>
        <w:instrText>ADDIN CSL_CITATION {"citationItems":[{"id":"ITEM-1","itemData":{"DOI":"10.1016/S0140-6736(17)32250-X","ISSN":"1474547X","abstract":"Background Abdominal aortic aneurysm is the only cardiovascular disease targeted by population screening. In this study, we test the effect of screening and subsequent intervention for abdominal aortic aneurysm, peripheral arterial disease, and hypertension combined. Methods In this randomised controlled trial, we randomly allocated (1:1) all men aged 65–74 years living in the Central Denmark Region to screening for abdominal aortic aneurysm, peripheral arterial disease, and hypertension, or to no screening. We based allocation on computer-generated random numbers from 1 to 100 in blocks of 1067 to 4392, stratified by 19 municipalities. Only the non-screening group and the investigator assessing outcomes were masked. We invited participants who were found to have abdominal aortic aneurysm or peripheral arterial disease back for confirmation and eventual initiation of relevant pharmacological therapy. We further offered participants with abdominal aortic aneurysm annual control or surgical repair. We referred participants with suspected hypertension to their general practitioner. The primary outcome was all-cause mortality, assessed 5 years after randomisation, analysed in all randomly allocated participants except for those who had incorrect person identification numbers. This trial is registered at ClinicalTrials.gov, number NCT00662480. Findings Between Oct 8, 2008, and Jan 11, 2011, we randomly allocated 50 156 participants, with 25 078 (50%) each in the screening and non-screening groups. Four (&lt;1%) participants in the screening group were lost to follow-up. After a median follow-up of 4·4 years (IQR 3·9–4·8), 2566 (10·2%) of 25 074 participants in the screening group and 2715 (10·8%) of 25 078 in the non-screening group had died. This finding resulted in a significant hazard ratio of 0·93 (95% CI 0·88–0·98; p=0·01), an absolute risk reduction of 0·006 (0·001–0·011), and a number needed to invite of 169 (89–1811). Incidences of diabetes (3995 per 100 000 person-years in the screening group vs 4129 per 100 000 person-years in the non-screening group), intracerebral haemorrhage (146 vs 140), renal failure (612 vs 649), cancer (3578 vs 3719), or 30 day mortality after cardiovascular surgery (44·57 vs 39·33) did not differ between groups. Interpretation The observed reduction of mortality risk from abdominal aortic aneurysm, peripheral arterial disease, and hypertension has never been seen before in the population screening literature and can be linked …","author":[{"dropping-particle":"","family":"Lindholt","given":"Jes S.","non-dropping-particle":"","parse-names":false,"suffix":""},{"dropping-particle":"","family":"Søgaard","given":"Rikke","non-dropping-particle":"","parse-names":false,"suffix":""}],"container-title":"The Lancet","id":"ITEM-1","issue":"10109","issued":{"date-parts":[["2017"]]},"page":"2256-2265","title":"Population screening and intervention for vascular disease in Danish men (VIVA): a randomised controlled trial","type":"article-journal","volume":"390"},"uris":["http://www.mendeley.com/documents/?uuid=fe939878-1011-4972-9abb-9a1720111c62"]}],"mendeley":{"formattedCitation":"&lt;sup&gt;47&lt;/sup&gt;","plainTextFormattedCitation":"47","previouslyFormattedCitation":"&lt;sup&gt;46&lt;/sup&gt;"},"properties":{"noteIndex":0},"schema":"https://github.com/citation-style-language/schema/raw/master/csl-citation.json"}</w:instrText>
      </w:r>
      <w:r w:rsidR="00857D2C" w:rsidRPr="00AB409B">
        <w:rPr>
          <w:rFonts w:ascii="Arial" w:hAnsi="Arial" w:cs="Arial"/>
          <w:vertAlign w:val="superscript"/>
        </w:rPr>
        <w:fldChar w:fldCharType="separate"/>
      </w:r>
      <w:r w:rsidR="00311C8F" w:rsidRPr="00311C8F">
        <w:rPr>
          <w:rFonts w:ascii="Arial" w:hAnsi="Arial" w:cs="Arial"/>
          <w:noProof/>
          <w:vertAlign w:val="superscript"/>
        </w:rPr>
        <w:t>47</w:t>
      </w:r>
      <w:r w:rsidR="00857D2C" w:rsidRPr="00AB409B">
        <w:rPr>
          <w:rFonts w:ascii="Arial" w:hAnsi="Arial" w:cs="Arial"/>
          <w:vertAlign w:val="superscript"/>
        </w:rPr>
        <w:fldChar w:fldCharType="end"/>
      </w:r>
      <w:r w:rsidR="00E80F32" w:rsidRPr="00AB409B">
        <w:rPr>
          <w:rFonts w:ascii="Arial" w:hAnsi="Arial" w:cs="Arial"/>
        </w:rPr>
        <w:t>.</w:t>
      </w:r>
      <w:r w:rsidR="00462E65">
        <w:rPr>
          <w:rFonts w:ascii="Arial" w:hAnsi="Arial" w:cs="Arial"/>
        </w:rPr>
        <w:t xml:space="preserve"> </w:t>
      </w:r>
      <w:r w:rsidR="003F161B" w:rsidRPr="00AB409B">
        <w:rPr>
          <w:rFonts w:ascii="Arial" w:hAnsi="Arial" w:cs="Arial"/>
        </w:rPr>
        <w:t>Additional work</w:t>
      </w:r>
      <w:r w:rsidR="006B203A" w:rsidRPr="00AB409B">
        <w:rPr>
          <w:rFonts w:ascii="Arial" w:hAnsi="Arial" w:cs="Arial"/>
        </w:rPr>
        <w:t xml:space="preserve"> is needed to determine whether there are any direct effects of LDL-c on aging that may explain its effects on lifespan</w:t>
      </w:r>
      <w:del w:id="306" w:author="Daghlas, Iyas" w:date="2021-02-14T22:43:00Z">
        <w:r w:rsidR="006B203A" w:rsidRPr="00AB409B" w:rsidDel="004674AD">
          <w:rPr>
            <w:rFonts w:ascii="Arial" w:hAnsi="Arial" w:cs="Arial"/>
          </w:rPr>
          <w:delText>,</w:delText>
        </w:r>
      </w:del>
      <w:r w:rsidR="006B203A" w:rsidRPr="00AB409B">
        <w:rPr>
          <w:rFonts w:ascii="Arial" w:hAnsi="Arial" w:cs="Arial"/>
        </w:rPr>
        <w:t xml:space="preserve"> </w:t>
      </w:r>
      <w:r w:rsidR="00AB409B" w:rsidRPr="00AB409B">
        <w:rPr>
          <w:rFonts w:ascii="Arial" w:hAnsi="Arial" w:cs="Arial"/>
        </w:rPr>
        <w:t xml:space="preserve">independently of </w:t>
      </w:r>
      <w:del w:id="307" w:author="Daghlas, Iyas" w:date="2021-02-14T22:43:00Z">
        <w:r w:rsidR="00AB409B" w:rsidRPr="00AB409B" w:rsidDel="004674AD">
          <w:rPr>
            <w:rFonts w:ascii="Arial" w:hAnsi="Arial" w:cs="Arial"/>
          </w:rPr>
          <w:delText>the</w:delText>
        </w:r>
        <w:r w:rsidR="006B203A" w:rsidRPr="00AB409B" w:rsidDel="004674AD">
          <w:rPr>
            <w:rFonts w:ascii="Arial" w:hAnsi="Arial" w:cs="Arial"/>
          </w:rPr>
          <w:delText xml:space="preserve"> reduced risk of </w:delText>
        </w:r>
      </w:del>
      <w:r w:rsidR="006B203A" w:rsidRPr="00AB409B">
        <w:rPr>
          <w:rFonts w:ascii="Arial" w:hAnsi="Arial" w:cs="Arial"/>
        </w:rPr>
        <w:t>cardiovascular disease</w:t>
      </w:r>
      <w:ins w:id="308" w:author="Daghlas, Iyas" w:date="2021-02-14T22:43:00Z">
        <w:r w:rsidR="004674AD">
          <w:rPr>
            <w:rFonts w:ascii="Arial" w:hAnsi="Arial" w:cs="Arial"/>
          </w:rPr>
          <w:t xml:space="preserve"> risk</w:t>
        </w:r>
      </w:ins>
      <w:r w:rsidR="006B203A" w:rsidRPr="00AB409B">
        <w:rPr>
          <w:rFonts w:ascii="Arial" w:hAnsi="Arial" w:cs="Arial"/>
        </w:rPr>
        <w:t>.</w:t>
      </w:r>
    </w:p>
    <w:p w14:paraId="4B947B9C" w14:textId="77777777" w:rsidR="00E80F32" w:rsidRPr="00AB409B" w:rsidRDefault="00E80F32" w:rsidP="0017786F">
      <w:pPr>
        <w:spacing w:line="480" w:lineRule="auto"/>
        <w:rPr>
          <w:rFonts w:ascii="Arial" w:hAnsi="Arial" w:cs="Arial"/>
        </w:rPr>
      </w:pPr>
    </w:p>
    <w:p w14:paraId="6C9FDFA8" w14:textId="0EBDC210" w:rsidR="00B53534" w:rsidRPr="00AB409B" w:rsidRDefault="005F1677" w:rsidP="0009380D">
      <w:pPr>
        <w:spacing w:line="480" w:lineRule="auto"/>
        <w:rPr>
          <w:rFonts w:ascii="Arial" w:hAnsi="Arial" w:cs="Arial"/>
        </w:rPr>
      </w:pPr>
      <w:r w:rsidRPr="00AB409B">
        <w:rPr>
          <w:rFonts w:ascii="Arial" w:hAnsi="Arial" w:cs="Arial"/>
        </w:rPr>
        <w:t>Prior</w:t>
      </w:r>
      <w:r w:rsidR="00ED2CFB" w:rsidRPr="00AB409B">
        <w:rPr>
          <w:rFonts w:ascii="Arial" w:hAnsi="Arial" w:cs="Arial"/>
        </w:rPr>
        <w:t xml:space="preserve"> evidence from a meta-analysis of PCKS9 inhibito</w:t>
      </w:r>
      <w:r w:rsidR="005F1068" w:rsidRPr="00AB409B">
        <w:rPr>
          <w:rFonts w:ascii="Arial" w:hAnsi="Arial" w:cs="Arial"/>
        </w:rPr>
        <w:t>r trials</w:t>
      </w:r>
      <w:r w:rsidR="00E80F32" w:rsidRPr="00AB409B">
        <w:rPr>
          <w:rFonts w:ascii="Arial" w:hAnsi="Arial" w:cs="Arial"/>
        </w:rPr>
        <w:fldChar w:fldCharType="begin" w:fldLock="1"/>
      </w:r>
      <w:r w:rsidR="00E80F32" w:rsidRPr="00AB409B">
        <w:rPr>
          <w:rFonts w:ascii="Arial" w:hAnsi="Arial" w:cs="Arial"/>
        </w:rPr>
        <w:instrText>ADDIN CSL_CITATION {"citationItems":[{"id":"ITEM-1","itemData":{"DOI":"10.1007/s40618-019-01019-4","ISBN":"0123456789","ISSN":"17208386","abstract":"Background and aims: Proprotein convertase subtilisin/kexin type 9 (PCSK9) inhibitors determine a wide reduction of LDL cholesterol, greater than other lipid-lowering agents. The present meta-analysis is aimed at the assessment of PCSK9 inhibitors effect on LDL Cholesterol, cardiovascular morbidity and all-cause mortality. Methods and results: A Medline and Clinicaltrials.gov search for eligible studies until December 1, 2017, was performed. All randomized trials (&gt; 12 weeks) comparing PCSK-9 inhibitors with placebo or active drugs were retrieved. Primary endpoints: (a) LDL cholesterol at endpoint; (b) Major cardiovascular events (MACE); (c) All-cause mortality. Data extraction was performed independently by two of the authors, and conflicts resolved by a third investigator. A total of 38 trials fulfilling the inclusion criteria were identified, with mean duration of 36.4 weeks. The reduction of LDL cholesterol at endpoint, versus placebo, ezetimibe, and high-dose statins was − 65.3 [− 69.6, − 60.9]%, − 57.7 [− 68.3;− 47.0]%, and − 34.5 [− 40.8;− 28.1]%, respectively, with alirocumab possibly showing a smaller effect than the other drugs of the class. Treatment with PCSK9 inhibitors was associated with a reduction in the incidence of MACE (Mantel–Haenszel Odds Ratio [MH-OR] 0.83 [0.78, 0.88]), with significant effects of alirocumab and evolocumab only. The number needed to treat for 2 years for preventing one event was 89. All-cause mortality and cardiovascular mortality were not reduced by treatment with PCSK-9 inhibitors (MH-OR 0.94 [0.84, 1.04] and 0.97[0.86;1.09]). Conclusions: PCSK-9 inhibitors are effective in reducing LDL cholesterol and the incidence of major cardiovascular events in high-risk patients. Bococizumab does not show significant effects on MACE. Registration number: PROSPERO-CRD42018087640.","author":[{"dropping-particle":"","family":"Dicembrini","given":"I.","non-dropping-particle":"","parse-names":false,"suffix":""},{"dropping-particle":"","family":"Giannini","given":"S.","non-dropping-particle":"","parse-names":false,"suffix":""},{"dropping-particle":"","family":"Ragghianti","given":"B.","non-dropping-particle":"","parse-names":false,"suffix":""},{"dropping-particle":"","family":"Mannucci","given":"E.","non-dropping-particle":"","parse-names":false,"suffix":""},{"dropping-particle":"","family":"Monami","given":"M.","non-dropping-particle":"","parse-names":false,"suffix":""}],"container-title":"Journal of Endocrinological Investigation","id":"ITEM-1","issue":"9","issued":{"date-parts":[["2019"]]},"page":"1029-1039","publisher":"Springer International Publishing","title":"Effects of PCSK9 inhibitors on LDL cholesterol, cardiovascular morbidity and all-cause mortality: a systematic review and meta-analysis of randomized controlled trials","type":"article-journal","volume":"42"},"uris":["http://www.mendeley.com/documents/?uuid=f1427474-dec4-4291-be36-bcfae6a530d6"]}],"mendeley":{"formattedCitation":"&lt;sup&gt;7&lt;/sup&gt;","plainTextFormattedCitation":"7","previouslyFormattedCitation":"&lt;sup&gt;7&lt;/sup&gt;"},"properties":{"noteIndex":0},"schema":"https://github.com/citation-style-language/schema/raw/master/csl-citation.json"}</w:instrText>
      </w:r>
      <w:r w:rsidR="00E80F32" w:rsidRPr="00AB409B">
        <w:rPr>
          <w:rFonts w:ascii="Arial" w:hAnsi="Arial" w:cs="Arial"/>
        </w:rPr>
        <w:fldChar w:fldCharType="separate"/>
      </w:r>
      <w:r w:rsidR="00E80F32" w:rsidRPr="00AB409B">
        <w:rPr>
          <w:rFonts w:ascii="Arial" w:hAnsi="Arial" w:cs="Arial"/>
          <w:noProof/>
          <w:vertAlign w:val="superscript"/>
        </w:rPr>
        <w:t>7</w:t>
      </w:r>
      <w:r w:rsidR="00E80F32" w:rsidRPr="00AB409B">
        <w:rPr>
          <w:rFonts w:ascii="Arial" w:hAnsi="Arial" w:cs="Arial"/>
        </w:rPr>
        <w:fldChar w:fldCharType="end"/>
      </w:r>
      <w:r w:rsidR="00E80F32" w:rsidRPr="00AB409B">
        <w:rPr>
          <w:rFonts w:ascii="Arial" w:hAnsi="Arial" w:cs="Arial"/>
        </w:rPr>
        <w:t xml:space="preserve"> and</w:t>
      </w:r>
      <w:r w:rsidR="00CA4B0E" w:rsidRPr="00AB409B">
        <w:rPr>
          <w:rFonts w:ascii="Arial" w:hAnsi="Arial" w:cs="Arial"/>
        </w:rPr>
        <w:t xml:space="preserve"> from</w:t>
      </w:r>
      <w:r w:rsidR="00E80F32" w:rsidRPr="00AB409B">
        <w:rPr>
          <w:rFonts w:ascii="Arial" w:hAnsi="Arial" w:cs="Arial"/>
        </w:rPr>
        <w:t xml:space="preserve"> genetic analyses using a weighted </w:t>
      </w:r>
      <w:r w:rsidR="00E80F32" w:rsidRPr="00AB409B">
        <w:rPr>
          <w:rFonts w:ascii="Arial" w:hAnsi="Arial" w:cs="Arial"/>
          <w:i/>
        </w:rPr>
        <w:t>PCSK9</w:t>
      </w:r>
      <w:r w:rsidR="00E80F32" w:rsidRPr="00AB409B">
        <w:rPr>
          <w:rFonts w:ascii="Arial" w:hAnsi="Arial" w:cs="Arial"/>
        </w:rPr>
        <w:t xml:space="preserve"> allele score</w:t>
      </w:r>
      <w:r w:rsidR="00CA4B0E" w:rsidRPr="00AB409B">
        <w:rPr>
          <w:rFonts w:ascii="Arial" w:hAnsi="Arial" w:cs="Arial"/>
        </w:rPr>
        <w:fldChar w:fldCharType="begin" w:fldLock="1"/>
      </w:r>
      <w:r w:rsidR="00311C8F">
        <w:rPr>
          <w:rFonts w:ascii="Arial" w:hAnsi="Arial" w:cs="Arial"/>
        </w:rPr>
        <w:instrText>ADDIN CSL_CITATION {"citationItems":[{"id":"ITEM-1","itemData":{"DOI":"10.1016/j.jacc.2019.03.517","ISSN":"15583597","abstract":"Background: Reduced low-density lipoprotein (LDL) cholesterol due to inhibition of proprotein convertase subtilisin/kexin 9 (PCSK9) reduces cardiovascular events and may therefore also reduce cardiovascular and all-cause mortality. Objectives: This study tested the hypothesis that genetically low LDL cholesterol due to PCSK9 variation is causally associated with low cardiovascular and all-cause mortality in the general population. Methods: A total of 109,566 individuals from the Copenhagen General Population Study and the Copenhagen City Heart Study were genotyped for PCSK9 R46L (rs11591147), R237W (rs148195424), I474V (rs562556), and E670G (rs505151). During a median follow-up of 10 years (range 0 to 42 years) and 1,247,225 person-years, there were 3,828 cardiovascular deaths and 16,373 deaths from any cause. Results were validated using data on 431,043 individuals from the UK Biobank. Results: An increasing number of weighted PCSK9 alleles were associated with stepwise lower LDL cholesterol of up to 0.61 mmol/l (24 mg/dl; 18.2%; p for trend &lt;0.001) and with lower cardiovascular mortality (p = 0.001), but not with lower all-cause mortality (p = 0.11). In causal, genetic analyses, a 0.5-mmol/l (19.4-mg/dl) lower LDL cholesterol was associated with risk ratios for cardiovascular and all-cause mortality of 0.79 (95% confidence interval [CI]: 0.63 to 0.99; p = 0.04) and 1.02 (95% CI: 0.94 to 1.12; p = 0.63) in the Copenhagen studies, 0.79 (95% CI: 0.58 to 1.08; p = 0.14) and 0.98 (95% CI: 0.87 to 1.10; p = 0.75) in the UK Biobank, and of 0.79 (95% CI: 0.65 to 0.95; p = 0.01) and 1.01 (95% CI: 0.94 to 1.08; p = 0.85), respectively, in studies combined. Conclusions: Genetically low LDL cholesterol due to PCSK9 variation was causally associated with low risk of cardiovascular mortality, but not with low all-cause mortality in the general population.","author":[{"dropping-particle":"","family":"Benn","given":"Marianne","non-dropping-particle":"","parse-names":false,"suffix":""},{"dropping-particle":"","family":"Tybjærg-Hansen","given":"Anne","non-dropping-particle":"","parse-names":false,"suffix":""},{"dropping-particle":"","family":"Nordestgaard","given":"Børge G.","non-dropping-particle":"","parse-names":false,"suffix":""}],"container-title":"Journal of the American College of Cardiology","id":"ITEM-1","issue":"24","issued":{"date-parts":[["2019"]]},"page":"3102-3114","title":"Low LDL Cholesterol by PCSK9 Variation Reduces Cardiovascular Mortality","type":"article-journal","volume":"73"},"uris":["http://www.mendeley.com/documents/?uuid=df61f960-13bd-49c3-809a-fec73b0e198c"]}],"mendeley":{"formattedCitation":"&lt;sup&gt;15&lt;/sup&gt;","plainTextFormattedCitation":"15","previouslyFormattedCitation":"&lt;sup&gt;15&lt;/sup&gt;"},"properties":{"noteIndex":0},"schema":"https://github.com/citation-style-language/schema/raw/master/csl-citation.json"}</w:instrText>
      </w:r>
      <w:r w:rsidR="00CA4B0E" w:rsidRPr="00AB409B">
        <w:rPr>
          <w:rFonts w:ascii="Arial" w:hAnsi="Arial" w:cs="Arial"/>
        </w:rPr>
        <w:fldChar w:fldCharType="separate"/>
      </w:r>
      <w:r w:rsidR="00D35C4A" w:rsidRPr="00D35C4A">
        <w:rPr>
          <w:rFonts w:ascii="Arial" w:hAnsi="Arial" w:cs="Arial"/>
          <w:noProof/>
          <w:vertAlign w:val="superscript"/>
        </w:rPr>
        <w:t>15</w:t>
      </w:r>
      <w:r w:rsidR="00CA4B0E" w:rsidRPr="00AB409B">
        <w:rPr>
          <w:rFonts w:ascii="Arial" w:hAnsi="Arial" w:cs="Arial"/>
        </w:rPr>
        <w:fldChar w:fldCharType="end"/>
      </w:r>
      <w:r w:rsidR="00E80F32" w:rsidRPr="00AB409B">
        <w:rPr>
          <w:rFonts w:ascii="Arial" w:hAnsi="Arial" w:cs="Arial"/>
        </w:rPr>
        <w:t xml:space="preserve"> </w:t>
      </w:r>
      <w:r w:rsidR="00B01045" w:rsidRPr="00AB409B">
        <w:rPr>
          <w:rFonts w:ascii="Arial" w:hAnsi="Arial" w:cs="Arial"/>
        </w:rPr>
        <w:t xml:space="preserve">have not supported </w:t>
      </w:r>
      <w:r w:rsidR="00211E78" w:rsidRPr="00AB409B">
        <w:rPr>
          <w:rFonts w:ascii="Arial" w:hAnsi="Arial" w:cs="Arial"/>
        </w:rPr>
        <w:t xml:space="preserve">effects </w:t>
      </w:r>
      <w:r w:rsidR="000D7445">
        <w:rPr>
          <w:rFonts w:ascii="Arial" w:hAnsi="Arial" w:cs="Arial"/>
        </w:rPr>
        <w:t xml:space="preserve">of PCSK9 inhibition </w:t>
      </w:r>
      <w:r w:rsidR="00E80F32" w:rsidRPr="00AB409B">
        <w:rPr>
          <w:rFonts w:ascii="Arial" w:hAnsi="Arial" w:cs="Arial"/>
        </w:rPr>
        <w:t xml:space="preserve">on </w:t>
      </w:r>
      <w:r w:rsidR="005F1068" w:rsidRPr="00AB409B">
        <w:rPr>
          <w:rFonts w:ascii="Arial" w:hAnsi="Arial" w:cs="Arial"/>
        </w:rPr>
        <w:t>all-cause mortalit</w:t>
      </w:r>
      <w:r w:rsidR="00E80F32" w:rsidRPr="00AB409B">
        <w:rPr>
          <w:rFonts w:ascii="Arial" w:hAnsi="Arial" w:cs="Arial"/>
        </w:rPr>
        <w:t>y</w:t>
      </w:r>
      <w:r w:rsidR="005F1068" w:rsidRPr="00AB409B">
        <w:rPr>
          <w:rFonts w:ascii="Arial" w:hAnsi="Arial" w:cs="Arial"/>
        </w:rPr>
        <w:t xml:space="preserve">. </w:t>
      </w:r>
      <w:r w:rsidR="00211E78" w:rsidRPr="00AB409B">
        <w:rPr>
          <w:rFonts w:ascii="Arial" w:hAnsi="Arial" w:cs="Arial"/>
        </w:rPr>
        <w:t xml:space="preserve">In contrast, our analyses </w:t>
      </w:r>
      <w:r w:rsidR="00CA4B0E" w:rsidRPr="00AB409B">
        <w:rPr>
          <w:rFonts w:ascii="Arial" w:hAnsi="Arial" w:cs="Arial"/>
        </w:rPr>
        <w:t xml:space="preserve">found </w:t>
      </w:r>
      <w:r w:rsidR="00211E78" w:rsidRPr="00AB409B">
        <w:rPr>
          <w:rFonts w:ascii="Arial" w:hAnsi="Arial" w:cs="Arial"/>
        </w:rPr>
        <w:t>robust</w:t>
      </w:r>
      <w:r w:rsidR="00CA4B0E" w:rsidRPr="00AB409B">
        <w:rPr>
          <w:rFonts w:ascii="Arial" w:hAnsi="Arial" w:cs="Arial"/>
        </w:rPr>
        <w:t xml:space="preserve"> evidence for an effect of higher genetically </w:t>
      </w:r>
      <w:r w:rsidR="002863C6">
        <w:rPr>
          <w:rFonts w:ascii="Arial" w:hAnsi="Arial" w:cs="Arial"/>
        </w:rPr>
        <w:t>proxied</w:t>
      </w:r>
      <w:r w:rsidR="00CA4B0E" w:rsidRPr="00AB409B">
        <w:rPr>
          <w:rFonts w:ascii="Arial" w:hAnsi="Arial" w:cs="Arial"/>
        </w:rPr>
        <w:t xml:space="preserve"> LDL-c through the </w:t>
      </w:r>
      <w:r w:rsidR="00CA4B0E" w:rsidRPr="00AB409B">
        <w:rPr>
          <w:rFonts w:ascii="Arial" w:hAnsi="Arial" w:cs="Arial"/>
          <w:i/>
        </w:rPr>
        <w:t>PCSK9</w:t>
      </w:r>
      <w:r w:rsidR="00CA4B0E" w:rsidRPr="00AB409B">
        <w:rPr>
          <w:rFonts w:ascii="Arial" w:hAnsi="Arial" w:cs="Arial"/>
        </w:rPr>
        <w:t xml:space="preserve"> gene region on reduced </w:t>
      </w:r>
      <w:r w:rsidR="00CA4B0E" w:rsidRPr="00AB409B">
        <w:rPr>
          <w:rFonts w:ascii="Arial" w:hAnsi="Arial" w:cs="Arial"/>
        </w:rPr>
        <w:lastRenderedPageBreak/>
        <w:t xml:space="preserve">lifespan. </w:t>
      </w:r>
      <w:r w:rsidR="00150176" w:rsidRPr="00AB409B">
        <w:rPr>
          <w:rFonts w:ascii="Arial" w:hAnsi="Arial" w:cs="Arial"/>
        </w:rPr>
        <w:t xml:space="preserve">On the basis of </w:t>
      </w:r>
      <w:r w:rsidR="00211E78" w:rsidRPr="00AB409B">
        <w:rPr>
          <w:rFonts w:ascii="Arial" w:hAnsi="Arial" w:cs="Arial"/>
        </w:rPr>
        <w:t>this result</w:t>
      </w:r>
      <w:r w:rsidR="00150176" w:rsidRPr="00AB409B">
        <w:rPr>
          <w:rFonts w:ascii="Arial" w:hAnsi="Arial" w:cs="Arial"/>
        </w:rPr>
        <w:t>,</w:t>
      </w:r>
      <w:r w:rsidR="005F1068" w:rsidRPr="00AB409B">
        <w:rPr>
          <w:rFonts w:ascii="Arial" w:hAnsi="Arial" w:cs="Arial"/>
        </w:rPr>
        <w:t xml:space="preserve"> we </w:t>
      </w:r>
      <w:r w:rsidR="00CA4B0E" w:rsidRPr="00AB409B">
        <w:rPr>
          <w:rFonts w:ascii="Arial" w:hAnsi="Arial" w:cs="Arial"/>
        </w:rPr>
        <w:t>anticipate that</w:t>
      </w:r>
      <w:r w:rsidR="005F1068" w:rsidRPr="00AB409B">
        <w:rPr>
          <w:rFonts w:ascii="Arial" w:hAnsi="Arial" w:cs="Arial"/>
        </w:rPr>
        <w:t xml:space="preserve"> PCSK9 inhibitors will be </w:t>
      </w:r>
      <w:r w:rsidR="00150176" w:rsidRPr="00AB409B">
        <w:rPr>
          <w:rFonts w:ascii="Arial" w:hAnsi="Arial" w:cs="Arial"/>
        </w:rPr>
        <w:t xml:space="preserve">found </w:t>
      </w:r>
      <w:r w:rsidR="00B737D8" w:rsidRPr="00AB409B">
        <w:rPr>
          <w:rFonts w:ascii="Arial" w:hAnsi="Arial" w:cs="Arial"/>
        </w:rPr>
        <w:t xml:space="preserve">to </w:t>
      </w:r>
      <w:r w:rsidR="00A86F22" w:rsidRPr="00AB409B">
        <w:rPr>
          <w:rFonts w:ascii="Arial" w:hAnsi="Arial" w:cs="Arial"/>
        </w:rPr>
        <w:t>have</w:t>
      </w:r>
      <w:r w:rsidR="00B737D8" w:rsidRPr="00AB409B">
        <w:rPr>
          <w:rFonts w:ascii="Arial" w:hAnsi="Arial" w:cs="Arial"/>
        </w:rPr>
        <w:t xml:space="preserve"> an </w:t>
      </w:r>
      <w:r w:rsidR="005F1068" w:rsidRPr="00AB409B">
        <w:rPr>
          <w:rFonts w:ascii="Arial" w:hAnsi="Arial" w:cs="Arial"/>
        </w:rPr>
        <w:t>all-cause mortality benefit</w:t>
      </w:r>
      <w:r w:rsidR="00CA4B0E" w:rsidRPr="00AB409B">
        <w:rPr>
          <w:rFonts w:ascii="Arial" w:hAnsi="Arial" w:cs="Arial"/>
        </w:rPr>
        <w:t xml:space="preserve"> as more </w:t>
      </w:r>
      <w:r w:rsidR="00211E78" w:rsidRPr="00AB409B">
        <w:rPr>
          <w:rFonts w:ascii="Arial" w:hAnsi="Arial" w:cs="Arial"/>
        </w:rPr>
        <w:t>mortality</w:t>
      </w:r>
      <w:r w:rsidR="00857D2C" w:rsidRPr="00AB409B">
        <w:rPr>
          <w:rFonts w:ascii="Arial" w:hAnsi="Arial" w:cs="Arial"/>
        </w:rPr>
        <w:t xml:space="preserve"> data</w:t>
      </w:r>
      <w:r w:rsidR="00211E78" w:rsidRPr="00AB409B">
        <w:rPr>
          <w:rFonts w:ascii="Arial" w:hAnsi="Arial" w:cs="Arial"/>
        </w:rPr>
        <w:t xml:space="preserve"> </w:t>
      </w:r>
      <w:r w:rsidR="00CA4B0E" w:rsidRPr="00AB409B">
        <w:rPr>
          <w:rFonts w:ascii="Arial" w:hAnsi="Arial" w:cs="Arial"/>
        </w:rPr>
        <w:t>accrue</w:t>
      </w:r>
      <w:r w:rsidR="00857D2C" w:rsidRPr="00AB409B">
        <w:rPr>
          <w:rFonts w:ascii="Arial" w:hAnsi="Arial" w:cs="Arial"/>
        </w:rPr>
        <w:t>s</w:t>
      </w:r>
      <w:r w:rsidR="005F1068" w:rsidRPr="00AB409B">
        <w:rPr>
          <w:rFonts w:ascii="Arial" w:hAnsi="Arial" w:cs="Arial"/>
        </w:rPr>
        <w:t xml:space="preserve">. </w:t>
      </w:r>
      <w:r w:rsidR="00EA2C53" w:rsidRPr="00AB409B">
        <w:rPr>
          <w:rFonts w:ascii="Arial" w:hAnsi="Arial" w:cs="Arial"/>
        </w:rPr>
        <w:t>This</w:t>
      </w:r>
      <w:r w:rsidR="009B6D09" w:rsidRPr="00AB409B">
        <w:rPr>
          <w:rFonts w:ascii="Arial" w:hAnsi="Arial" w:cs="Arial"/>
        </w:rPr>
        <w:t xml:space="preserve"> </w:t>
      </w:r>
      <w:r w:rsidR="00857D2C" w:rsidRPr="00AB409B">
        <w:rPr>
          <w:rFonts w:ascii="Arial" w:hAnsi="Arial" w:cs="Arial"/>
        </w:rPr>
        <w:t>prediction</w:t>
      </w:r>
      <w:r w:rsidR="00EA2C53" w:rsidRPr="00AB409B">
        <w:rPr>
          <w:rFonts w:ascii="Arial" w:hAnsi="Arial" w:cs="Arial"/>
        </w:rPr>
        <w:t xml:space="preserve"> assumes no </w:t>
      </w:r>
      <w:r w:rsidR="00CA4B0E" w:rsidRPr="00AB409B">
        <w:rPr>
          <w:rFonts w:ascii="Arial" w:hAnsi="Arial" w:cs="Arial"/>
        </w:rPr>
        <w:t>substantial</w:t>
      </w:r>
      <w:r w:rsidR="00EA2C53" w:rsidRPr="00AB409B">
        <w:rPr>
          <w:rFonts w:ascii="Arial" w:hAnsi="Arial" w:cs="Arial"/>
        </w:rPr>
        <w:t xml:space="preserve"> off-target effects of PCSK9 inhibitors</w:t>
      </w:r>
      <w:r w:rsidR="009B6D09" w:rsidRPr="00AB409B">
        <w:rPr>
          <w:rFonts w:ascii="Arial" w:hAnsi="Arial" w:cs="Arial"/>
        </w:rPr>
        <w:t xml:space="preserve"> on mortality</w:t>
      </w:r>
      <w:r w:rsidR="00EA2C53" w:rsidRPr="00AB409B">
        <w:rPr>
          <w:rFonts w:ascii="Arial" w:hAnsi="Arial" w:cs="Arial"/>
        </w:rPr>
        <w:t xml:space="preserve">, </w:t>
      </w:r>
      <w:r w:rsidR="005F132B" w:rsidRPr="00AB409B">
        <w:rPr>
          <w:rFonts w:ascii="Arial" w:hAnsi="Arial" w:cs="Arial"/>
        </w:rPr>
        <w:t xml:space="preserve">consistent with </w:t>
      </w:r>
      <w:r w:rsidR="00EA2C53" w:rsidRPr="00AB409B">
        <w:rPr>
          <w:rFonts w:ascii="Arial" w:hAnsi="Arial" w:cs="Arial"/>
        </w:rPr>
        <w:t xml:space="preserve">network meta-analyses </w:t>
      </w:r>
      <w:r w:rsidR="005F132B" w:rsidRPr="00AB409B">
        <w:rPr>
          <w:rFonts w:ascii="Arial" w:hAnsi="Arial" w:cs="Arial"/>
        </w:rPr>
        <w:t xml:space="preserve">that </w:t>
      </w:r>
      <w:r w:rsidR="00EA2C53" w:rsidRPr="00AB409B">
        <w:rPr>
          <w:rFonts w:ascii="Arial" w:hAnsi="Arial" w:cs="Arial"/>
        </w:rPr>
        <w:t>have not found any signal for such an effect</w:t>
      </w:r>
      <w:r w:rsidR="00EA2C53" w:rsidRPr="00AB409B">
        <w:rPr>
          <w:rFonts w:ascii="Arial" w:hAnsi="Arial" w:cs="Arial"/>
        </w:rPr>
        <w:fldChar w:fldCharType="begin" w:fldLock="1"/>
      </w:r>
      <w:r w:rsidR="00311C8F">
        <w:rPr>
          <w:rFonts w:ascii="Arial" w:hAnsi="Arial" w:cs="Arial"/>
        </w:rPr>
        <w:instrText>ADDIN CSL_CITATION {"citationItems":[{"id":"ITEM-1","itemData":{"DOI":"10.1161/JAHA.116.005367","ISSN":"20479980","abstract":"Background-The proprotein convertase subtilisin/kexin type 9 (PCSK9) inhibitors evolocumab and alirocumab substantially reduce low-density lipoprotein cholesterol (LDL-C) when added to statin therapy in patients who need additional LDL-C reduction. Methods and Results-We conducted a systematic review and network meta-analysis of randomized trials of lipid-lowering therapies from database inception through August 2016 (45 058 records retrieved). We found 69 trials of lipid-lowering therapies that enrolled patients requiring further LDL-C reduction while on maximally tolerated medium- or high-intensity statin, of which 15 could be relevant for inclusion in LDL-C reduction networks with evolocumab, alirocumab, ezetimibe, and placebo as treatment arms. PCSK9 inhibitors significantly reduced LDL-C by 54% to 74% versus placebo and 26% to 46% versus ezetimibe. There were significant treatment differences for evolocumab 140 mg every 2 weeks at the mean of weeks 10 and 12 versus placebo (-74.1%; 95% credible interval -79.81% to -68.58%), alirocumab 75 mg (-20.03%; 95% credible interval -27.32% to -12.96%), and alirocumab 150 mg (-13.63%; 95% credible interval -22.43% to -5.33%) at ≥12 weeks. Treatment differences were similar in direction and magnitude for PCSK9 inhibitor monthly dosing. Adverse events were similar between PCSK9 inhibitors and control. Rates of adverse events were similar between PCSK9 inhibitors versus placebo or ezetimibe. Conclusions-PCSK9 inhibitors added to medium- to high-intensity statin therapy significantly reduce LDL-C in patients requiring further LDL-C reduction. The network meta-analysis showed a significant treatment difference in LDL-C reduction for evolocumab versus alirocumab.","author":[{"dropping-particle":"","family":"Toth","given":"Peter P.","non-dropping-particle":"","parse-names":false,"suffix":""},{"dropping-particle":"","family":"Worthy","given":"Gillian","non-dropping-particle":"","parse-names":false,"suffix":""},{"dropping-particle":"","family":"Gandra","given":"Shravanthi R.","non-dropping-particle":"","parse-names":false,"suffix":""},{"dropping-particle":"","family":"Sattar","given":"Naveed","non-dropping-particle":"","parse-names":false,"suffix":""},{"dropping-particle":"","family":"Bray","given":"Sarah","non-dropping-particle":"","parse-names":false,"suffix":""},{"dropping-particle":"","family":"Cheng","given":"Lung I.","non-dropping-particle":"","parse-names":false,"suffix":""},{"dropping-particle":"","family":"Bridges","given":"Ian","non-dropping-particle":"","parse-names":false,"suffix":""},{"dropping-particle":"","family":"Worth","given":"Gavin M.","non-dropping-particle":"","parse-names":false,"suffix":""},{"dropping-particle":"","family":"Dent","given":"Ricardo","non-dropping-particle":"","parse-names":false,"suffix":""},{"dropping-particle":"","family":"Forbes","given":"Carol A.","non-dropping-particle":"","parse-names":false,"suffix":""},{"dropping-particle":"","family":"Deshpande","given":"Sohan","non-dropping-particle":"","parse-names":false,"suffix":""},{"dropping-particle":"","family":"Ross","given":"Janine","non-dropping-particle":"","parse-names":false,"suffix":""},{"dropping-particle":"","family":"Kleijnen","given":"Jos","non-dropping-particle":"","parse-names":false,"suffix":""},{"dropping-particle":"","family":"Stroes","given":"Erik S.G.","non-dropping-particle":"","parse-names":false,"suffix":""}],"container-title":"Journal of the American Heart Association","id":"ITEM-1","issue":"10","issued":{"date-parts":[["2017"]]},"title":"Systematic review and network meta-analysis on the efficacy of evolocumab and other therapies for the management of lipid levels in hyperlipidemia","type":"article-journal","volume":"6"},"uris":["http://www.mendeley.com/documents/?uuid=dd186424-9bf7-48c9-9a58-5d5a3b97bd3d"]}],"mendeley":{"formattedCitation":"&lt;sup&gt;48&lt;/sup&gt;","plainTextFormattedCitation":"48","previouslyFormattedCitation":"&lt;sup&gt;47&lt;/sup&gt;"},"properties":{"noteIndex":0},"schema":"https://github.com/citation-style-language/schema/raw/master/csl-citation.json"}</w:instrText>
      </w:r>
      <w:r w:rsidR="00EA2C53" w:rsidRPr="00AB409B">
        <w:rPr>
          <w:rFonts w:ascii="Arial" w:hAnsi="Arial" w:cs="Arial"/>
        </w:rPr>
        <w:fldChar w:fldCharType="separate"/>
      </w:r>
      <w:r w:rsidR="00311C8F" w:rsidRPr="00311C8F">
        <w:rPr>
          <w:rFonts w:ascii="Arial" w:hAnsi="Arial" w:cs="Arial"/>
          <w:noProof/>
          <w:vertAlign w:val="superscript"/>
        </w:rPr>
        <w:t>48</w:t>
      </w:r>
      <w:r w:rsidR="00EA2C53" w:rsidRPr="00AB409B">
        <w:rPr>
          <w:rFonts w:ascii="Arial" w:hAnsi="Arial" w:cs="Arial"/>
        </w:rPr>
        <w:fldChar w:fldCharType="end"/>
      </w:r>
      <w:r w:rsidR="00EA2C53" w:rsidRPr="00AB409B">
        <w:rPr>
          <w:rFonts w:ascii="Arial" w:hAnsi="Arial" w:cs="Arial"/>
        </w:rPr>
        <w:t xml:space="preserve">. </w:t>
      </w:r>
      <w:r w:rsidR="00010C7B" w:rsidRPr="00AB409B">
        <w:rPr>
          <w:rFonts w:ascii="Arial" w:hAnsi="Arial" w:cs="Arial"/>
        </w:rPr>
        <w:t>The</w:t>
      </w:r>
      <w:r w:rsidR="00EE3C73" w:rsidRPr="00AB409B">
        <w:rPr>
          <w:rFonts w:ascii="Arial" w:hAnsi="Arial" w:cs="Arial"/>
        </w:rPr>
        <w:t xml:space="preserve"> </w:t>
      </w:r>
      <w:r w:rsidR="00857D2C" w:rsidRPr="00AB409B">
        <w:rPr>
          <w:rFonts w:ascii="Arial" w:hAnsi="Arial" w:cs="Arial"/>
        </w:rPr>
        <w:t xml:space="preserve">deleterious </w:t>
      </w:r>
      <w:r w:rsidR="00010C7B" w:rsidRPr="00AB409B">
        <w:rPr>
          <w:rFonts w:ascii="Arial" w:hAnsi="Arial" w:cs="Arial"/>
        </w:rPr>
        <w:t xml:space="preserve">point estimates </w:t>
      </w:r>
      <w:r w:rsidR="00EE3C73" w:rsidRPr="00AB409B">
        <w:rPr>
          <w:rFonts w:ascii="Arial" w:hAnsi="Arial" w:cs="Arial"/>
        </w:rPr>
        <w:t xml:space="preserve">of </w:t>
      </w:r>
      <w:r w:rsidR="00DA4E5E" w:rsidRPr="00AB409B">
        <w:rPr>
          <w:rFonts w:ascii="Arial" w:hAnsi="Arial" w:cs="Arial"/>
        </w:rPr>
        <w:t xml:space="preserve">higher </w:t>
      </w:r>
      <w:r w:rsidR="00EE3C73" w:rsidRPr="00AB409B">
        <w:rPr>
          <w:rFonts w:ascii="Arial" w:hAnsi="Arial" w:cs="Arial"/>
        </w:rPr>
        <w:t>LDL-c</w:t>
      </w:r>
      <w:r w:rsidR="00DA4E5E" w:rsidRPr="00AB409B">
        <w:rPr>
          <w:rFonts w:ascii="Arial" w:hAnsi="Arial" w:cs="Arial"/>
        </w:rPr>
        <w:t xml:space="preserve"> on lifespan</w:t>
      </w:r>
      <w:r w:rsidR="0009380D" w:rsidRPr="00AB409B">
        <w:rPr>
          <w:rFonts w:ascii="Arial" w:hAnsi="Arial" w:cs="Arial"/>
        </w:rPr>
        <w:t xml:space="preserve"> </w:t>
      </w:r>
      <w:r w:rsidR="002863C6">
        <w:rPr>
          <w:rFonts w:ascii="Arial" w:hAnsi="Arial" w:cs="Arial"/>
        </w:rPr>
        <w:t>estimated</w:t>
      </w:r>
      <w:r w:rsidR="0009380D" w:rsidRPr="00AB409B">
        <w:rPr>
          <w:rFonts w:ascii="Arial" w:hAnsi="Arial" w:cs="Arial"/>
        </w:rPr>
        <w:t xml:space="preserve"> </w:t>
      </w:r>
      <w:r w:rsidR="002863C6">
        <w:rPr>
          <w:rFonts w:ascii="Arial" w:hAnsi="Arial" w:cs="Arial"/>
        </w:rPr>
        <w:t>using</w:t>
      </w:r>
      <w:r w:rsidR="0009380D" w:rsidRPr="00AB409B">
        <w:rPr>
          <w:rFonts w:ascii="Arial" w:hAnsi="Arial" w:cs="Arial"/>
        </w:rPr>
        <w:t xml:space="preserve"> the</w:t>
      </w:r>
      <w:r w:rsidR="00713836" w:rsidRPr="00AB409B">
        <w:rPr>
          <w:rFonts w:ascii="Arial" w:hAnsi="Arial" w:cs="Arial"/>
        </w:rPr>
        <w:t xml:space="preserve"> </w:t>
      </w:r>
      <w:r w:rsidR="00713836" w:rsidRPr="00AB409B">
        <w:rPr>
          <w:rFonts w:ascii="Arial" w:hAnsi="Arial" w:cs="Arial"/>
          <w:i/>
        </w:rPr>
        <w:t>HMGCR</w:t>
      </w:r>
      <w:r w:rsidR="00713836" w:rsidRPr="00AB409B">
        <w:rPr>
          <w:rFonts w:ascii="Arial" w:hAnsi="Arial" w:cs="Arial"/>
        </w:rPr>
        <w:t xml:space="preserve"> and </w:t>
      </w:r>
      <w:r w:rsidR="00713836" w:rsidRPr="00AB409B">
        <w:rPr>
          <w:rFonts w:ascii="Arial" w:hAnsi="Arial" w:cs="Arial"/>
          <w:i/>
        </w:rPr>
        <w:t>NPC1L1</w:t>
      </w:r>
      <w:r w:rsidR="00713836" w:rsidRPr="00AB409B">
        <w:rPr>
          <w:rFonts w:ascii="Arial" w:hAnsi="Arial" w:cs="Arial"/>
        </w:rPr>
        <w:t xml:space="preserve"> </w:t>
      </w:r>
      <w:del w:id="309" w:author="Daghlas, Iyas" w:date="2021-02-14T23:00:00Z">
        <w:r w:rsidR="0009380D" w:rsidRPr="00AB409B" w:rsidDel="00C42F5A">
          <w:rPr>
            <w:rFonts w:ascii="Arial" w:hAnsi="Arial" w:cs="Arial"/>
          </w:rPr>
          <w:delText xml:space="preserve">instruments </w:delText>
        </w:r>
      </w:del>
      <w:ins w:id="310" w:author="Daghlas, Iyas" w:date="2021-02-14T23:00:00Z">
        <w:r w:rsidR="00C42F5A">
          <w:rPr>
            <w:rFonts w:ascii="Arial" w:hAnsi="Arial" w:cs="Arial"/>
          </w:rPr>
          <w:t>genetic proxies</w:t>
        </w:r>
        <w:r w:rsidR="00C42F5A" w:rsidRPr="00AB409B">
          <w:rPr>
            <w:rFonts w:ascii="Arial" w:hAnsi="Arial" w:cs="Arial"/>
          </w:rPr>
          <w:t xml:space="preserve"> </w:t>
        </w:r>
      </w:ins>
      <w:r w:rsidR="00857D2C" w:rsidRPr="00AB409B">
        <w:rPr>
          <w:rFonts w:ascii="Arial" w:hAnsi="Arial" w:cs="Arial"/>
        </w:rPr>
        <w:t>were</w:t>
      </w:r>
      <w:r w:rsidR="0009380D" w:rsidRPr="00AB409B">
        <w:rPr>
          <w:rFonts w:ascii="Arial" w:hAnsi="Arial" w:cs="Arial"/>
        </w:rPr>
        <w:t xml:space="preserve"> not significant</w:t>
      </w:r>
      <w:r w:rsidR="0051770F" w:rsidRPr="00AB409B">
        <w:rPr>
          <w:rFonts w:ascii="Arial" w:hAnsi="Arial" w:cs="Arial"/>
        </w:rPr>
        <w:t xml:space="preserve">, </w:t>
      </w:r>
      <w:r w:rsidR="00010C7B" w:rsidRPr="00AB409B">
        <w:rPr>
          <w:rFonts w:ascii="Arial" w:hAnsi="Arial" w:cs="Arial"/>
        </w:rPr>
        <w:t>but were underpowered as evidenced by the wide confidence intervals</w:t>
      </w:r>
      <w:r w:rsidR="000D7445">
        <w:rPr>
          <w:rFonts w:ascii="Arial" w:hAnsi="Arial" w:cs="Arial"/>
        </w:rPr>
        <w:t>.</w:t>
      </w:r>
    </w:p>
    <w:p w14:paraId="6E2518CF" w14:textId="77777777" w:rsidR="00E80F32" w:rsidRPr="00AB409B" w:rsidRDefault="00E80F32" w:rsidP="0009380D">
      <w:pPr>
        <w:spacing w:line="480" w:lineRule="auto"/>
        <w:rPr>
          <w:rFonts w:ascii="Arial" w:hAnsi="Arial" w:cs="Arial"/>
        </w:rPr>
      </w:pPr>
    </w:p>
    <w:p w14:paraId="2F7F0620" w14:textId="17E03168" w:rsidR="00E80F32" w:rsidRPr="00AB409B" w:rsidRDefault="00E80F32" w:rsidP="0009380D">
      <w:pPr>
        <w:spacing w:line="480" w:lineRule="auto"/>
        <w:rPr>
          <w:rFonts w:ascii="Arial" w:hAnsi="Arial" w:cs="Arial"/>
        </w:rPr>
      </w:pPr>
      <w:r w:rsidRPr="00AB409B">
        <w:rPr>
          <w:rFonts w:ascii="Arial" w:hAnsi="Arial" w:cs="Arial"/>
        </w:rPr>
        <w:t xml:space="preserve">As the </w:t>
      </w:r>
      <w:r w:rsidR="009B1E44" w:rsidRPr="00AB409B">
        <w:rPr>
          <w:rFonts w:ascii="Arial" w:hAnsi="Arial" w:cs="Arial"/>
        </w:rPr>
        <w:t xml:space="preserve">estimated effect </w:t>
      </w:r>
      <w:r w:rsidRPr="00AB409B">
        <w:rPr>
          <w:rFonts w:ascii="Arial" w:hAnsi="Arial" w:cs="Arial"/>
        </w:rPr>
        <w:t xml:space="preserve">in MR </w:t>
      </w:r>
      <w:r w:rsidR="00857D2C" w:rsidRPr="00AB409B">
        <w:rPr>
          <w:rFonts w:ascii="Arial" w:hAnsi="Arial" w:cs="Arial"/>
        </w:rPr>
        <w:t>is</w:t>
      </w:r>
      <w:r w:rsidRPr="00AB409B">
        <w:rPr>
          <w:rFonts w:ascii="Arial" w:hAnsi="Arial" w:cs="Arial"/>
        </w:rPr>
        <w:t xml:space="preserve"> </w:t>
      </w:r>
      <w:r w:rsidR="00857D2C" w:rsidRPr="00AB409B">
        <w:rPr>
          <w:rFonts w:ascii="Arial" w:hAnsi="Arial" w:cs="Arial"/>
        </w:rPr>
        <w:t>most appropriately</w:t>
      </w:r>
      <w:r w:rsidRPr="00AB409B">
        <w:rPr>
          <w:rFonts w:ascii="Arial" w:hAnsi="Arial" w:cs="Arial"/>
        </w:rPr>
        <w:t xml:space="preserve"> compared to the effect of adherence to a lifelong intervention on a given outcome, the point estimate</w:t>
      </w:r>
      <w:r w:rsidR="00CA4B0E" w:rsidRPr="00AB409B">
        <w:rPr>
          <w:rFonts w:ascii="Arial" w:hAnsi="Arial" w:cs="Arial"/>
        </w:rPr>
        <w:t>s</w:t>
      </w:r>
      <w:r w:rsidRPr="00AB409B">
        <w:rPr>
          <w:rFonts w:ascii="Arial" w:hAnsi="Arial" w:cs="Arial"/>
        </w:rPr>
        <w:t xml:space="preserve"> we report </w:t>
      </w:r>
      <w:r w:rsidR="005F132B" w:rsidRPr="00AB409B">
        <w:rPr>
          <w:rFonts w:ascii="Arial" w:hAnsi="Arial" w:cs="Arial"/>
        </w:rPr>
        <w:t xml:space="preserve">should not be extrapolated to </w:t>
      </w:r>
      <w:del w:id="311" w:author="Daghlas, Iyas" w:date="2021-02-14T22:58:00Z">
        <w:r w:rsidR="005F132B" w:rsidRPr="00AB409B" w:rsidDel="00C42F5A">
          <w:rPr>
            <w:rFonts w:ascii="Arial" w:hAnsi="Arial" w:cs="Arial"/>
          </w:rPr>
          <w:delText>assume</w:delText>
        </w:r>
        <w:r w:rsidRPr="00AB409B" w:rsidDel="00C42F5A">
          <w:rPr>
            <w:rFonts w:ascii="Arial" w:hAnsi="Arial" w:cs="Arial"/>
          </w:rPr>
          <w:delText xml:space="preserve"> </w:delText>
        </w:r>
      </w:del>
      <w:ins w:id="312" w:author="Daghlas, Iyas" w:date="2021-02-14T22:58:00Z">
        <w:r w:rsidR="00C42F5A">
          <w:rPr>
            <w:rFonts w:ascii="Arial" w:hAnsi="Arial" w:cs="Arial"/>
          </w:rPr>
          <w:t>predict</w:t>
        </w:r>
        <w:r w:rsidR="00C42F5A" w:rsidRPr="00AB409B">
          <w:rPr>
            <w:rFonts w:ascii="Arial" w:hAnsi="Arial" w:cs="Arial"/>
          </w:rPr>
          <w:t xml:space="preserve"> </w:t>
        </w:r>
      </w:ins>
      <w:r w:rsidRPr="00AB409B">
        <w:rPr>
          <w:rFonts w:ascii="Arial" w:hAnsi="Arial" w:cs="Arial"/>
        </w:rPr>
        <w:t xml:space="preserve">the effect of LDL-c lowering on lifespan </w:t>
      </w:r>
      <w:del w:id="313" w:author="Daghlas, Iyas" w:date="2021-02-14T22:59:00Z">
        <w:r w:rsidRPr="00AB409B" w:rsidDel="00C42F5A">
          <w:rPr>
            <w:rFonts w:ascii="Arial" w:hAnsi="Arial" w:cs="Arial"/>
          </w:rPr>
          <w:delText>in the general population</w:delText>
        </w:r>
      </w:del>
      <w:ins w:id="314" w:author="Daghlas, Iyas" w:date="2021-02-14T22:59:00Z">
        <w:r w:rsidR="00C42F5A">
          <w:rPr>
            <w:rFonts w:ascii="Arial" w:hAnsi="Arial" w:cs="Arial"/>
          </w:rPr>
          <w:t>from a shorter-term clinical intervention</w:t>
        </w:r>
      </w:ins>
      <w:r w:rsidRPr="00AB409B">
        <w:rPr>
          <w:rFonts w:ascii="Arial" w:hAnsi="Arial" w:cs="Arial"/>
        </w:rPr>
        <w:t xml:space="preserve">. An analogous </w:t>
      </w:r>
      <w:del w:id="315" w:author="Daghlas, Iyas" w:date="2021-02-14T22:59:00Z">
        <w:r w:rsidRPr="00AB409B" w:rsidDel="00C42F5A">
          <w:rPr>
            <w:rFonts w:ascii="Arial" w:hAnsi="Arial" w:cs="Arial"/>
          </w:rPr>
          <w:delText xml:space="preserve">clinical </w:delText>
        </w:r>
      </w:del>
      <w:r w:rsidRPr="00AB409B">
        <w:rPr>
          <w:rFonts w:ascii="Arial" w:hAnsi="Arial" w:cs="Arial"/>
        </w:rPr>
        <w:t xml:space="preserve">intervention would require long-term adherence to LDL-c lowering therapies, </w:t>
      </w:r>
      <w:r w:rsidR="00857D2C" w:rsidRPr="00AB409B">
        <w:rPr>
          <w:rFonts w:ascii="Arial" w:hAnsi="Arial" w:cs="Arial"/>
        </w:rPr>
        <w:t xml:space="preserve">and widespread uptake of such an intervention </w:t>
      </w:r>
      <w:r w:rsidRPr="00AB409B">
        <w:rPr>
          <w:rFonts w:ascii="Arial" w:hAnsi="Arial" w:cs="Arial"/>
        </w:rPr>
        <w:t xml:space="preserve">may be limited by side effects and </w:t>
      </w:r>
      <w:r w:rsidR="00857D2C" w:rsidRPr="00AB409B">
        <w:rPr>
          <w:rFonts w:ascii="Arial" w:hAnsi="Arial" w:cs="Arial"/>
        </w:rPr>
        <w:t>pill burden</w:t>
      </w:r>
      <w:r w:rsidRPr="00AB409B">
        <w:rPr>
          <w:rFonts w:ascii="Arial" w:hAnsi="Arial" w:cs="Arial"/>
        </w:rPr>
        <w:fldChar w:fldCharType="begin" w:fldLock="1"/>
      </w:r>
      <w:r w:rsidR="00311C8F">
        <w:rPr>
          <w:rFonts w:ascii="Arial" w:hAnsi="Arial" w:cs="Arial"/>
        </w:rPr>
        <w:instrText>ADDIN CSL_CITATION {"citationItems":[{"id":"ITEM-1","itemData":{"DOI":"10.1016/j.jacc.2016.02.071","ISSN":"15583597","abstract":"Hydroxy-methyl-glutaryl-coenzyme A (HMG-CoA) reductase inhibitors or statins are well tolerated, but associated with various statin-associated symptoms (SAS), including statin-associated muscle symptoms (SAMS), diabetes mellitus (DM), and central nervous system complaints. These are \"statin-associated symptoms\" because they are rare in clinical trials, making their causative relationship to statins unclear. SAS are, nevertheless, important because they prompt dose reduction or discontinuation of these life-saving mediations. SAMS is the most frequent SAS, and mild myalgia may affect 5% to 10% of statin users. Clinically important muscle symptoms, including rhabdomyolysis and statin-induced necrotizing autoimmune myopathy (SINAM), are rare. Antibodies against HMG-CoA reductase apparently provoke SINAM. Good evidence links statins to DM, but evidence linking statins to other SAS is largely anecdotal. Management of SAS requires making the possible diagnosis, altering or discontinuing the statin treatment, and using alternative lipid-lowering therapy.","author":[{"dropping-particle":"","family":"Thompson","given":"Paul D.","non-dropping-particle":"","parse-names":false,"suffix":""},{"dropping-particle":"","family":"Panza","given":"Gregory","non-dropping-particle":"","parse-names":false,"suffix":""},{"dropping-particle":"","family":"Zaleski","given":"Amanda","non-dropping-particle":"","parse-names":false,"suffix":""},{"dropping-particle":"","family":"Taylor","given":"Beth","non-dropping-particle":"","parse-names":false,"suffix":""}],"container-title":"Journal of the American College of Cardiology","id":"ITEM-1","issue":"20","issued":{"date-parts":[["2016"]]},"page":"2395-2410","title":"Statin-associated side effects","type":"article-journal","volume":"67"},"uris":["http://www.mendeley.com/documents/?uuid=8ed39f37-6e3f-4c9e-a5fd-1f494c5f4d16"]}],"mendeley":{"formattedCitation":"&lt;sup&gt;49&lt;/sup&gt;","plainTextFormattedCitation":"49","previouslyFormattedCitation":"&lt;sup&gt;48&lt;/sup&gt;"},"properties":{"noteIndex":0},"schema":"https://github.com/citation-style-language/schema/raw/master/csl-citation.json"}</w:instrText>
      </w:r>
      <w:r w:rsidRPr="00AB409B">
        <w:rPr>
          <w:rFonts w:ascii="Arial" w:hAnsi="Arial" w:cs="Arial"/>
        </w:rPr>
        <w:fldChar w:fldCharType="separate"/>
      </w:r>
      <w:r w:rsidR="00311C8F" w:rsidRPr="00311C8F">
        <w:rPr>
          <w:rFonts w:ascii="Arial" w:hAnsi="Arial" w:cs="Arial"/>
          <w:noProof/>
          <w:vertAlign w:val="superscript"/>
        </w:rPr>
        <w:t>49</w:t>
      </w:r>
      <w:r w:rsidRPr="00AB409B">
        <w:rPr>
          <w:rFonts w:ascii="Arial" w:hAnsi="Arial" w:cs="Arial"/>
        </w:rPr>
        <w:fldChar w:fldCharType="end"/>
      </w:r>
      <w:r w:rsidR="0012672C" w:rsidRPr="00AB409B">
        <w:rPr>
          <w:rFonts w:ascii="Arial" w:hAnsi="Arial" w:cs="Arial"/>
          <w:vertAlign w:val="superscript"/>
        </w:rPr>
        <w:t>,</w:t>
      </w:r>
      <w:r w:rsidR="0012672C" w:rsidRPr="00AB409B">
        <w:rPr>
          <w:rFonts w:ascii="Arial" w:hAnsi="Arial" w:cs="Arial"/>
          <w:vertAlign w:val="superscript"/>
        </w:rPr>
        <w:fldChar w:fldCharType="begin" w:fldLock="1"/>
      </w:r>
      <w:r w:rsidR="00311C8F">
        <w:rPr>
          <w:rFonts w:ascii="Arial" w:hAnsi="Arial" w:cs="Arial"/>
          <w:vertAlign w:val="superscript"/>
        </w:rPr>
        <w:instrText>ADDIN CSL_CITATION {"citationItems":[{"id":"ITEM-1","itemData":{"DOI":"10.2147/VHRM.S158641","abstract":"Poor adherence to statin therapy is linked to significantly increased risk of cardio-vascular events and death. Unfortunately, adherence to statins is far from optimal. This is an alarming concern for patients prescribed potentially life-saving cholesterol-lowering medication, especially for those at high risk of cardiovascular events. Research on statin adherence has only recently garnered broader attention; hence, major reasons unique to adherence to statin therapy need to be identified as well as suggestions for countermeasures. An integrated approach to minimizing barriers and enhancing facilitation at the levels of the patient, provider, and health system can help address adherence issues. Health care professionals including physicians, pharmacists, and nurses have an obligation to improve patient adherence, as routine care. In order to achieve sustained results, a multifaceted approach is indispensable.","author":[{"dropping-particle":"","family":"Lansberg","given":"Peter","non-dropping-particle":"","parse-names":false,"suffix":""},{"dropping-particle":"","family":"Lee","given":"Andre","non-dropping-particle":"","parse-names":false,"suffix":""},{"dropping-particle":"","family":"Lee","given":"Zhen-Vin","non-dropping-particle":"","parse-names":false,"suffix":""},{"dropping-particle":"","family":"Subramaniam","given":"Kannan","non-dropping-particle":"","parse-names":false,"suffix":""},{"dropping-particle":"","family":"Setia","given":"Sajita","non-dropping-particle":"","parse-names":false,"suffix":""}],"container-title":"Vascular Health and Risk Management","id":"ITEM-1","issued":{"date-parts":[["2018"]]},"page":"14-91","title":"Vascular Health and Risk Management Dovepress Nonadherence to statins: individualized intervention strategies outside the pill box","type":"article-journal"},"uris":["http://www.mendeley.com/documents/?uuid=1f316dfa-f90a-4451-8d1e-82fc1e1dcf61"]}],"mendeley":{"formattedCitation":"&lt;sup&gt;50&lt;/sup&gt;","plainTextFormattedCitation":"50","previouslyFormattedCitation":"&lt;sup&gt;49&lt;/sup&gt;"},"properties":{"noteIndex":0},"schema":"https://github.com/citation-style-language/schema/raw/master/csl-citation.json"}</w:instrText>
      </w:r>
      <w:r w:rsidR="0012672C" w:rsidRPr="00AB409B">
        <w:rPr>
          <w:rFonts w:ascii="Arial" w:hAnsi="Arial" w:cs="Arial"/>
          <w:vertAlign w:val="superscript"/>
        </w:rPr>
        <w:fldChar w:fldCharType="separate"/>
      </w:r>
      <w:r w:rsidR="00311C8F" w:rsidRPr="00311C8F">
        <w:rPr>
          <w:rFonts w:ascii="Arial" w:hAnsi="Arial" w:cs="Arial"/>
          <w:noProof/>
          <w:vertAlign w:val="superscript"/>
        </w:rPr>
        <w:t>50</w:t>
      </w:r>
      <w:r w:rsidR="0012672C" w:rsidRPr="00AB409B">
        <w:rPr>
          <w:rFonts w:ascii="Arial" w:hAnsi="Arial" w:cs="Arial"/>
          <w:vertAlign w:val="superscript"/>
        </w:rPr>
        <w:fldChar w:fldCharType="end"/>
      </w:r>
      <w:r w:rsidRPr="00AB409B">
        <w:rPr>
          <w:rFonts w:ascii="Arial" w:hAnsi="Arial" w:cs="Arial"/>
        </w:rPr>
        <w:t xml:space="preserve">. The </w:t>
      </w:r>
      <w:r w:rsidR="00AB409B" w:rsidRPr="00AB409B">
        <w:rPr>
          <w:rFonts w:ascii="Arial" w:hAnsi="Arial" w:cs="Arial"/>
        </w:rPr>
        <w:t xml:space="preserve">development </w:t>
      </w:r>
      <w:r w:rsidRPr="00AB409B">
        <w:rPr>
          <w:rFonts w:ascii="Arial" w:hAnsi="Arial" w:cs="Arial"/>
        </w:rPr>
        <w:t>of novel, long-acting LDL-c lowering agents with infrequent dosing schedules may improve long-term adherence</w:t>
      </w:r>
      <w:r w:rsidRPr="00AB409B">
        <w:rPr>
          <w:rFonts w:ascii="Arial" w:hAnsi="Arial" w:cs="Arial"/>
        </w:rPr>
        <w:fldChar w:fldCharType="begin" w:fldLock="1"/>
      </w:r>
      <w:r w:rsidR="00311C8F">
        <w:rPr>
          <w:rFonts w:ascii="Arial" w:hAnsi="Arial" w:cs="Arial"/>
        </w:rPr>
        <w:instrText>ADDIN CSL_CITATION {"citationItems":[{"id":"ITEM-1","itemData":{"DOI":"10.1056/nejmoa1912387","ISSN":"0028-4793","abstract":"BACKGROUND Inclisiran inhibits hepatic synthesis of proprotein convertase subtilisin-kexin type 9. Previous studies suggest that inclisiran might provide sustained reductions in low-density lipoprotein (LDL) cholesterol levels with infrequent dosing. METHODS We enrolled patients with atherosclerotic cardiovascular disease (ORION-10 trial) and patients with atherosclerotic cardiovascular disease or an atherosclerotic cardiovascular disease risk equivalent (ORION-11 trial) who had elevated LDL cholesterol levels despite receiving statin therapy at the maximum tolerated dose. Patients were randomly assigned in a 1:1 ratio to receive either inclisiran (284 mg) or placebo, administered by subcutaneous injection on day 1, day 90, and every 6 months thereafter over a period of 540 days. The coprimary end points in each trial were the placebo-corrected percentage change in LDL cholesterol level from baseline to day 510 and the time-adjusted percentage change in LDL cholesterol level from baseline after day 90 and up to day 540. RESULTS A total of 1561 and 1617 patients underwent randomization in the ORION-10 and ORION-11 trials, respectively. Mean (±SD) LDL cholesterol levels at baseline were 104.7±38.3 mg per deciliter (2.71±0.99 mmol per liter) and 105.5±39.1 mg per deciliter (2.73±1.01 mmol per liter), respectively. At day 510, inclisiran reduced LDL cholesterol levels by 52.3% (95% confidence interval [CI], 48.8 to 55.7) in the ORION-10 trial and by 49.9% (95% CI, 46.6 to 53.1) in the ORION-11 trial, with corresponding time-adjusted reductions of 53.8% (95% CI, 51.3 to 56.2) and 49.2% (95% CI, 46.8 to 51.6) (P&lt;0.001 for all comparisons vs. placebo). Adverse events were generally similar in the inclisiran and placebo groups in each trial, although injection-site adverse events were more frequent with inclisiran than with placebo (2.6% vs. 0.9% in the ORION-10 trial and 4.7% vs. 0.5% in the ORION-11 trial); such reactions were generally mild, and none were severe or persistent. CONCLUSIONS Reductions in LDL cholesterol levels of approximately 50% were obtained with inclisiran, administered subcutaneously every 6 months. More injection-site adverse events occurred with inclisiran than with placebo. (Funded by the Medicines Company; ORION-10 and ORION-11 ClinicalTrials.gov numbers, NCT03399370 and NCT03400800.).","author":[{"dropping-particle":"","family":"Ray","given":"Kausik K.","non-dropping-particle":"","parse-names":false,"suffix":""},{"dropping-particle":"","family":"Wright","given":"R. Scott","non-dropping-particle":"","parse-names":false,"suffix":""},{"dropping-particle":"","family":"Kallend","given":"David","non-dropping-particle":"","parse-names":false,"suffix":""},{"dropping-particle":"","family":"Koenig","given":"Wolfgang","non-dropping-particle":"","parse-names":false,"suffix":""},{"dropping-particle":"","family":"Leiter","given":"Lawrence A.","non-dropping-particle":"","parse-names":false,"suffix":""},{"dropping-particle":"","family":"Raal","given":"Frederick J.","non-dropping-particle":"","parse-names":false,"suffix":""},{"dropping-particle":"","family":"Bisch","given":"Jenna A.","non-dropping-particle":"","parse-names":false,"suffix":""},{"dropping-particle":"","family":"Richardson","given":"Tara","non-dropping-particle":"","parse-names":false,"suffix":""},{"dropping-particle":"","family":"Jaros","given":"Mark","non-dropping-particle":"","parse-names":false,"suffix":""},{"dropping-particle":"","family":"Wijngaard","given":"Peter L.J.","non-dropping-particle":"","parse-names":false,"suffix":""},{"dropping-particle":"","family":"Kastelein","given":"John J.P.","non-dropping-particle":"","parse-names":false,"suffix":""}],"container-title":"New England Journal of Medicine","id":"ITEM-1","issue":"16","issued":{"date-parts":[["2020"]]},"page":"1507-1519","title":"Two Phase 3 Trials of Inclisiran in Patients with Elevated LDL Cholesterol","type":"article-journal","volume":"382"},"uris":["http://www.mendeley.com/documents/?uuid=9acd25f9-6f5c-4151-9187-52008930cb26"]}],"mendeley":{"formattedCitation":"&lt;sup&gt;51&lt;/sup&gt;","plainTextFormattedCitation":"51","previouslyFormattedCitation":"&lt;sup&gt;50&lt;/sup&gt;"},"properties":{"noteIndex":0},"schema":"https://github.com/citation-style-language/schema/raw/master/csl-citation.json"}</w:instrText>
      </w:r>
      <w:r w:rsidRPr="00AB409B">
        <w:rPr>
          <w:rFonts w:ascii="Arial" w:hAnsi="Arial" w:cs="Arial"/>
        </w:rPr>
        <w:fldChar w:fldCharType="separate"/>
      </w:r>
      <w:r w:rsidR="00311C8F" w:rsidRPr="00311C8F">
        <w:rPr>
          <w:rFonts w:ascii="Arial" w:hAnsi="Arial" w:cs="Arial"/>
          <w:noProof/>
          <w:vertAlign w:val="superscript"/>
        </w:rPr>
        <w:t>51</w:t>
      </w:r>
      <w:r w:rsidRPr="00AB409B">
        <w:rPr>
          <w:rFonts w:ascii="Arial" w:hAnsi="Arial" w:cs="Arial"/>
        </w:rPr>
        <w:fldChar w:fldCharType="end"/>
      </w:r>
      <w:r w:rsidRPr="00AB409B">
        <w:rPr>
          <w:rFonts w:ascii="Arial" w:hAnsi="Arial" w:cs="Arial"/>
        </w:rPr>
        <w:t>. Alter</w:t>
      </w:r>
      <w:r w:rsidR="00857D2C" w:rsidRPr="00AB409B">
        <w:rPr>
          <w:rFonts w:ascii="Arial" w:hAnsi="Arial" w:cs="Arial"/>
        </w:rPr>
        <w:t>natively, public health efforts</w:t>
      </w:r>
      <w:r w:rsidR="000F6789" w:rsidRPr="00AB409B">
        <w:rPr>
          <w:rFonts w:ascii="Arial" w:hAnsi="Arial" w:cs="Arial"/>
        </w:rPr>
        <w:t>, such as promotion of a healthy diet</w:t>
      </w:r>
      <w:r w:rsidR="000F6789" w:rsidRPr="00AB409B">
        <w:rPr>
          <w:rFonts w:ascii="Arial" w:hAnsi="Arial" w:cs="Arial"/>
        </w:rPr>
        <w:fldChar w:fldCharType="begin" w:fldLock="1"/>
      </w:r>
      <w:r w:rsidR="00311C8F">
        <w:rPr>
          <w:rFonts w:ascii="Arial" w:hAnsi="Arial" w:cs="Arial"/>
        </w:rPr>
        <w:instrText>ADDIN CSL_CITATION {"citationItems":[{"id":"ITEM-1","itemData":{"DOI":"10.1017/S0007114514003341","ISBN":"0007114514003","ISSN":"14752662","PMID":"25430608","abstract":"The Dietary Approach to Stop Hypertension (DASH) is recommended to lower blood pressure (BP), but its effects on cardiometabolic biomarkers are unclear. A systematic review and meta-analysis of randomised controlled trials (RCT) was conducted to determine the effects of the DASH diet on cardiovascular risk factors. Medline, Embase and Scopus databases were searched from inception to December 2013. Inclusion criteria were as follows: (1) DASH diet; (2) RCT; (3) risk factors including systolic and diastolic BP and glucose, HDL, LDL, TAG and total cholesterol concentrations; (4) control group. Random-effects models were used to determine the pooled effect sizes. Meta-regression analyses were carried out to examine the association between effect sizes, baseline values of the risk factors, BMI, age, quality of trials, salt intake and study duration. A total of twenty articles reporting data for 1917 participants were included in the meta-analysis. The duration of interventions ranged from 2 to 24 weeks. The DASH diet was found to result in significant decreases in systolic BP (A -A 5·2A mmHg, 95A % CI -A 7·0, -A 3·4; P&lt;A 0·001) and diastolic BP (A -A 2·6A mmHg, 95A % CI -A 3·5, -A 1·7; P&lt;A 0·001) and in the concentrations of total cholesterol (A -A 0·20A mmol/l, 95A % CI -A 0·31, -A 0·10; P&lt;A 0·001) and LDL (A -A 0·10A mmol/l, 95A % CI -A 0·20, -A 0·01; P=A 0·03). Changes in both systolic and diastolic BP were greater in participants with higher baseline BP or BMI. These changes predicted a reduction of approximately 13A % in the 10-year Framingham risk score for CVD. The DASH diet improved cardiovascular risk factors and appeared to have greater beneficial effects in subjects with an increased cardiometabolic risk. The DASH diet is an effective nutritional strategy to prevent CVD.","author":[{"dropping-particle":"","family":"Siervo","given":"Mario","non-dropping-particle":"","parse-names":false,"suffix":""},{"dropping-particle":"","family":"Lara","given":"Jose","non-dropping-particle":"","parse-names":false,"suffix":""},{"dropping-particle":"","family":"Chowdhury","given":"Shakir","non-dropping-particle":"","parse-names":false,"suffix":""},{"dropping-particle":"","family":"Ashor","given":"Ammar","non-dropping-particle":"","parse-names":false,"suffix":""},{"dropping-particle":"","family":"Oggioni","given":"Clio","non-dropping-particle":"","parse-names":false,"suffix":""},{"dropping-particle":"","family":"Mathers","given":"John C.","non-dropping-particle":"","parse-names":false,"suffix":""}],"container-title":"British Journal of Nutrition","id":"ITEM-1","issue":"1","issued":{"date-parts":[["2015"]]},"page":"1-15","title":"Effects of the dietary approach to stop hypertension (DASH) diet on cardiovascular risk factors: A systematic review and meta-analysis","type":"article-journal","volume":"113"},"uris":["http://www.mendeley.com/documents/?uuid=b4d10862-6099-41d7-a461-3956d86b4bd0"]}],"mendeley":{"formattedCitation":"&lt;sup&gt;52&lt;/sup&gt;","plainTextFormattedCitation":"52","previouslyFormattedCitation":"&lt;sup&gt;51&lt;/sup&gt;"},"properties":{"noteIndex":0},"schema":"https://github.com/citation-style-language/schema/raw/master/csl-citation.json"}</w:instrText>
      </w:r>
      <w:r w:rsidR="000F6789" w:rsidRPr="00AB409B">
        <w:rPr>
          <w:rFonts w:ascii="Arial" w:hAnsi="Arial" w:cs="Arial"/>
        </w:rPr>
        <w:fldChar w:fldCharType="separate"/>
      </w:r>
      <w:r w:rsidR="00311C8F" w:rsidRPr="00311C8F">
        <w:rPr>
          <w:rFonts w:ascii="Arial" w:hAnsi="Arial" w:cs="Arial"/>
          <w:noProof/>
          <w:vertAlign w:val="superscript"/>
        </w:rPr>
        <w:t>52</w:t>
      </w:r>
      <w:r w:rsidR="000F6789" w:rsidRPr="00AB409B">
        <w:rPr>
          <w:rFonts w:ascii="Arial" w:hAnsi="Arial" w:cs="Arial"/>
        </w:rPr>
        <w:fldChar w:fldCharType="end"/>
      </w:r>
      <w:r w:rsidR="000F6789" w:rsidRPr="00AB409B">
        <w:rPr>
          <w:rFonts w:ascii="Arial" w:hAnsi="Arial" w:cs="Arial"/>
        </w:rPr>
        <w:t>,</w:t>
      </w:r>
      <w:r w:rsidRPr="00AB409B">
        <w:rPr>
          <w:rFonts w:ascii="Arial" w:hAnsi="Arial" w:cs="Arial"/>
        </w:rPr>
        <w:t xml:space="preserve"> </w:t>
      </w:r>
      <w:r w:rsidR="000F6789" w:rsidRPr="00AB409B">
        <w:rPr>
          <w:rFonts w:ascii="Arial" w:hAnsi="Arial" w:cs="Arial"/>
        </w:rPr>
        <w:t>that</w:t>
      </w:r>
      <w:r w:rsidRPr="00AB409B">
        <w:rPr>
          <w:rFonts w:ascii="Arial" w:hAnsi="Arial" w:cs="Arial"/>
        </w:rPr>
        <w:t xml:space="preserve"> </w:t>
      </w:r>
      <w:r w:rsidR="00857D2C" w:rsidRPr="00AB409B">
        <w:rPr>
          <w:rFonts w:ascii="Arial" w:hAnsi="Arial" w:cs="Arial"/>
        </w:rPr>
        <w:t>create smaller but more widespread changes in</w:t>
      </w:r>
      <w:r w:rsidRPr="00AB409B">
        <w:rPr>
          <w:rFonts w:ascii="Arial" w:hAnsi="Arial" w:cs="Arial"/>
        </w:rPr>
        <w:t xml:space="preserve"> the population distribution of LDL-c levels</w:t>
      </w:r>
      <w:r w:rsidR="000F6789" w:rsidRPr="00AB409B">
        <w:rPr>
          <w:rFonts w:ascii="Arial" w:hAnsi="Arial" w:cs="Arial"/>
        </w:rPr>
        <w:t xml:space="preserve"> </w:t>
      </w:r>
      <w:r w:rsidRPr="00AB409B">
        <w:rPr>
          <w:rFonts w:ascii="Arial" w:hAnsi="Arial" w:cs="Arial"/>
        </w:rPr>
        <w:t xml:space="preserve">may be </w:t>
      </w:r>
      <w:r w:rsidR="00857D2C" w:rsidRPr="00AB409B">
        <w:rPr>
          <w:rFonts w:ascii="Arial" w:hAnsi="Arial" w:cs="Arial"/>
        </w:rPr>
        <w:t xml:space="preserve">effective tools </w:t>
      </w:r>
      <w:r w:rsidRPr="00AB409B">
        <w:rPr>
          <w:rFonts w:ascii="Arial" w:hAnsi="Arial" w:cs="Arial"/>
        </w:rPr>
        <w:t>to increase overall lifespan and longevity</w:t>
      </w:r>
      <w:r w:rsidRPr="00AB409B">
        <w:rPr>
          <w:rFonts w:ascii="Arial" w:hAnsi="Arial" w:cs="Arial"/>
        </w:rPr>
        <w:fldChar w:fldCharType="begin" w:fldLock="1"/>
      </w:r>
      <w:r w:rsidR="00311C8F">
        <w:rPr>
          <w:rFonts w:ascii="Arial" w:hAnsi="Arial" w:cs="Arial"/>
        </w:rPr>
        <w:instrText>ADDIN CSL_CITATION {"citationItems":[{"id":"ITEM-1","itemData":{"DOI":"10.1093/ije/14.1.32","ISBN":"0300-5771 (Print)\\r0300-5771 (Linking)","ISSN":"0300-5771","PMID":"3872850","abstract":"Sick individuals and sick populations. International Journal of Epidemiology 1985, 14: 32-38. Aetiology confronts two distinct issues: the determinants of individual cases, and the determinants of incidence rate. If exposure to a necessary agent is homogeneous within a population, then case/control and cohort methods will fail to detect it: they will only identify markers of susceptibility. The corresponding strategies in control are the 'high-risk' approach, which seeks to protect susceptible individuals, and the population approach, which seeks to control the causes of incidence. The two approaches are not usually in competition, but the prior concern should always be to discover and control the causes of incidence.","author":[{"dropping-particle":"","family":"Rose G","given":"","non-dropping-particle":"","parse-names":false,"suffix":""}],"container-title":"International Journal of Epidemiology","id":"ITEM-1","issue":"1","issued":{"date-parts":[["1985"]]},"page":"32-38","title":"Sick Individuals and Sick Populations","type":"article-journal","volume":"14"},"uris":["http://www.mendeley.com/documents/?uuid=d10fec17-405f-4542-adcf-cf3a3f69482a"]}],"mendeley":{"formattedCitation":"&lt;sup&gt;53&lt;/sup&gt;","plainTextFormattedCitation":"53","previouslyFormattedCitation":"&lt;sup&gt;52&lt;/sup&gt;"},"properties":{"noteIndex":0},"schema":"https://github.com/citation-style-language/schema/raw/master/csl-citation.json"}</w:instrText>
      </w:r>
      <w:r w:rsidRPr="00AB409B">
        <w:rPr>
          <w:rFonts w:ascii="Arial" w:hAnsi="Arial" w:cs="Arial"/>
        </w:rPr>
        <w:fldChar w:fldCharType="separate"/>
      </w:r>
      <w:r w:rsidR="00311C8F" w:rsidRPr="00311C8F">
        <w:rPr>
          <w:rFonts w:ascii="Arial" w:hAnsi="Arial" w:cs="Arial"/>
          <w:noProof/>
          <w:vertAlign w:val="superscript"/>
        </w:rPr>
        <w:t>53</w:t>
      </w:r>
      <w:r w:rsidRPr="00AB409B">
        <w:rPr>
          <w:rFonts w:ascii="Arial" w:hAnsi="Arial" w:cs="Arial"/>
        </w:rPr>
        <w:fldChar w:fldCharType="end"/>
      </w:r>
      <w:r w:rsidRPr="00AB409B">
        <w:rPr>
          <w:rFonts w:ascii="Arial" w:hAnsi="Arial" w:cs="Arial"/>
        </w:rPr>
        <w:t>.</w:t>
      </w:r>
    </w:p>
    <w:p w14:paraId="59BF6E63" w14:textId="77777777" w:rsidR="009B6D09" w:rsidRPr="00AB409B" w:rsidRDefault="009B6D09" w:rsidP="009B6D09">
      <w:pPr>
        <w:spacing w:line="480" w:lineRule="auto"/>
        <w:rPr>
          <w:rFonts w:ascii="Arial" w:hAnsi="Arial" w:cs="Arial"/>
        </w:rPr>
      </w:pPr>
    </w:p>
    <w:p w14:paraId="118961D5" w14:textId="77777777" w:rsidR="00CC083F" w:rsidRDefault="00D726F6" w:rsidP="009B6D09">
      <w:pPr>
        <w:spacing w:line="480" w:lineRule="auto"/>
        <w:rPr>
          <w:ins w:id="316" w:author="Gill, Dipender P S" w:date="2021-02-16T09:11:00Z"/>
          <w:rFonts w:ascii="Arial" w:hAnsi="Arial" w:cs="Arial"/>
        </w:rPr>
      </w:pPr>
      <w:r w:rsidRPr="00AB409B">
        <w:rPr>
          <w:rFonts w:ascii="Arial" w:hAnsi="Arial" w:cs="Arial"/>
        </w:rPr>
        <w:t xml:space="preserve">There are several strengths to </w:t>
      </w:r>
      <w:r w:rsidR="00CA4B0E" w:rsidRPr="00AB409B">
        <w:rPr>
          <w:rFonts w:ascii="Arial" w:hAnsi="Arial" w:cs="Arial"/>
        </w:rPr>
        <w:t>highlight in this</w:t>
      </w:r>
      <w:r w:rsidRPr="00AB409B">
        <w:rPr>
          <w:rFonts w:ascii="Arial" w:hAnsi="Arial" w:cs="Arial"/>
        </w:rPr>
        <w:t xml:space="preserve"> </w:t>
      </w:r>
      <w:r w:rsidR="001049E5" w:rsidRPr="00AB409B">
        <w:rPr>
          <w:rFonts w:ascii="Arial" w:hAnsi="Arial" w:cs="Arial"/>
        </w:rPr>
        <w:t>analysis.</w:t>
      </w:r>
      <w:r w:rsidR="0048044F" w:rsidRPr="00AB409B">
        <w:rPr>
          <w:rFonts w:ascii="Arial" w:hAnsi="Arial" w:cs="Arial"/>
        </w:rPr>
        <w:t xml:space="preserve"> Although the effect of genetically </w:t>
      </w:r>
      <w:r w:rsidR="002863C6">
        <w:rPr>
          <w:rFonts w:ascii="Arial" w:hAnsi="Arial" w:cs="Arial"/>
        </w:rPr>
        <w:t>proxied</w:t>
      </w:r>
      <w:r w:rsidR="0048044F" w:rsidRPr="00AB409B">
        <w:rPr>
          <w:rFonts w:ascii="Arial" w:hAnsi="Arial" w:cs="Arial"/>
        </w:rPr>
        <w:t xml:space="preserve"> LDL-c on lifespan has been previously studied</w:t>
      </w:r>
      <w:r w:rsidR="0048044F" w:rsidRPr="00AB409B">
        <w:rPr>
          <w:rFonts w:ascii="Arial" w:hAnsi="Arial" w:cs="Arial"/>
        </w:rPr>
        <w:fldChar w:fldCharType="begin" w:fldLock="1"/>
      </w:r>
      <w:r w:rsidR="00311C8F">
        <w:rPr>
          <w:rFonts w:ascii="Arial" w:hAnsi="Arial" w:cs="Arial"/>
        </w:rPr>
        <w:instrText>ADDIN CSL_CITATION {"citationItems":[{"id":"ITEM-1","itemData":{"DOI":"10.1038/s41467-017-00934-5","ISBN":"4146701700934","ISSN":"20411723","PMID":"29030599","abstract":"Genomic analysis of longevity offers the potential to illuminate the biology of human aging. Here, using genome-wide association meta-analysis of 606,059 parents’ survival, we discover two regions associated with longevity (HLA-DQA1/DRB1 and LPA). We also validate previous suggestions that APOE, CHRNA3/5, CDKN2A/B, SH2B3 and FOXO3A influence longevity. Next we show that giving up smoking, educational attainment, openness to new experience and high-density lipoprotein (HDL) cholesterol levels are most positively genetically correlated with lifespan while susceptibility to coronary artery disease (CAD), cigarettes smoked per day, lung cancer, insulin resistance and body fat are most negatively correlated. We suggest that the effect of education on lifespan is principally mediated through smoking while the effect of obesity appears to act via CAD. Using instrumental variables, we suggest that an increase of one body mass index unit reduces lifespan by 7 months while 1 year of education adds 11 months to expected lifespan.","author":[{"dropping-particle":"","family":"Joshi","given":"Peter K.","non-dropping-particle":"","parse-names":false,"suffix":""},{"dropping-particle":"","family":"Pirastu","given":"Nicola","non-dropping-particle":"","parse-names":false,"suffix":""},{"dropping-particle":"","family":"Kentistou","given":"Katherine A.","non-dropping-particle":"","parse-names":false,"suffix":""},{"dropping-particle":"","family":"Fischer","given":"Krista","non-dropping-particle":"","parse-names":false,"suffix":""},{"dropping-particle":"","family":"Hofer","given":"Edith","non-dropping-particle":"","parse-names":false,"suffix":""},{"dropping-particle":"","family":"Schraut","given":"Katharina E.","non-dropping-particle":"","parse-names":false,"suffix":""},{"dropping-particle":"","family":"Clark","given":"David W.","non-dropping-particle":"","parse-names":false,"suffix":""},{"dropping-particle":"","family":"Nutile","given":"Teresa","non-dropping-particle":"","parse-names":false,"suffix":""},{"dropping-particle":"","family":"Barnes","given":"Catriona L.K.","non-dropping-particle":"","parse-names":false,"suffix":""},{"dropping-particle":"","family":"Timmers","given":"Paul R.H.J.","non-dropping-particle":"","parse-names":false,"suffix":""},{"dropping-particle":"","family":"Shen","given":"Xia","non-dropping-particle":"","parse-names":false,"suffix":""},{"dropping-particle":"","family":"Gandin","given":"Ilaria","non-dropping-particle":"","parse-names":false,"suffix":""},{"dropping-particle":"","family":"McDaid","given":"Aaron F.","non-dropping-particle":"","parse-names":false,"suffix":""},{"dropping-particle":"","family":"Hansen","given":"Thomas Folkmann","non-dropping-particle":"","parse-names":false,"suffix":""},{"dropping-particle":"","family":"Gordon","given":"Scott D.","non-dropping-particle":"","parse-names":false,"suffix":""},{"dropping-particle":"","family":"Giulianini","given":"Franco","non-dropping-particle":"","parse-names":false,"suffix":""},{"dropping-particle":"","family":"Boutin","given":"Thibaud S.","non-dropping-particle":"","parse-names":false,"suffix":""},{"dropping-particle":"","family":"Abdellaoui","given":"Abdel","non-dropping-particle":"","parse-names":false,"suffix":""},{"dropping-particle":"","family":"Zhao","given":"Wei","non-dropping-particle":"","parse-names":false,"suffix":""},{"dropping-particle":"","family":"Medina-Gomez","given":"Carolina","non-dropping-particle":"","parse-names":false,"suffix":""},{"dropping-particle":"","family":"Bartz","given":"Traci M.","non-dropping-particle":"","parse-names":false,"suffix":""},{"dropping-particle":"","family":"Trompet","given":"Stella","non-dropping-particle":"","parse-names":false,"suffix":""},{"dropping-particle":"","family":"Lange","given":"Leslie A.","non-dropping-particle":"","parse-names":false,"suffix":""},{"dropping-particle":"","family":"Raffield","given":"Laura","non-dropping-particle":"","parse-names":false,"suffix":""},{"dropping-particle":"","family":"Spek","given":"Ashley","non-dropping-particle":"Van Der","parse-names":false,"suffix":""},{"dropping-particle":"","family":"Galesloot","given":"Tessel E.","non-dropping-particle":"","parse-names":false,"suffix":""},{"dropping-particle":"","family":"Proitsi","given":"Petroula","non-dropping-particle":"","parse-names":false,"suffix":""},{"dropping-particle":"","family":"Yanek","given":"Lisa R.","non-dropping-particle":"","parse-names":false,"suffix":""},{"dropping-particle":"","family":"Bielak","given":"Lawrence F.","non-dropping-particle":"","parse-names":false,"suffix":""},{"dropping-particle":"","family":"Payton","given":"Antony","non-dropping-particle":"","parse-names":false,"suffix":""},{"dropping-particle":"","family":"Murgia","given":"Federico","non-dropping-particle":"","parse-names":false,"suffix":""},{"dropping-particle":"","family":"Concas","given":"Maria Pina","non-dropping-particle":"","parse-names":false,"suffix":""},{"dropping-particle":"","family":"Biino","given":"Ginevra","non-dropping-particle":"","parse-names":false,"suffix":""},{"dropping-particle":"","family":"Tajuddin","given":"Salman M.","non-dropping-particle":"","parse-names":false,"suffix":""},{"dropping-particle":"","family":"Seppälä","given":"Ilkka","non-dropping-particle":"","parse-names":false,"suffix":""},{"dropping-particle":"","family":"Amin","given":"Najaf","non-dropping-particle":"","parse-names":false,"suffix":""},{"dropping-particle":"","family":"Boerwinkle","given":"Eric","non-dropping-particle":"","parse-names":false,"suffix":""},{"dropping-particle":"","family":"Børglum","given":"Anders D.","non-dropping-particle":"","parse-names":false,"suffix":""},{"dropping-particle":"","family":"Campbell","given":"Archie","non-dropping-particle":"","parse-names":false,"suffix":""},{"dropping-particle":"","family":"Demerath","given":"Ellen W.","non-dropping-particle":"","parse-names":false,"suffix":""},{"dropping-particle":"","family":"Demuth","given":"Ilja","non-dropping-particle":"","parse-names":false,"suffix":""},{"dropping-particle":"","family":"Faul","given":"Jessica D.","non-dropping-particle":"","parse-names":false,"suffix":""},{"dropping-particle":"","family":"Ford","given":"Ian","non-dropping-particle":"","parse-names":false,"suffix":""},{"dropping-particle":"","family":"Gialluisi","given":"Alessandro","non-dropping-particle":"","parse-names":false,"suffix":""},{"dropping-particle":"","family":"Gögele","given":"Martin","non-dropping-particle":"","parse-names":false,"suffix":""},{"dropping-particle":"","family":"Graff","given":"Mariaelisa","non-dropping-particle":"","parse-names":false,"suffix":""},{"dropping-particle":"","family":"Hingorani","given":"Aroon","non-dropping-particle":"","parse-names":false,"suffix":""},{"dropping-particle":"","family":"Hottenga","given":"Jouke Jan","non-dropping-particle":"","parse-names":false,"suffix":""},{"dropping-particle":"","family":"Hougaard","given":"David M.","non-dropping-particle":"","parse-names":false,"suffix":""},{"dropping-particle":"","family":"Hurme","given":"Mikko A.","non-dropping-particle":"","parse-names":false,"suffix":""},{"dropping-particle":"","family":"Ikram","given":"M. Arfan","non-dropping-particle":"","parse-names":false,"suffix":""},{"dropping-particle":"","family":"Jylhä","given":"Marja","non-dropping-particle":"","parse-names":false,"suffix":""},{"dropping-particle":"","family":"Kuh","given":"Diana","non-dropping-particle":"","parse-names":false,"suffix":""},{"dropping-particle":"","family":"Ligthart","given":"Lannie","non-dropping-particle":"","parse-names":false,"suffix":""},{"dropping-particle":"","family":"Lill","given":"Christina M.","non-dropping-particle":"","parse-names":false,"suffix":""},{"dropping-particle":"","family":"Lindenberger","given":"Ulman","non-dropping-particle":"","parse-names":false,"suffix":""},{"dropping-particle":"","family":"Lumley","given":"Thomas","non-dropping-particle":"","parse-names":false,"suffix":""},{"dropping-particle":"","family":"Mägi","given":"Reedik","non-dropping-particle":"","parse-names":false,"suffix":""},{"dropping-particle":"","family":"Marques-Vidal","given":"Pedro","non-dropping-particle":"","parse-names":false,"suffix":""},{"dropping-particle":"","family":"Medland","given":"Sarah E.","non-dropping-particle":"","parse-names":false,"suffix":""},{"dropping-particle":"","family":"Milani","given":"Lili","non-dropping-particle":"","parse-names":false,"suffix":""},{"dropping-particle":"","family":"Nagy","given":"Reka","non-dropping-particle":"","parse-names":false,"suffix":""},{"dropping-particle":"","family":"Ollier","given":"William E.R.","non-dropping-particle":"","parse-names":false,"suffix":""},{"dropping-particle":"","family":"Peyser","given":"Patricia A.","non-dropping-particle":"","parse-names":false,"suffix":""},{"dropping-particle":"","family":"Pramstaller","given":"Peter P.","non-dropping-particle":"","parse-names":false,"suffix":""},{"dropping-particle":"","family":"Ridker","given":"Paul M.","non-dropping-particle":"","parse-names":false,"suffix":""},{"dropping-particle":"","family":"Rivadeneira","given":"Fernando","non-dropping-particle":"","parse-names":false,"suffix":""},{"dropping-particle":"","family":"Ruggiero","given":"Daniela","non-dropping-particle":"","parse-names":false,"suffix":""},{"dropping-particle":"","family":"Saba","given":"Yasaman","non-dropping-particle":"","parse-names":false,"suffix":""},{"dropping-particle":"","family":"Schmidt","given":"Reinhold","non-dropping-particle":"","parse-names":false,"suffix":""},{"dropping-particle":"","family":"Schmidt","given":"Helena","non-dropping-particle":"","parse-names":false,"suffix":""},{"dropping-particle":"","family":"Slagboom","given":"P. Eline","non-dropping-particle":"","parse-names":false,"suffix":""},{"dropping-particle":"","family":"Smith","given":"Blair H.","non-dropping-particle":"","parse-names":false,"suffix":""},{"dropping-particle":"","family":"Smith","given":"Jennifer A.","non-dropping-particle":"","parse-names":false,"suffix":""},{"dropping-particle":"","family":"Sotoodehnia","given":"Nona","non-dropping-particle":"","parse-names":false,"suffix":""},{"dropping-particle":"","family":"Steinhagen-Thiessen","given":"Elisabeth","non-dropping-particle":"","parse-names":false,"suffix":""},{"dropping-particle":"","family":"Rooij","given":"Frank J.A.","non-dropping-particle":"Van","parse-names":false,"suffix":""},{"dropping-particle":"","family":"Verbeek","given":"André L.","non-dropping-particle":"","parse-names":false,"suffix":""},{"dropping-particle":"","family":"Vermeulen","given":"Sita H.","non-dropping-particle":"","parse-names":false,"suffix":""},{"dropping-particle":"","family":"Vollenweider","given":"Peter","non-dropping-particle":"","parse-names":false,"suffix":""},{"dropping-particle":"","family":"Wang","given":"Yunpeng","non-dropping-particle":"","parse-names":false,"suffix":""},{"dropping-particle":"","family":"Werge","given":"Thomas","non-dropping-particle":"","parse-names":false,"suffix":""},{"dropping-particle":"","family":"Whitfield","given":"John B.","non-dropping-particle":"","parse-names":false,"suffix":""},{"dropping-particle":"","family":"Zonderman","given":"Alan B.","non-dropping-particle":"","parse-names":false,"suffix":""},{"dropping-particle":"","family":"Lehtimäki","given":"Terho","non-dropping-particle":"","parse-names":false,"suffix":""},{"dropping-particle":"","family":"Evans","given":"Michele K.","non-dropping-particle":"","parse-names":false,"suffix":""},{"dropping-particle":"","family":"Pirastu","given":"Mario","non-dropping-particle":"","parse-names":false,"suffix":""},{"dropping-particle":"","family":"Fuchsberger","given":"Christian","non-dropping-particle":"","parse-names":false,"suffix":""},{"dropping-particle":"","family":"Bertram","given":"Lars","non-dropping-particle":"","parse-names":false,"suffix":""},{"dropping-particle":"","family":"Pendleton","given":"Neil","non-dropping-particle":"","parse-names":false,"suffix":""},{"dropping-particle":"","family":"Kardia","given":"Sharon L.R.","non-dropping-particle":"","parse-names":false,"suffix":""},{"dropping-particle":"","family":"Ciullo","given":"Marina","non-dropping-particle":"","parse-names":false,"suffix":""},{"dropping-particle":"","family":"Becker","given":"Diane M.","non-dropping-particle":"","parse-names":false,"suffix":""},{"dropping-particle":"","family":"Wong","given":"Andrew","non-dropping-particle":"","parse-names":false,"suffix":""},{"dropping-particle":"","family":"Psaty","given":"Bruce M.","non-dropping-particle":"","parse-names":false,"suffix":""},{"dropping-particle":"","family":"Duijn","given":"Cornelia M.","non-dropping-particle":"Van","parse-names":false,"suffix":""},{"dropping-particle":"","family":"Wilson","given":"James G.","non-dropping-particle":"","parse-names":false,"suffix":""},{"dropping-particle":"","family":"Jukema","given":"J. Wouter","non-dropping-particle":"","parse-names":false,"suffix":""},{"dropping-particle":"","family":"Kiemeney","given":"Lambertus","non-dropping-particle":"","parse-names":false,"suffix":""},{"dropping-particle":"","family":"Uitterlinden","given":"André G.","non-dropping-particle":"","parse-names":false,"suffix":""},{"dropping-particle":"","family":"Franceschini","given":"Nora","non-dropping-particle":"","parse-names":false,"suffix":""},{"dropping-particle":"","family":"North","given":"Kari E.","non-dropping-particle":"","parse-names":false,"suffix":""},{"dropping-particle":"","family":"Weir","given":"David R.","non-dropping-particle":"","parse-names":false,"suffix":""},{"dropping-particle":"","family":"Metspalu","given":"Andres","non-dropping-particle":"","parse-names":false,"suffix":""},{"dropping-particle":"","family":"Boomsma","given":"Dorret I.","non-dropping-particle":"","parse-names":false,"suffix":""},{"dropping-particle":"","family":"Hayward","given":"Caroline","non-dropping-particle":"","parse-names":false,"suffix":""},{"dropping-particle":"","family":"Chasman","given":"Daniel","non-dropping-particle":"","parse-names":false,"suffix":""},{"dropping-particle":"","family":"Martin","given":"Nicholas G.","non-dropping-particle":"","parse-names":false,"suffix":""},{"dropping-particle":"","family":"Sattar","given":"Naveed","non-dropping-particle":"","parse-names":false,"suffix":""},{"dropping-particle":"","family":"Campbell","given":"Harry","non-dropping-particle":"","parse-names":false,"suffix":""},{"dropping-particle":"","family":"Esko","given":"Tonu","non-dropping-particle":"","parse-names":false,"suffix":""},{"dropping-particle":"","family":"Kutalik","given":"Zoltán","non-dropping-particle":"","parse-names":false,"suffix":""},{"dropping-particle":"","family":"Wilson","given":"James F.","non-dropping-particle":"","parse-names":false,"suffix":""}],"container-title":"Nature Communications","id":"ITEM-1","issue":"1","issued":{"date-parts":[["2017"]]},"page":"1-13","title":"Genome-wide meta-analysis associates HLA-DQA1/DRB1 and LPA and lifestyle factors with human longevity","type":"article-journal","volume":"8"},"uris":["http://www.mendeley.com/documents/?uuid=c3700d02-9e45-4bff-b642-016cdaca04f5"]}],"mendeley":{"formattedCitation":"&lt;sup&gt;16&lt;/sup&gt;","plainTextFormattedCitation":"16","previouslyFormattedCitation":"&lt;sup&gt;16&lt;/sup&gt;"},"properties":{"noteIndex":0},"schema":"https://github.com/citation-style-language/schema/raw/master/csl-citation.json"}</w:instrText>
      </w:r>
      <w:r w:rsidR="0048044F" w:rsidRPr="00AB409B">
        <w:rPr>
          <w:rFonts w:ascii="Arial" w:hAnsi="Arial" w:cs="Arial"/>
        </w:rPr>
        <w:fldChar w:fldCharType="separate"/>
      </w:r>
      <w:r w:rsidR="00D35C4A" w:rsidRPr="00D35C4A">
        <w:rPr>
          <w:rFonts w:ascii="Arial" w:hAnsi="Arial" w:cs="Arial"/>
          <w:noProof/>
          <w:vertAlign w:val="superscript"/>
        </w:rPr>
        <w:t>16</w:t>
      </w:r>
      <w:r w:rsidR="0048044F" w:rsidRPr="00AB409B">
        <w:rPr>
          <w:rFonts w:ascii="Arial" w:hAnsi="Arial" w:cs="Arial"/>
        </w:rPr>
        <w:fldChar w:fldCharType="end"/>
      </w:r>
      <w:r w:rsidR="00AB409B" w:rsidRPr="00AB409B">
        <w:rPr>
          <w:rFonts w:ascii="Arial" w:hAnsi="Arial" w:cs="Arial"/>
          <w:vertAlign w:val="superscript"/>
        </w:rPr>
        <w:t>,</w:t>
      </w:r>
      <w:r w:rsidR="00AB409B" w:rsidRPr="00AB409B">
        <w:rPr>
          <w:rFonts w:ascii="Arial" w:hAnsi="Arial" w:cs="Arial"/>
          <w:vertAlign w:val="superscript"/>
        </w:rPr>
        <w:fldChar w:fldCharType="begin" w:fldLock="1"/>
      </w:r>
      <w:r w:rsidR="00311C8F">
        <w:rPr>
          <w:rFonts w:ascii="Arial" w:hAnsi="Arial" w:cs="Arial"/>
          <w:vertAlign w:val="superscript"/>
        </w:rPr>
        <w:instrText>ADDIN CSL_CITATION {"citationItems":[{"id":"ITEM-1","itemData":{"DOI":"10.1038/s41591-020-0785-8","ISSN":"1546170X","PMID":"32251405","abstract":"While polygenic risk scores (PRSs) are poised to be translated into clinical practice through prediction of inborn health risks1, a strategy to utilize genetics to prioritize modifiable risk factors driving heath outcome is warranted2. To this end, we investigated the association of the genetic susceptibility to complex traits with human lifespan in collaboration with three worldwide biobanks (ntotal = 675,898; BioBank Japan (n = 179,066), UK Biobank (n = 361,194) and FinnGen (n = 135,638)). In contrast to observational studies, in which discerning the cause-and-effect can be difficult, PRSs could help to identify the driver biomarkers affecting human lifespan. A high systolic blood pressure PRS was trans-ethnically associated with a shorter lifespan (hazard ratio = 1.03[1.02–1.04], Pmeta = 3.9 × 10−13) and parental lifespan (hazard ratio = 1.06[1.06–1.07], P = 2.0 × 10−86). The obesity PRS showed distinct effects on lifespan in Japanese and European individuals (Pheterogeneity = 9.5 × 10−8 for BMI). The causal effect of blood pressure and obesity on lifespan was further supported by Mendelian randomization studies. Beyond genotype–phenotype associations, our trans-biobank study offers a new value of PRSs in prioritization of risk factors that could be potential targets of medical treatment to improve population health.","author":[{"dropping-particle":"","family":"Sakaue","given":"Saori","non-dropping-particle":"","parse-names":false,"suffix":""},{"dropping-particle":"","family":"Kanai","given":"Masahiro","non-dropping-particle":"","parse-names":false,"suffix":""},{"dropping-particle":"","family":"Karjalainen","given":"Juha","non-dropping-particle":"","parse-names":false,"suffix":""},{"dropping-particle":"","family":"Akiyama","given":"Masato","non-dropping-particle":"","parse-names":false,"suffix":""},{"dropping-particle":"","family":"Kurki","given":"Mitja","non-dropping-particle":"","parse-names":false,"suffix":""},{"dropping-particle":"","family":"Matoba","given":"Nana","non-dropping-particle":"","parse-names":false,"suffix":""},{"dropping-particle":"","family":"Takahashi","given":"Atsushi","non-dropping-particle":"","parse-names":false,"suffix":""},{"dropping-particle":"","family":"Hirata","given":"Makoto","non-dropping-particle":"","parse-names":false,"suffix":""},{"dropping-particle":"","family":"Kubo","given":"Michiaki","non-dropping-particle":"","parse-names":false,"suffix":""},{"dropping-particle":"","family":"Matsuda","given":"Koichi","non-dropping-particle":"","parse-names":false,"suffix":""},{"dropping-particle":"","family":"Murakami","given":"Yoshinori","non-dropping-particle":"","parse-names":false,"suffix":""},{"dropping-particle":"","family":"Daly","given":"Mark J.","non-dropping-particle":"","parse-names":false,"suffix":""},{"dropping-particle":"","family":"Kamatani","given":"Yoichiro","non-dropping-particle":"","parse-names":false,"suffix":""},{"dropping-particle":"","family":"Okada","given":"Yukinori","non-dropping-particle":"","parse-names":false,"suffix":""}],"container-title":"Nature Medicine","id":"ITEM-1","issue":"4","issued":{"date-parts":[["2020"]]},"page":"542-548","publisher":"Springer US","title":"Trans-biobank analysis with 676,000 individuals elucidates the association of polygenic risk scores of complex traits with human lifespan","type":"article-journal","volume":"26"},"uris":["http://www.mendeley.com/documents/?uuid=70658559-aa1a-4f21-b3c1-b280a1e20b12"]}],"mendeley":{"formattedCitation":"&lt;sup&gt;14&lt;/sup&gt;","plainTextFormattedCitation":"14","previouslyFormattedCitation":"&lt;sup&gt;14&lt;/sup&gt;"},"properties":{"noteIndex":0},"schema":"https://github.com/citation-style-language/schema/raw/master/csl-citation.json"}</w:instrText>
      </w:r>
      <w:r w:rsidR="00AB409B" w:rsidRPr="00AB409B">
        <w:rPr>
          <w:rFonts w:ascii="Arial" w:hAnsi="Arial" w:cs="Arial"/>
          <w:vertAlign w:val="superscript"/>
        </w:rPr>
        <w:fldChar w:fldCharType="separate"/>
      </w:r>
      <w:r w:rsidR="00D35C4A" w:rsidRPr="00D35C4A">
        <w:rPr>
          <w:rFonts w:ascii="Arial" w:hAnsi="Arial" w:cs="Arial"/>
          <w:noProof/>
          <w:vertAlign w:val="superscript"/>
        </w:rPr>
        <w:t>14</w:t>
      </w:r>
      <w:r w:rsidR="00AB409B" w:rsidRPr="00AB409B">
        <w:rPr>
          <w:rFonts w:ascii="Arial" w:hAnsi="Arial" w:cs="Arial"/>
          <w:vertAlign w:val="superscript"/>
        </w:rPr>
        <w:fldChar w:fldCharType="end"/>
      </w:r>
      <w:r w:rsidR="0048044F" w:rsidRPr="00AB409B">
        <w:rPr>
          <w:rFonts w:ascii="Arial" w:hAnsi="Arial" w:cs="Arial"/>
        </w:rPr>
        <w:t>,</w:t>
      </w:r>
      <w:r w:rsidR="00B01045" w:rsidRPr="00AB409B">
        <w:rPr>
          <w:rFonts w:ascii="Arial" w:hAnsi="Arial" w:cs="Arial"/>
        </w:rPr>
        <w:t xml:space="preserve"> our study </w:t>
      </w:r>
      <w:r w:rsidR="002863C6">
        <w:rPr>
          <w:rFonts w:ascii="Arial" w:hAnsi="Arial" w:cs="Arial"/>
        </w:rPr>
        <w:t>leverages</w:t>
      </w:r>
      <w:r w:rsidR="00B01045" w:rsidRPr="00AB409B">
        <w:rPr>
          <w:rFonts w:ascii="Arial" w:hAnsi="Arial" w:cs="Arial"/>
        </w:rPr>
        <w:t xml:space="preserve"> the largest </w:t>
      </w:r>
      <w:r w:rsidR="002863C6">
        <w:rPr>
          <w:rFonts w:ascii="Arial" w:hAnsi="Arial" w:cs="Arial"/>
        </w:rPr>
        <w:t>sample size to</w:t>
      </w:r>
      <w:r w:rsidR="00B01045" w:rsidRPr="00AB409B">
        <w:rPr>
          <w:rFonts w:ascii="Arial" w:hAnsi="Arial" w:cs="Arial"/>
        </w:rPr>
        <w:t xml:space="preserve"> date, is the first to investigate the outcome of longevity, and is the first to investigate gene-specific effects of LDL-c modification</w:t>
      </w:r>
      <w:ins w:id="317" w:author="Daghlas, Iyas" w:date="2021-02-14T22:59:00Z">
        <w:r w:rsidR="00C42F5A">
          <w:rPr>
            <w:rFonts w:ascii="Arial" w:hAnsi="Arial" w:cs="Arial"/>
          </w:rPr>
          <w:t xml:space="preserve"> </w:t>
        </w:r>
        <w:r w:rsidR="00C42F5A">
          <w:rPr>
            <w:rFonts w:ascii="Arial" w:hAnsi="Arial" w:cs="Arial"/>
          </w:rPr>
          <w:lastRenderedPageBreak/>
          <w:t>through drug targets</w:t>
        </w:r>
      </w:ins>
      <w:r w:rsidR="00B01045" w:rsidRPr="00AB409B">
        <w:rPr>
          <w:rFonts w:ascii="Arial" w:hAnsi="Arial" w:cs="Arial"/>
        </w:rPr>
        <w:t xml:space="preserve">. </w:t>
      </w:r>
      <w:r w:rsidR="008D0C67" w:rsidRPr="00AB409B">
        <w:rPr>
          <w:rFonts w:ascii="Arial" w:hAnsi="Arial" w:cs="Arial"/>
        </w:rPr>
        <w:t xml:space="preserve">An advantage of investigating outcomes </w:t>
      </w:r>
      <w:r w:rsidR="002050D9" w:rsidRPr="00AB409B">
        <w:rPr>
          <w:rFonts w:ascii="Arial" w:hAnsi="Arial" w:cs="Arial"/>
        </w:rPr>
        <w:t xml:space="preserve">such as </w:t>
      </w:r>
      <w:r w:rsidR="008D0C67" w:rsidRPr="00AB409B">
        <w:rPr>
          <w:rFonts w:ascii="Arial" w:hAnsi="Arial" w:cs="Arial"/>
        </w:rPr>
        <w:t>lifespan</w:t>
      </w:r>
      <w:r w:rsidR="00CA4B0E" w:rsidRPr="00AB409B">
        <w:rPr>
          <w:rFonts w:ascii="Arial" w:hAnsi="Arial" w:cs="Arial"/>
        </w:rPr>
        <w:t xml:space="preserve"> and longevity</w:t>
      </w:r>
      <w:r w:rsidR="008D0C67" w:rsidRPr="00AB409B">
        <w:rPr>
          <w:rFonts w:ascii="Arial" w:hAnsi="Arial" w:cs="Arial"/>
        </w:rPr>
        <w:t xml:space="preserve"> is the implicit consideration of both beneficial and detrimental effects of </w:t>
      </w:r>
      <w:r w:rsidR="00CA4B0E" w:rsidRPr="00AB409B">
        <w:rPr>
          <w:rFonts w:ascii="Arial" w:hAnsi="Arial" w:cs="Arial"/>
        </w:rPr>
        <w:t>a</w:t>
      </w:r>
      <w:r w:rsidR="008D0C67" w:rsidRPr="00AB409B">
        <w:rPr>
          <w:rFonts w:ascii="Arial" w:hAnsi="Arial" w:cs="Arial"/>
        </w:rPr>
        <w:t xml:space="preserve"> given intervention. </w:t>
      </w:r>
      <w:r w:rsidR="00A92F8C" w:rsidRPr="00AB409B">
        <w:rPr>
          <w:rFonts w:ascii="Arial" w:hAnsi="Arial" w:cs="Arial"/>
        </w:rPr>
        <w:t xml:space="preserve">By </w:t>
      </w:r>
      <w:r w:rsidR="0062639D" w:rsidRPr="00AB409B">
        <w:rPr>
          <w:rFonts w:ascii="Arial" w:hAnsi="Arial" w:cs="Arial"/>
        </w:rPr>
        <w:t>analyzing</w:t>
      </w:r>
      <w:r w:rsidR="00A92F8C" w:rsidRPr="00AB409B">
        <w:rPr>
          <w:rFonts w:ascii="Arial" w:hAnsi="Arial" w:cs="Arial"/>
        </w:rPr>
        <w:t xml:space="preserve"> parental lifespan, we </w:t>
      </w:r>
      <w:r w:rsidR="0012672C" w:rsidRPr="00AB409B">
        <w:rPr>
          <w:rFonts w:ascii="Arial" w:hAnsi="Arial" w:cs="Arial"/>
        </w:rPr>
        <w:t>mitigate</w:t>
      </w:r>
      <w:r w:rsidR="00A92F8C" w:rsidRPr="00AB409B">
        <w:rPr>
          <w:rFonts w:ascii="Arial" w:hAnsi="Arial" w:cs="Arial"/>
        </w:rPr>
        <w:t xml:space="preserve"> </w:t>
      </w:r>
      <w:r w:rsidR="00802264" w:rsidRPr="00AB409B">
        <w:rPr>
          <w:rFonts w:ascii="Arial" w:hAnsi="Arial" w:cs="Arial"/>
        </w:rPr>
        <w:t>immortal time</w:t>
      </w:r>
      <w:r w:rsidR="00A92F8C" w:rsidRPr="00AB409B">
        <w:rPr>
          <w:rFonts w:ascii="Arial" w:hAnsi="Arial" w:cs="Arial"/>
        </w:rPr>
        <w:t xml:space="preserve"> bias related to differential selection into </w:t>
      </w:r>
      <w:r w:rsidR="0012672C" w:rsidRPr="00AB409B">
        <w:rPr>
          <w:rFonts w:ascii="Arial" w:hAnsi="Arial" w:cs="Arial"/>
        </w:rPr>
        <w:t>a</w:t>
      </w:r>
      <w:r w:rsidR="00A92F8C" w:rsidRPr="00AB409B">
        <w:rPr>
          <w:rFonts w:ascii="Arial" w:hAnsi="Arial" w:cs="Arial"/>
        </w:rPr>
        <w:t xml:space="preserve"> </w:t>
      </w:r>
      <w:r w:rsidR="0012672C" w:rsidRPr="00AB409B">
        <w:rPr>
          <w:rFonts w:ascii="Arial" w:hAnsi="Arial" w:cs="Arial"/>
        </w:rPr>
        <w:t>study</w:t>
      </w:r>
      <w:r w:rsidR="00A92F8C" w:rsidRPr="00AB409B">
        <w:rPr>
          <w:rFonts w:ascii="Arial" w:hAnsi="Arial" w:cs="Arial"/>
        </w:rPr>
        <w:t xml:space="preserve"> by </w:t>
      </w:r>
      <w:r w:rsidR="0062639D" w:rsidRPr="00AB409B">
        <w:rPr>
          <w:rFonts w:ascii="Arial" w:hAnsi="Arial" w:cs="Arial"/>
        </w:rPr>
        <w:t xml:space="preserve">individual </w:t>
      </w:r>
      <w:r w:rsidR="009B6D09" w:rsidRPr="00AB409B">
        <w:rPr>
          <w:rFonts w:ascii="Arial" w:hAnsi="Arial" w:cs="Arial"/>
        </w:rPr>
        <w:t>survival status.</w:t>
      </w:r>
      <w:r w:rsidR="00462E65">
        <w:rPr>
          <w:rFonts w:ascii="Arial" w:hAnsi="Arial" w:cs="Arial"/>
        </w:rPr>
        <w:t xml:space="preserve"> </w:t>
      </w:r>
      <w:commentRangeStart w:id="318"/>
      <w:del w:id="319" w:author="Gill, Dipender P S" w:date="2021-02-16T09:10:00Z">
        <w:r w:rsidR="00462E65" w:rsidDel="00CC083F">
          <w:rPr>
            <w:rFonts w:ascii="Arial" w:hAnsi="Arial" w:cs="Arial"/>
          </w:rPr>
          <w:delText>However, this bias may influence analyses using the outcome of longevity.</w:delText>
        </w:r>
        <w:r w:rsidR="009B6D09" w:rsidRPr="00AB409B" w:rsidDel="00CC083F">
          <w:rPr>
            <w:rFonts w:ascii="Arial" w:hAnsi="Arial" w:cs="Arial"/>
          </w:rPr>
          <w:delText xml:space="preserve"> </w:delText>
        </w:r>
        <w:commentRangeEnd w:id="318"/>
        <w:r w:rsidR="00CC083F" w:rsidDel="00CC083F">
          <w:rPr>
            <w:rStyle w:val="CommentReference"/>
          </w:rPr>
          <w:commentReference w:id="318"/>
        </w:r>
      </w:del>
      <w:r w:rsidR="00802264" w:rsidRPr="00AB409B">
        <w:rPr>
          <w:rFonts w:ascii="Arial" w:hAnsi="Arial" w:cs="Arial"/>
        </w:rPr>
        <w:t>By using reported parental lifespans, we also mitigate bias due to potentially differential rates of los</w:t>
      </w:r>
      <w:r w:rsidR="005F132B" w:rsidRPr="00AB409B">
        <w:rPr>
          <w:rFonts w:ascii="Arial" w:hAnsi="Arial" w:cs="Arial"/>
        </w:rPr>
        <w:t>s</w:t>
      </w:r>
      <w:r w:rsidR="00802264" w:rsidRPr="00AB409B">
        <w:rPr>
          <w:rFonts w:ascii="Arial" w:hAnsi="Arial" w:cs="Arial"/>
        </w:rPr>
        <w:t xml:space="preserve"> to follow-up in strata of LDL-c. </w:t>
      </w:r>
      <w:r w:rsidR="009B6D09" w:rsidRPr="00AB409B">
        <w:rPr>
          <w:rFonts w:ascii="Arial" w:hAnsi="Arial" w:cs="Arial"/>
        </w:rPr>
        <w:t>We reported</w:t>
      </w:r>
      <w:r w:rsidR="00A92F8C" w:rsidRPr="00AB409B">
        <w:rPr>
          <w:rFonts w:ascii="Arial" w:hAnsi="Arial" w:cs="Arial"/>
        </w:rPr>
        <w:t xml:space="preserve"> effects on </w:t>
      </w:r>
      <w:r w:rsidR="00462E65">
        <w:rPr>
          <w:rFonts w:ascii="Arial" w:hAnsi="Arial" w:cs="Arial"/>
        </w:rPr>
        <w:t>the scale of relative change in lifespan years</w:t>
      </w:r>
      <w:r w:rsidR="00A92F8C" w:rsidRPr="00AB409B">
        <w:rPr>
          <w:rFonts w:ascii="Arial" w:hAnsi="Arial" w:cs="Arial"/>
        </w:rPr>
        <w:t xml:space="preserve">, which is more </w:t>
      </w:r>
      <w:r w:rsidR="00462E65">
        <w:rPr>
          <w:rFonts w:ascii="Arial" w:hAnsi="Arial" w:cs="Arial"/>
        </w:rPr>
        <w:t xml:space="preserve">clinically interpretable than the </w:t>
      </w:r>
      <w:del w:id="320" w:author="Daghlas, Iyas" w:date="2021-02-14T23:00:00Z">
        <w:r w:rsidR="00462E65" w:rsidDel="00C42F5A">
          <w:rPr>
            <w:rFonts w:ascii="Arial" w:hAnsi="Arial" w:cs="Arial"/>
          </w:rPr>
          <w:delText xml:space="preserve">conventionally reported </w:delText>
        </w:r>
      </w:del>
      <w:r w:rsidR="0062639D" w:rsidRPr="00AB409B">
        <w:rPr>
          <w:rFonts w:ascii="Arial" w:hAnsi="Arial" w:cs="Arial"/>
        </w:rPr>
        <w:t>hazard ratio.</w:t>
      </w:r>
      <w:r w:rsidR="00A92F8C" w:rsidRPr="00AB409B">
        <w:rPr>
          <w:rFonts w:ascii="Arial" w:hAnsi="Arial" w:cs="Arial"/>
        </w:rPr>
        <w:t xml:space="preserve"> </w:t>
      </w:r>
    </w:p>
    <w:p w14:paraId="205E598E" w14:textId="77777777" w:rsidR="00CC083F" w:rsidRDefault="00CC083F" w:rsidP="009B6D09">
      <w:pPr>
        <w:spacing w:line="480" w:lineRule="auto"/>
        <w:rPr>
          <w:ins w:id="321" w:author="Gill, Dipender P S" w:date="2021-02-16T09:11:00Z"/>
          <w:rFonts w:ascii="Arial" w:hAnsi="Arial" w:cs="Arial"/>
        </w:rPr>
      </w:pPr>
    </w:p>
    <w:p w14:paraId="6FEFD9D0" w14:textId="3B5754D6" w:rsidR="000C70F9" w:rsidRPr="00AB409B" w:rsidRDefault="00802264" w:rsidP="009B6D09">
      <w:pPr>
        <w:spacing w:line="480" w:lineRule="auto"/>
        <w:rPr>
          <w:rFonts w:ascii="Arial" w:hAnsi="Arial" w:cs="Arial"/>
        </w:rPr>
      </w:pPr>
      <w:r w:rsidRPr="00AB409B">
        <w:rPr>
          <w:rFonts w:ascii="Arial" w:hAnsi="Arial" w:cs="Arial"/>
        </w:rPr>
        <w:t>Our study also has limitations</w:t>
      </w:r>
      <w:r w:rsidR="0009380D" w:rsidRPr="00AB409B">
        <w:rPr>
          <w:rFonts w:ascii="Arial" w:hAnsi="Arial" w:cs="Arial"/>
        </w:rPr>
        <w:t xml:space="preserve">. </w:t>
      </w:r>
      <w:r w:rsidR="00A92F8C" w:rsidRPr="00AB409B">
        <w:rPr>
          <w:rFonts w:ascii="Arial" w:hAnsi="Arial" w:cs="Arial"/>
        </w:rPr>
        <w:t xml:space="preserve">Although we found consistent results across multiple sensitivity analyses, we cannot </w:t>
      </w:r>
      <w:r w:rsidR="00EA2C53" w:rsidRPr="00AB409B">
        <w:rPr>
          <w:rFonts w:ascii="Arial" w:hAnsi="Arial" w:cs="Arial"/>
        </w:rPr>
        <w:t xml:space="preserve">fully </w:t>
      </w:r>
      <w:r w:rsidR="00A92F8C" w:rsidRPr="00AB409B">
        <w:rPr>
          <w:rFonts w:ascii="Arial" w:hAnsi="Arial" w:cs="Arial"/>
        </w:rPr>
        <w:t xml:space="preserve">exclude potential bias attributable to effects of the genetic </w:t>
      </w:r>
      <w:del w:id="322" w:author="Daghlas, Iyas" w:date="2021-02-14T23:00:00Z">
        <w:r w:rsidR="00A92F8C" w:rsidRPr="00AB409B" w:rsidDel="00C42F5A">
          <w:rPr>
            <w:rFonts w:ascii="Arial" w:hAnsi="Arial" w:cs="Arial"/>
          </w:rPr>
          <w:delText xml:space="preserve">instruments </w:delText>
        </w:r>
      </w:del>
      <w:ins w:id="323" w:author="Daghlas, Iyas" w:date="2021-02-14T23:00:00Z">
        <w:r w:rsidR="00C42F5A">
          <w:rPr>
            <w:rFonts w:ascii="Arial" w:hAnsi="Arial" w:cs="Arial"/>
          </w:rPr>
          <w:t>proxies</w:t>
        </w:r>
        <w:r w:rsidR="00C42F5A" w:rsidRPr="00AB409B">
          <w:rPr>
            <w:rFonts w:ascii="Arial" w:hAnsi="Arial" w:cs="Arial"/>
          </w:rPr>
          <w:t xml:space="preserve"> </w:t>
        </w:r>
      </w:ins>
      <w:r w:rsidR="00A92F8C" w:rsidRPr="00AB409B">
        <w:rPr>
          <w:rFonts w:ascii="Arial" w:hAnsi="Arial" w:cs="Arial"/>
        </w:rPr>
        <w:t xml:space="preserve">on lifespan </w:t>
      </w:r>
      <w:r w:rsidR="005F132B" w:rsidRPr="00AB409B">
        <w:rPr>
          <w:rFonts w:ascii="Arial" w:hAnsi="Arial" w:cs="Arial"/>
        </w:rPr>
        <w:t>through pathways other than</w:t>
      </w:r>
      <w:r w:rsidR="00A92F8C" w:rsidRPr="00AB409B">
        <w:rPr>
          <w:rFonts w:ascii="Arial" w:hAnsi="Arial" w:cs="Arial"/>
        </w:rPr>
        <w:t xml:space="preserve"> LDL-c</w:t>
      </w:r>
      <w:r w:rsidR="00462E65">
        <w:rPr>
          <w:rFonts w:ascii="Arial" w:hAnsi="Arial" w:cs="Arial"/>
        </w:rPr>
        <w:t xml:space="preserve"> (i.e. violation of the Mendelian randomization assumption of no horizontal pleiotropy)</w:t>
      </w:r>
      <w:r w:rsidR="00A92F8C" w:rsidRPr="00AB409B">
        <w:rPr>
          <w:rFonts w:ascii="Arial" w:hAnsi="Arial" w:cs="Arial"/>
        </w:rPr>
        <w:t>.</w:t>
      </w:r>
      <w:ins w:id="324" w:author="Daghlas, Iyas" w:date="2021-02-14T23:06:00Z">
        <w:r w:rsidR="00D178F0">
          <w:rPr>
            <w:rFonts w:ascii="Arial" w:hAnsi="Arial" w:cs="Arial"/>
          </w:rPr>
          <w:t xml:space="preserve"> Our results may be biased by a small degree of overlap between t</w:t>
        </w:r>
        <w:r w:rsidR="00636F6A">
          <w:rPr>
            <w:rFonts w:ascii="Arial" w:hAnsi="Arial" w:cs="Arial"/>
          </w:rPr>
          <w:t>he exposure and outcome samples. H</w:t>
        </w:r>
        <w:r w:rsidR="00D178F0">
          <w:rPr>
            <w:rFonts w:ascii="Arial" w:hAnsi="Arial" w:cs="Arial"/>
          </w:rPr>
          <w:t>owever</w:t>
        </w:r>
      </w:ins>
      <w:ins w:id="325" w:author="Daghlas, Iyas" w:date="2021-02-14T23:08:00Z">
        <w:r w:rsidR="00636F6A">
          <w:rPr>
            <w:rFonts w:ascii="Arial" w:hAnsi="Arial" w:cs="Arial"/>
          </w:rPr>
          <w:t>,</w:t>
        </w:r>
      </w:ins>
      <w:ins w:id="326" w:author="Daghlas, Iyas" w:date="2021-02-14T23:06:00Z">
        <w:r w:rsidR="00D178F0">
          <w:rPr>
            <w:rFonts w:ascii="Arial" w:hAnsi="Arial" w:cs="Arial"/>
          </w:rPr>
          <w:t xml:space="preserve"> </w:t>
        </w:r>
      </w:ins>
      <w:ins w:id="327" w:author="Daghlas, Iyas" w:date="2021-02-14T23:12:00Z">
        <w:r w:rsidR="00193882">
          <w:rPr>
            <w:rFonts w:ascii="Arial" w:hAnsi="Arial" w:cs="Arial"/>
          </w:rPr>
          <w:t>such bias is typically minimal in the setting of</w:t>
        </w:r>
      </w:ins>
      <w:ins w:id="328" w:author="Daghlas, Iyas" w:date="2021-02-14T23:07:00Z">
        <w:r w:rsidR="00D178F0">
          <w:rPr>
            <w:rFonts w:ascii="Arial" w:hAnsi="Arial" w:cs="Arial"/>
          </w:rPr>
          <w:t xml:space="preserve"> strong genetic instruments (</w:t>
        </w:r>
      </w:ins>
      <w:ins w:id="329" w:author="Daghlas, Iyas" w:date="2021-02-14T23:08:00Z">
        <w:r w:rsidR="00D178F0">
          <w:rPr>
            <w:rFonts w:ascii="Arial" w:hAnsi="Arial" w:cs="Arial"/>
            <w:i/>
          </w:rPr>
          <w:t>F-</w:t>
        </w:r>
        <w:r w:rsidR="00193882">
          <w:rPr>
            <w:rFonts w:ascii="Arial" w:hAnsi="Arial" w:cs="Arial"/>
          </w:rPr>
          <w:t>statistic &gt; 10</w:t>
        </w:r>
        <w:r w:rsidR="00D178F0">
          <w:rPr>
            <w:rFonts w:ascii="Arial" w:hAnsi="Arial" w:cs="Arial"/>
          </w:rPr>
          <w:t>)</w:t>
        </w:r>
        <w:r w:rsidR="00D178F0">
          <w:rPr>
            <w:rFonts w:ascii="Arial" w:hAnsi="Arial" w:cs="Arial"/>
          </w:rPr>
          <w:fldChar w:fldCharType="begin" w:fldLock="1"/>
        </w:r>
      </w:ins>
      <w:r w:rsidR="00311C8F">
        <w:rPr>
          <w:rFonts w:ascii="Arial" w:hAnsi="Arial" w:cs="Arial"/>
        </w:rPr>
        <w:instrText>ADDIN CSL_CITATION {"citationItems":[{"id":"ITEM-1","itemData":{"DOI":"10.1002/gepi.21998","ISBN":"1098-2272 (Electronic)\r0741-0395 (Linking)","ISSN":"10982272","PMID":"27625185","abstract":"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author":[{"dropping-particle":"","family":"Burgess","given":"Stephen","non-dropping-particle":"","parse-names":false,"suffix":""},{"dropping-particle":"","family":"Davies","given":"Neil M.","non-dropping-particle":"","parse-names":false,"suffix":""},{"dropping-particle":"","family":"Thompson","given":"Simon G.","non-dropping-particle":"","parse-names":false,"suffix":""}],"container-title":"Genetic Epidemiology","id":"ITEM-1","issue":"7","issued":{"date-parts":[["2016"]]},"page":"597-608","title":"Bias due to participant overlap in two-sample Mendelian randomization","type":"article-journal","volume":"40"},"uris":["http://www.mendeley.com/documents/?uuid=c920c289-c908-45f8-a2e5-e2328c986bcb"]}],"mendeley":{"formattedCitation":"&lt;sup&gt;54&lt;/sup&gt;","plainTextFormattedCitation":"54","previouslyFormattedCitation":"&lt;sup&gt;53&lt;/sup&gt;"},"properties":{"noteIndex":0},"schema":"https://github.com/citation-style-language/schema/raw/master/csl-citation.json"}</w:instrText>
      </w:r>
      <w:r w:rsidR="00D178F0">
        <w:rPr>
          <w:rFonts w:ascii="Arial" w:hAnsi="Arial" w:cs="Arial"/>
        </w:rPr>
        <w:fldChar w:fldCharType="separate"/>
      </w:r>
      <w:r w:rsidR="00311C8F" w:rsidRPr="00311C8F">
        <w:rPr>
          <w:rFonts w:ascii="Arial" w:hAnsi="Arial" w:cs="Arial"/>
          <w:noProof/>
          <w:vertAlign w:val="superscript"/>
        </w:rPr>
        <w:t>54</w:t>
      </w:r>
      <w:ins w:id="330" w:author="Daghlas, Iyas" w:date="2021-02-14T23:08:00Z">
        <w:r w:rsidR="00D178F0">
          <w:rPr>
            <w:rFonts w:ascii="Arial" w:hAnsi="Arial" w:cs="Arial"/>
          </w:rPr>
          <w:fldChar w:fldCharType="end"/>
        </w:r>
      </w:ins>
      <w:ins w:id="331" w:author="Daghlas, Iyas" w:date="2021-02-14T23:07:00Z">
        <w:r w:rsidR="00D178F0">
          <w:rPr>
            <w:rFonts w:ascii="Arial" w:hAnsi="Arial" w:cs="Arial"/>
          </w:rPr>
          <w:t>.</w:t>
        </w:r>
      </w:ins>
      <w:ins w:id="332" w:author="Daghlas, Iyas" w:date="2021-02-14T23:06:00Z">
        <w:r w:rsidR="00D178F0">
          <w:rPr>
            <w:rFonts w:ascii="Arial" w:hAnsi="Arial" w:cs="Arial"/>
          </w:rPr>
          <w:t xml:space="preserve"> </w:t>
        </w:r>
      </w:ins>
      <w:r w:rsidR="00A92F8C" w:rsidRPr="00AB409B">
        <w:rPr>
          <w:rFonts w:ascii="Arial" w:hAnsi="Arial" w:cs="Arial"/>
        </w:rPr>
        <w:t xml:space="preserve"> The mediation analysis we </w:t>
      </w:r>
      <w:r w:rsidR="00010C7B" w:rsidRPr="00AB409B">
        <w:rPr>
          <w:rFonts w:ascii="Arial" w:hAnsi="Arial" w:cs="Arial"/>
        </w:rPr>
        <w:t xml:space="preserve">performed </w:t>
      </w:r>
      <w:r w:rsidR="00A92F8C" w:rsidRPr="00AB409B">
        <w:rPr>
          <w:rFonts w:ascii="Arial" w:hAnsi="Arial" w:cs="Arial"/>
        </w:rPr>
        <w:t>using CAD</w:t>
      </w:r>
      <w:ins w:id="333" w:author="Daghlas, Iyas" w:date="2021-02-14T23:09:00Z">
        <w:r w:rsidR="00193882">
          <w:rPr>
            <w:rFonts w:ascii="Arial" w:hAnsi="Arial" w:cs="Arial"/>
          </w:rPr>
          <w:t xml:space="preserve"> and ischemic stroke</w:t>
        </w:r>
      </w:ins>
      <w:r w:rsidR="00A92F8C" w:rsidRPr="00AB409B">
        <w:rPr>
          <w:rFonts w:ascii="Arial" w:hAnsi="Arial" w:cs="Arial"/>
        </w:rPr>
        <w:t xml:space="preserve"> may be biased due to the binary nature of the</w:t>
      </w:r>
      <w:ins w:id="334" w:author="Daghlas, Iyas" w:date="2021-02-14T23:09:00Z">
        <w:r w:rsidR="00193882">
          <w:rPr>
            <w:rFonts w:ascii="Arial" w:hAnsi="Arial" w:cs="Arial"/>
          </w:rPr>
          <w:t>se</w:t>
        </w:r>
      </w:ins>
      <w:r w:rsidR="00A92F8C" w:rsidRPr="00AB409B">
        <w:rPr>
          <w:rFonts w:ascii="Arial" w:hAnsi="Arial" w:cs="Arial"/>
        </w:rPr>
        <w:t xml:space="preserve"> mediator</w:t>
      </w:r>
      <w:ins w:id="335" w:author="Daghlas, Iyas" w:date="2021-02-14T23:09:00Z">
        <w:r w:rsidR="00193882">
          <w:rPr>
            <w:rFonts w:ascii="Arial" w:hAnsi="Arial" w:cs="Arial"/>
          </w:rPr>
          <w:t>s</w:t>
        </w:r>
      </w:ins>
      <w:r w:rsidR="00A92F8C" w:rsidRPr="00AB409B">
        <w:rPr>
          <w:rFonts w:ascii="Arial" w:hAnsi="Arial" w:cs="Arial"/>
        </w:rPr>
        <w:fldChar w:fldCharType="begin" w:fldLock="1"/>
      </w:r>
      <w:r w:rsidR="00311C8F">
        <w:rPr>
          <w:rFonts w:ascii="Arial" w:hAnsi="Arial" w:cs="Arial"/>
        </w:rPr>
        <w:instrText>ADDIN CSL_CITATION {"citationItems":[{"id":"ITEM-1","itemData":{"DOI":"10.1534/genetics.117.300191","ISSN":"19432631","abstract":"© 2017 by the Genetics Society of America Mendelian randomization is the use of genetic variants as instrumental variables to estimate causal effects of risk factors on outcomes. The total causal effect of a risk factor is the change in the outcome resulting from intervening on the risk factor. This total causal effect may potentially encompass multiple mediating mechanisms. For a proposed mediator, the direct effect of the risk factor is the change in the outcome resulting from a change in the risk factor, keeping the mediator constant. A difference between the total effect and the direct effect indicates that the causal pathway from the risk factor to the outcome acts at least in part via the mediator (an indirect effect). Here, we show that Mendelian randomization estimates of total and direct effects can be obtained using summarized data on genetic associations with the risk factor, mediator, and outcome, potentially from different data sources. We perform simulations to test the validity of this approach when there is unmeasured confounding and/or bidirectional effects between the risk factor and mediator. We illustrate this method using the relationship between age at menarche and risk of breast cancer, with body mass index (BMI) as a potential mediator. We show an inverse direct causal effect of age at menarche on risk of breast cancer (independent of BMI), and a positive indirect effect via BMI. In conclusion, multivariable Mendelian randomization using summarized genetic data provides a rapid and accessible analytic strategy that can be undertaken using publicly available data to better understand causal mechanisms.","author":[{"dropping-particle":"","family":"Burgess","given":"Stephen","non-dropping-particle":"","parse-names":false,"suffix":""},{"dropping-particle":"","family":"Thompson","given":"Deborah J.","non-dropping-particle":"","parse-names":false,"suffix":""},{"dropping-particle":"","family":"Rees","given":"Jessica M.B.","non-dropping-particle":"","parse-names":false,"suffix":""},{"dropping-particle":"","family":"Day","given":"Felix R.","non-dropping-particle":"","parse-names":false,"suffix":""},{"dropping-particle":"","family":"Perry","given":"John R.","non-dropping-particle":"","parse-names":false,"suffix":""},{"dropping-particle":"","family":"Ong","given":"Ken K.","non-dropping-particle":"","parse-names":false,"suffix":""}],"container-title":"Genetics","id":"ITEM-1","issue":"2","issued":{"date-parts":[["2017"]]},"note":"Notes\n- 'population-averaged causal effect'; 'intervening on the population distribution of the risk factor'\n- later puberty &amp;gt; reduction in total # ovulatory cycles &amp;gt; reduction in life-time sex-hormone exposure\n- for binary outcomes, do not provide an estimate of the indirect causal effect (only total and direct)\n\nCopied\n&amp;quot;When using genetic associations from multiple datasets in a two-sample Mendelian randomization setting, ideally the associations should be estimated on samples from the same underlying population. This is particularly important with regard to ethnicity, as different linkage disequilibrium structures can mean that genetic variants may be associated with the risk factor in one population and not in another, or be valid instruments in one population but not in another.&amp;quot;\n\nNotes on product/difference method\nhttps://academic.oup.com/aje/article/182/2/105/94961#86237830\n&amp;gt;product method useful b/c mediator can be binary\n&amp;gt; proportion mediated may be unstable w/ small effects\n&amp;gt; Josef reports total effect, and proportion mediated of total effect","page":"481-487","title":"Dissecting causal pathways using mendelian randomization with summarized genetic data: Application to age at menarche and risk of breast cancer","type":"article-journal","volume":"207"},"uris":["http://www.mendeley.com/documents/?uuid=16019512-66a4-4793-b385-5b79b784b4e6"]}],"mendeley":{"formattedCitation":"&lt;sup&gt;41&lt;/sup&gt;","plainTextFormattedCitation":"41","previouslyFormattedCitation":"&lt;sup&gt;40&lt;/sup&gt;"},"properties":{"noteIndex":0},"schema":"https://github.com/citation-style-language/schema/raw/master/csl-citation.json"}</w:instrText>
      </w:r>
      <w:r w:rsidR="00A92F8C" w:rsidRPr="00AB409B">
        <w:rPr>
          <w:rFonts w:ascii="Arial" w:hAnsi="Arial" w:cs="Arial"/>
        </w:rPr>
        <w:fldChar w:fldCharType="separate"/>
      </w:r>
      <w:r w:rsidR="00311C8F" w:rsidRPr="00311C8F">
        <w:rPr>
          <w:rFonts w:ascii="Arial" w:hAnsi="Arial" w:cs="Arial"/>
          <w:noProof/>
          <w:vertAlign w:val="superscript"/>
        </w:rPr>
        <w:t>41</w:t>
      </w:r>
      <w:r w:rsidR="00A92F8C" w:rsidRPr="00AB409B">
        <w:rPr>
          <w:rFonts w:ascii="Arial" w:hAnsi="Arial" w:cs="Arial"/>
        </w:rPr>
        <w:fldChar w:fldCharType="end"/>
      </w:r>
      <w:r w:rsidR="00A92F8C" w:rsidRPr="00AB409B">
        <w:rPr>
          <w:rFonts w:ascii="Arial" w:hAnsi="Arial" w:cs="Arial"/>
        </w:rPr>
        <w:t xml:space="preserve">. </w:t>
      </w:r>
      <w:r w:rsidR="00B01045" w:rsidRPr="00AB409B">
        <w:rPr>
          <w:rFonts w:ascii="Arial" w:hAnsi="Arial" w:cs="Arial"/>
        </w:rPr>
        <w:t xml:space="preserve">The MR estimates obtained using parental lifespans may not generalize to contemporary populations given systematic differences in the environment and </w:t>
      </w:r>
      <w:r w:rsidR="00AB409B" w:rsidRPr="00AB409B">
        <w:rPr>
          <w:rFonts w:ascii="Arial" w:hAnsi="Arial" w:cs="Arial"/>
        </w:rPr>
        <w:t>distribution</w:t>
      </w:r>
      <w:r w:rsidR="00B01045" w:rsidRPr="00AB409B">
        <w:rPr>
          <w:rFonts w:ascii="Arial" w:hAnsi="Arial" w:cs="Arial"/>
        </w:rPr>
        <w:t xml:space="preserve"> of atherosclerotic risk factors</w:t>
      </w:r>
      <w:r w:rsidR="00B01045" w:rsidRPr="00AB409B">
        <w:rPr>
          <w:rFonts w:ascii="Arial" w:hAnsi="Arial" w:cs="Arial"/>
        </w:rPr>
        <w:fldChar w:fldCharType="begin" w:fldLock="1"/>
      </w:r>
      <w:r w:rsidR="00311C8F">
        <w:rPr>
          <w:rFonts w:ascii="Arial" w:hAnsi="Arial" w:cs="Arial"/>
        </w:rPr>
        <w:instrText>ADDIN CSL_CITATION {"citationItems":[{"id":"ITEM-1","itemData":{"DOI":"10.1093/ije/dyp330","ISSN":"03005771","PMID":"19959603","abstract":"Background: In the late 1960s, coronary heart disease (CHD) mortality among Finnish men was the highest in the world. From 1972 to 2007, risk factor surveys have been carried out to monitor risk factor trends and assess their contribution to declining mortality in Finland. Methods: The first risk factor survey was carried out in the North Karelia and Kuopio provinces in 1972 as the basis for the evaluation of the North Karelia Project. Since then, up to five geographical areas have been included in the surveys. The target population has been persons aged 25-74 years, except in the first two surveys where the sample was drawn from a population aged 30-59 years. Risk factor contribution on mortality change was assessed by a logistic regression model. Results: A remarkable decline in serum cholesterol levels was observed between 1972 and 2007. Blood pressure declined among both men and women until 2002 but levelled off during the last 5 years. Prevalence of smoking decreased among men. Among women, smoking increased throughout the survey years until 2002 but did not increase between 2002 and 2007. Body mass index (BMI) has continuously increased among men. Among women, BMI decreased until 1982, but since then an increasing trend has been observed. Risk factor changes explained a 60% reduction in coronary mortality in middle-aged men while the observed reduction was 80%. Conclusions: The 80% decline in coronary mortality in Finland mainly reflects a great reduction of the risk factor levels; these in turn have been associated with long-term comprehensive chronic disease prevention and health promotion interventions. © Published by Oxford University Press on behalf of the International Epidemiological Association. The Author 2009; all rights reserved.","author":[{"dropping-particle":"","family":"Vartiainen","given":"Erkki","non-dropping-particle":"","parse-names":false,"suffix":""},{"dropping-particle":"","family":"Laatikainen","given":"Tiina","non-dropping-particle":"","parse-names":false,"suffix":""},{"dropping-particle":"","family":"Peltonen","given":"Markku","non-dropping-particle":"","parse-names":false,"suffix":""},{"dropping-particle":"","family":"Juolevi","given":"Anne","non-dropping-particle":"","parse-names":false,"suffix":""},{"dropping-particle":"","family":"Männistö","given":"Satu","non-dropping-particle":"","parse-names":false,"suffix":""},{"dropping-particle":"","family":"Sundvall","given":"Jouko","non-dropping-particle":"","parse-names":false,"suffix":""},{"dropping-particle":"","family":"Jousilahti","given":"Pekka","non-dropping-particle":"","parse-names":false,"suffix":""},{"dropping-particle":"","family":"Salomaa","given":"Veikko","non-dropping-particle":"","parse-names":false,"suffix":""},{"dropping-particle":"","family":"Valsta","given":"Liisa","non-dropping-particle":"","parse-names":false,"suffix":""},{"dropping-particle":"","family":"Puska","given":"Pekka","non-dropping-particle":"","parse-names":false,"suffix":""}],"container-title":"International Journal of Epidemiology","id":"ITEM-1","issue":"2","issued":{"date-parts":[["2010"]]},"page":"504-518","title":"Thirty-five-year trends in cardiovascular risk factors in Finland","type":"article-journal","volume":"39"},"uris":["http://www.mendeley.com/documents/?uuid=b93593ed-f684-4836-a55d-b8197b3a7018"]}],"mendeley":{"formattedCitation":"&lt;sup&gt;55&lt;/sup&gt;","plainTextFormattedCitation":"55","previouslyFormattedCitation":"&lt;sup&gt;54&lt;/sup&gt;"},"properties":{"noteIndex":0},"schema":"https://github.com/citation-style-language/schema/raw/master/csl-citation.json"}</w:instrText>
      </w:r>
      <w:r w:rsidR="00B01045" w:rsidRPr="00AB409B">
        <w:rPr>
          <w:rFonts w:ascii="Arial" w:hAnsi="Arial" w:cs="Arial"/>
        </w:rPr>
        <w:fldChar w:fldCharType="separate"/>
      </w:r>
      <w:r w:rsidR="00311C8F" w:rsidRPr="00311C8F">
        <w:rPr>
          <w:rFonts w:ascii="Arial" w:hAnsi="Arial" w:cs="Arial"/>
          <w:noProof/>
          <w:vertAlign w:val="superscript"/>
        </w:rPr>
        <w:t>55</w:t>
      </w:r>
      <w:r w:rsidR="00B01045" w:rsidRPr="00AB409B">
        <w:rPr>
          <w:rFonts w:ascii="Arial" w:hAnsi="Arial" w:cs="Arial"/>
        </w:rPr>
        <w:fldChar w:fldCharType="end"/>
      </w:r>
      <w:r w:rsidR="00B01045" w:rsidRPr="00AB409B">
        <w:rPr>
          <w:rFonts w:ascii="Arial" w:hAnsi="Arial" w:cs="Arial"/>
        </w:rPr>
        <w:t xml:space="preserve">. </w:t>
      </w:r>
      <w:r w:rsidR="00A92F8C" w:rsidRPr="00AB409B">
        <w:rPr>
          <w:rFonts w:ascii="Arial" w:hAnsi="Arial" w:cs="Arial"/>
        </w:rPr>
        <w:t xml:space="preserve">Finally, the MR method we </w:t>
      </w:r>
      <w:r w:rsidR="009B6D09" w:rsidRPr="00AB409B">
        <w:rPr>
          <w:rFonts w:ascii="Arial" w:hAnsi="Arial" w:cs="Arial"/>
        </w:rPr>
        <w:t>used</w:t>
      </w:r>
      <w:r w:rsidR="00A92F8C" w:rsidRPr="00AB409B">
        <w:rPr>
          <w:rFonts w:ascii="Arial" w:hAnsi="Arial" w:cs="Arial"/>
        </w:rPr>
        <w:t xml:space="preserve"> only considers the linear associations of small changes in genetically </w:t>
      </w:r>
      <w:r w:rsidR="002863C6">
        <w:rPr>
          <w:rFonts w:ascii="Arial" w:hAnsi="Arial" w:cs="Arial"/>
        </w:rPr>
        <w:t>proxied</w:t>
      </w:r>
      <w:r w:rsidR="00A92F8C" w:rsidRPr="00AB409B">
        <w:rPr>
          <w:rFonts w:ascii="Arial" w:hAnsi="Arial" w:cs="Arial"/>
        </w:rPr>
        <w:t xml:space="preserve"> LDL-c around the population mean, and cannot be extrapolated to infer the effect of changes in LDL-c a</w:t>
      </w:r>
      <w:r w:rsidR="00CA4B0E" w:rsidRPr="00AB409B">
        <w:rPr>
          <w:rFonts w:ascii="Arial" w:hAnsi="Arial" w:cs="Arial"/>
        </w:rPr>
        <w:t xml:space="preserve">t extremes of this distribution (e.g. </w:t>
      </w:r>
      <w:r w:rsidR="0012672C" w:rsidRPr="00AB409B">
        <w:rPr>
          <w:rFonts w:ascii="Arial" w:hAnsi="Arial" w:cs="Arial"/>
        </w:rPr>
        <w:t xml:space="preserve">in </w:t>
      </w:r>
      <w:r w:rsidR="00CA4B0E" w:rsidRPr="00AB409B">
        <w:rPr>
          <w:rFonts w:ascii="Arial" w:hAnsi="Arial" w:cs="Arial"/>
        </w:rPr>
        <w:t>f</w:t>
      </w:r>
      <w:r w:rsidR="000D7445">
        <w:rPr>
          <w:rFonts w:ascii="Arial" w:hAnsi="Arial" w:cs="Arial"/>
        </w:rPr>
        <w:t>amilial hypercholesterolemia).</w:t>
      </w:r>
    </w:p>
    <w:p w14:paraId="3EAA6967" w14:textId="77777777" w:rsidR="00A92F8C" w:rsidRPr="00AB409B" w:rsidRDefault="00A92F8C" w:rsidP="00A92F8C">
      <w:pPr>
        <w:spacing w:line="480" w:lineRule="auto"/>
        <w:rPr>
          <w:rFonts w:ascii="Arial" w:hAnsi="Arial" w:cs="Arial"/>
        </w:rPr>
      </w:pPr>
    </w:p>
    <w:p w14:paraId="2A6778FC" w14:textId="75B8D868" w:rsidR="00384E8C" w:rsidRPr="00AB409B" w:rsidDel="00CC083F" w:rsidRDefault="000C70F9" w:rsidP="006357FF">
      <w:pPr>
        <w:spacing w:line="480" w:lineRule="auto"/>
        <w:rPr>
          <w:del w:id="336" w:author="Gill, Dipender P S" w:date="2021-02-16T09:11:00Z"/>
          <w:rFonts w:ascii="Arial" w:hAnsi="Arial" w:cs="Arial"/>
        </w:rPr>
      </w:pPr>
      <w:r w:rsidRPr="00AB409B">
        <w:rPr>
          <w:rFonts w:ascii="Arial" w:hAnsi="Arial" w:cs="Arial"/>
        </w:rPr>
        <w:lastRenderedPageBreak/>
        <w:t xml:space="preserve">In conclusion, we found </w:t>
      </w:r>
      <w:r w:rsidR="00750C7C" w:rsidRPr="00AB409B">
        <w:rPr>
          <w:rFonts w:ascii="Arial" w:hAnsi="Arial" w:cs="Arial"/>
        </w:rPr>
        <w:t xml:space="preserve">genetic </w:t>
      </w:r>
      <w:r w:rsidR="00384E8C" w:rsidRPr="00AB409B">
        <w:rPr>
          <w:rFonts w:ascii="Arial" w:hAnsi="Arial" w:cs="Arial"/>
        </w:rPr>
        <w:t xml:space="preserve">support for </w:t>
      </w:r>
      <w:r w:rsidRPr="00AB409B">
        <w:rPr>
          <w:rFonts w:ascii="Arial" w:hAnsi="Arial" w:cs="Arial"/>
        </w:rPr>
        <w:t>a</w:t>
      </w:r>
      <w:r w:rsidR="00384E8C" w:rsidRPr="00AB409B">
        <w:rPr>
          <w:rFonts w:ascii="Arial" w:hAnsi="Arial" w:cs="Arial"/>
        </w:rPr>
        <w:t>n</w:t>
      </w:r>
      <w:r w:rsidRPr="00AB409B">
        <w:rPr>
          <w:rFonts w:ascii="Arial" w:hAnsi="Arial" w:cs="Arial"/>
        </w:rPr>
        <w:t xml:space="preserve"> effect of higher </w:t>
      </w:r>
      <w:r w:rsidR="003F161B" w:rsidRPr="00AB409B">
        <w:rPr>
          <w:rFonts w:ascii="Arial" w:hAnsi="Arial" w:cs="Arial"/>
        </w:rPr>
        <w:t xml:space="preserve">overall and PCSK9-mediated </w:t>
      </w:r>
      <w:r w:rsidR="00384E8C" w:rsidRPr="00AB409B">
        <w:rPr>
          <w:rFonts w:ascii="Arial" w:hAnsi="Arial" w:cs="Arial"/>
        </w:rPr>
        <w:t xml:space="preserve">circulating </w:t>
      </w:r>
      <w:r w:rsidRPr="00AB409B">
        <w:rPr>
          <w:rFonts w:ascii="Arial" w:hAnsi="Arial" w:cs="Arial"/>
        </w:rPr>
        <w:t>LDL-c</w:t>
      </w:r>
      <w:r w:rsidR="00384E8C" w:rsidRPr="00AB409B">
        <w:rPr>
          <w:rFonts w:ascii="Arial" w:hAnsi="Arial" w:cs="Arial"/>
        </w:rPr>
        <w:t xml:space="preserve"> </w:t>
      </w:r>
      <w:r w:rsidRPr="00AB409B">
        <w:rPr>
          <w:rFonts w:ascii="Arial" w:hAnsi="Arial" w:cs="Arial"/>
        </w:rPr>
        <w:t>on reduc</w:t>
      </w:r>
      <w:r w:rsidR="00750C7C" w:rsidRPr="00AB409B">
        <w:rPr>
          <w:rFonts w:ascii="Arial" w:hAnsi="Arial" w:cs="Arial"/>
        </w:rPr>
        <w:t>ing</w:t>
      </w:r>
      <w:r w:rsidRPr="00AB409B">
        <w:rPr>
          <w:rFonts w:ascii="Arial" w:hAnsi="Arial" w:cs="Arial"/>
        </w:rPr>
        <w:t xml:space="preserve"> lifespan</w:t>
      </w:r>
      <w:r w:rsidR="003F161B" w:rsidRPr="00AB409B">
        <w:rPr>
          <w:rFonts w:ascii="Arial" w:hAnsi="Arial" w:cs="Arial"/>
        </w:rPr>
        <w:t>.</w:t>
      </w:r>
      <w:r w:rsidR="00857D2C" w:rsidRPr="00AB409B">
        <w:rPr>
          <w:rFonts w:ascii="Arial" w:hAnsi="Arial" w:cs="Arial"/>
        </w:rPr>
        <w:t xml:space="preserve"> </w:t>
      </w:r>
      <w:r w:rsidR="00384E8C" w:rsidRPr="00AB409B">
        <w:rPr>
          <w:rFonts w:ascii="Arial" w:hAnsi="Arial" w:cs="Arial"/>
        </w:rPr>
        <w:t xml:space="preserve">Our approach considered the cumulative lifelong effect of genetically </w:t>
      </w:r>
      <w:r w:rsidR="002863C6">
        <w:rPr>
          <w:rFonts w:ascii="Arial" w:hAnsi="Arial" w:cs="Arial"/>
        </w:rPr>
        <w:t>proxied</w:t>
      </w:r>
      <w:r w:rsidR="00384E8C" w:rsidRPr="00AB409B">
        <w:rPr>
          <w:rFonts w:ascii="Arial" w:hAnsi="Arial" w:cs="Arial"/>
        </w:rPr>
        <w:t xml:space="preserve"> modifications in LDL-c levels and was further applied in populations that were not selected for increased cardiovascular risk. These results therefore provide evidence that</w:t>
      </w:r>
      <w:r w:rsidR="002C291A" w:rsidRPr="00AB409B">
        <w:rPr>
          <w:rFonts w:ascii="Arial" w:hAnsi="Arial" w:cs="Arial"/>
        </w:rPr>
        <w:t xml:space="preserve"> earlier and</w:t>
      </w:r>
      <w:r w:rsidR="00384E8C" w:rsidRPr="00AB409B">
        <w:rPr>
          <w:rFonts w:ascii="Arial" w:hAnsi="Arial" w:cs="Arial"/>
        </w:rPr>
        <w:t xml:space="preserve"> wider use of LDL-c lowering </w:t>
      </w:r>
      <w:r w:rsidR="002C291A" w:rsidRPr="00AB409B">
        <w:rPr>
          <w:rFonts w:ascii="Arial" w:hAnsi="Arial" w:cs="Arial"/>
        </w:rPr>
        <w:t>therapies</w:t>
      </w:r>
      <w:r w:rsidR="00384E8C" w:rsidRPr="00AB409B">
        <w:rPr>
          <w:rFonts w:ascii="Arial" w:hAnsi="Arial" w:cs="Arial"/>
        </w:rPr>
        <w:t xml:space="preserve"> </w:t>
      </w:r>
      <w:r w:rsidR="002C291A" w:rsidRPr="00AB409B">
        <w:rPr>
          <w:rFonts w:ascii="Arial" w:hAnsi="Arial" w:cs="Arial"/>
        </w:rPr>
        <w:t>may</w:t>
      </w:r>
      <w:r w:rsidR="00F86C7B" w:rsidRPr="00AB409B">
        <w:rPr>
          <w:rFonts w:ascii="Arial" w:hAnsi="Arial" w:cs="Arial"/>
        </w:rPr>
        <w:t xml:space="preserve"> </w:t>
      </w:r>
      <w:r w:rsidR="002C291A" w:rsidRPr="00AB409B">
        <w:rPr>
          <w:rFonts w:ascii="Arial" w:hAnsi="Arial" w:cs="Arial"/>
        </w:rPr>
        <w:t xml:space="preserve">be an effective strategy for </w:t>
      </w:r>
      <w:r w:rsidR="00384E8C" w:rsidRPr="00AB409B">
        <w:rPr>
          <w:rFonts w:ascii="Arial" w:hAnsi="Arial" w:cs="Arial"/>
        </w:rPr>
        <w:t>improving</w:t>
      </w:r>
      <w:r w:rsidR="002C291A" w:rsidRPr="00AB409B">
        <w:rPr>
          <w:rFonts w:ascii="Arial" w:hAnsi="Arial" w:cs="Arial"/>
        </w:rPr>
        <w:t xml:space="preserve"> overall</w:t>
      </w:r>
      <w:r w:rsidR="00384E8C" w:rsidRPr="00AB409B">
        <w:rPr>
          <w:rFonts w:ascii="Arial" w:hAnsi="Arial" w:cs="Arial"/>
        </w:rPr>
        <w:t xml:space="preserve"> lifespan and longevity. Further investigation in</w:t>
      </w:r>
      <w:r w:rsidR="006972F9">
        <w:rPr>
          <w:rFonts w:ascii="Arial" w:hAnsi="Arial" w:cs="Arial"/>
        </w:rPr>
        <w:t>corporating</w:t>
      </w:r>
      <w:r w:rsidR="00384E8C" w:rsidRPr="00AB409B">
        <w:rPr>
          <w:rFonts w:ascii="Arial" w:hAnsi="Arial" w:cs="Arial"/>
        </w:rPr>
        <w:t xml:space="preserve"> randomized controlled trial</w:t>
      </w:r>
      <w:r w:rsidR="006972F9">
        <w:rPr>
          <w:rFonts w:ascii="Arial" w:hAnsi="Arial" w:cs="Arial"/>
        </w:rPr>
        <w:t xml:space="preserve"> data</w:t>
      </w:r>
      <w:r w:rsidR="00384E8C" w:rsidRPr="00AB409B">
        <w:rPr>
          <w:rFonts w:ascii="Arial" w:hAnsi="Arial" w:cs="Arial"/>
        </w:rPr>
        <w:t xml:space="preserve"> </w:t>
      </w:r>
      <w:r w:rsidR="006972F9">
        <w:rPr>
          <w:rFonts w:ascii="Arial" w:hAnsi="Arial" w:cs="Arial"/>
        </w:rPr>
        <w:t>is</w:t>
      </w:r>
      <w:r w:rsidR="00384E8C" w:rsidRPr="00AB409B">
        <w:rPr>
          <w:rFonts w:ascii="Arial" w:hAnsi="Arial" w:cs="Arial"/>
        </w:rPr>
        <w:t xml:space="preserve"> warranted to provide definitive evidence of such effects.</w:t>
      </w:r>
    </w:p>
    <w:p w14:paraId="11170B61" w14:textId="70F94439" w:rsidR="0099304B" w:rsidRPr="00AB409B" w:rsidDel="00CC083F" w:rsidRDefault="0099304B">
      <w:pPr>
        <w:spacing w:line="480" w:lineRule="auto"/>
        <w:rPr>
          <w:del w:id="337" w:author="Gill, Dipender P S" w:date="2021-02-16T09:11:00Z"/>
          <w:rFonts w:ascii="Arial" w:hAnsi="Arial" w:cs="Arial"/>
        </w:rPr>
      </w:pPr>
    </w:p>
    <w:p w14:paraId="27C98A36" w14:textId="483F4375" w:rsidR="00D16B3E" w:rsidRPr="00AB409B" w:rsidRDefault="009D500C" w:rsidP="00D16B3E">
      <w:pPr>
        <w:rPr>
          <w:rFonts w:ascii="Arial" w:hAnsi="Arial" w:cs="Arial"/>
        </w:rPr>
      </w:pPr>
      <w:r w:rsidRPr="00AB409B">
        <w:rPr>
          <w:rFonts w:ascii="Arial" w:hAnsi="Arial" w:cs="Arial"/>
        </w:rPr>
        <w:br w:type="page"/>
      </w:r>
    </w:p>
    <w:p w14:paraId="7E63C4AA" w14:textId="263E60DB" w:rsidR="003F2476" w:rsidRPr="00AB409B" w:rsidRDefault="007E5C2F" w:rsidP="00CC083F">
      <w:pPr>
        <w:pStyle w:val="Heading1"/>
        <w:spacing w:line="480" w:lineRule="auto"/>
        <w:rPr>
          <w:rFonts w:ascii="Arial" w:hAnsi="Arial" w:cs="Arial"/>
          <w:b/>
          <w:color w:val="auto"/>
        </w:rPr>
        <w:pPrChange w:id="338" w:author="Gill, Dipender P S" w:date="2021-02-16T09:12:00Z">
          <w:pPr>
            <w:pStyle w:val="Heading1"/>
            <w:spacing w:line="480" w:lineRule="auto"/>
          </w:pPr>
        </w:pPrChange>
      </w:pPr>
      <w:r w:rsidRPr="00AB409B">
        <w:rPr>
          <w:rFonts w:ascii="Arial" w:hAnsi="Arial" w:cs="Arial"/>
          <w:b/>
          <w:color w:val="auto"/>
        </w:rPr>
        <w:lastRenderedPageBreak/>
        <w:t>References</w:t>
      </w:r>
    </w:p>
    <w:p w14:paraId="54DA08E6" w14:textId="1CED260A" w:rsidR="00311C8F" w:rsidRPr="00311C8F" w:rsidRDefault="003F2476" w:rsidP="00CC083F">
      <w:pPr>
        <w:widowControl w:val="0"/>
        <w:autoSpaceDE w:val="0"/>
        <w:autoSpaceDN w:val="0"/>
        <w:adjustRightInd w:val="0"/>
        <w:spacing w:line="480" w:lineRule="auto"/>
        <w:ind w:left="640" w:hanging="640"/>
        <w:rPr>
          <w:rFonts w:ascii="Arial" w:eastAsia="Times New Roman" w:hAnsi="Arial" w:cs="Arial"/>
          <w:noProof/>
        </w:rPr>
        <w:pPrChange w:id="339" w:author="Gill, Dipender P S" w:date="2021-02-16T09:12:00Z">
          <w:pPr>
            <w:widowControl w:val="0"/>
            <w:autoSpaceDE w:val="0"/>
            <w:autoSpaceDN w:val="0"/>
            <w:adjustRightInd w:val="0"/>
            <w:ind w:left="640" w:hanging="640"/>
          </w:pPr>
        </w:pPrChange>
      </w:pPr>
      <w:r w:rsidRPr="00AB409B">
        <w:rPr>
          <w:rFonts w:ascii="Arial" w:hAnsi="Arial" w:cs="Arial"/>
        </w:rPr>
        <w:fldChar w:fldCharType="begin" w:fldLock="1"/>
      </w:r>
      <w:r w:rsidRPr="00AB409B">
        <w:rPr>
          <w:rFonts w:ascii="Arial" w:hAnsi="Arial" w:cs="Arial"/>
        </w:rPr>
        <w:instrText xml:space="preserve">ADDIN Mendeley Bibliography CSL_BIBLIOGRAPHY </w:instrText>
      </w:r>
      <w:r w:rsidRPr="00AB409B">
        <w:rPr>
          <w:rFonts w:ascii="Arial" w:hAnsi="Arial" w:cs="Arial"/>
        </w:rPr>
        <w:fldChar w:fldCharType="separate"/>
      </w:r>
      <w:r w:rsidR="00311C8F" w:rsidRPr="00311C8F">
        <w:rPr>
          <w:rFonts w:ascii="Arial" w:eastAsia="Times New Roman" w:hAnsi="Arial" w:cs="Arial"/>
          <w:noProof/>
        </w:rPr>
        <w:t xml:space="preserve">1. </w:t>
      </w:r>
      <w:r w:rsidR="00311C8F" w:rsidRPr="00311C8F">
        <w:rPr>
          <w:rFonts w:ascii="Arial" w:eastAsia="Times New Roman" w:hAnsi="Arial" w:cs="Arial"/>
          <w:noProof/>
        </w:rPr>
        <w:tab/>
        <w:t xml:space="preserve">Ference BA, Ginsberg HN, Graham I, Ray KK, Packard CJ, Bruckert E, Hegele RA, Krauss RM, Raal FJ, Schunkert H, et al. Low-density lipoproteins cause atherosclerotic cardiovascular disease. 1. Evidence from genetic, epidemiologic, and clinical studies. A consensus statement from the European Atherosclerosis Society Consensus Panel. </w:t>
      </w:r>
      <w:r w:rsidR="00311C8F" w:rsidRPr="00311C8F">
        <w:rPr>
          <w:rFonts w:ascii="Arial" w:eastAsia="Times New Roman" w:hAnsi="Arial" w:cs="Arial"/>
          <w:i/>
          <w:iCs/>
          <w:noProof/>
        </w:rPr>
        <w:t>Eur Heart J</w:t>
      </w:r>
      <w:r w:rsidR="00311C8F" w:rsidRPr="00311C8F">
        <w:rPr>
          <w:rFonts w:ascii="Arial" w:eastAsia="Times New Roman" w:hAnsi="Arial" w:cs="Arial"/>
          <w:noProof/>
        </w:rPr>
        <w:t xml:space="preserve">. 2017;38:2459–2472. </w:t>
      </w:r>
    </w:p>
    <w:p w14:paraId="4B943FB0"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0"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 </w:t>
      </w:r>
      <w:r w:rsidRPr="00311C8F">
        <w:rPr>
          <w:rFonts w:ascii="Arial" w:eastAsia="Times New Roman" w:hAnsi="Arial" w:cs="Arial"/>
          <w:noProof/>
        </w:rPr>
        <w:tab/>
        <w:t xml:space="preserve">GBD 2017 Causes of Death Collaborators. Global, regional, and national age-sex-specific mortality for 282 causes of death in 195 countries and territories, 1980–2017: a systematic analysis for the Global Burden of Disease Study 2017. </w:t>
      </w:r>
      <w:r w:rsidRPr="00311C8F">
        <w:rPr>
          <w:rFonts w:ascii="Arial" w:eastAsia="Times New Roman" w:hAnsi="Arial" w:cs="Arial"/>
          <w:i/>
          <w:iCs/>
          <w:noProof/>
        </w:rPr>
        <w:t>Lancet</w:t>
      </w:r>
      <w:r w:rsidRPr="00311C8F">
        <w:rPr>
          <w:rFonts w:ascii="Arial" w:eastAsia="Times New Roman" w:hAnsi="Arial" w:cs="Arial"/>
          <w:noProof/>
        </w:rPr>
        <w:t xml:space="preserve">. 2018;392:1736–1788. </w:t>
      </w:r>
    </w:p>
    <w:p w14:paraId="115C1E81"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1"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 </w:t>
      </w:r>
      <w:r w:rsidRPr="00311C8F">
        <w:rPr>
          <w:rFonts w:ascii="Arial" w:eastAsia="Times New Roman" w:hAnsi="Arial" w:cs="Arial"/>
          <w:noProof/>
        </w:rPr>
        <w:tab/>
        <w:t xml:space="preserve">Raymond E, Pisano E, Gatsonis C, Boineau R, Domanski M, Troutman C, Anderson J, Johnson G, Mcnulty SE, Clapp-channing N, et al. High-Dose Atorvastatin after Stroke or Transient Ischemic Attack. </w:t>
      </w:r>
      <w:r w:rsidRPr="00311C8F">
        <w:rPr>
          <w:rFonts w:ascii="Arial" w:eastAsia="Times New Roman" w:hAnsi="Arial" w:cs="Arial"/>
          <w:i/>
          <w:iCs/>
          <w:noProof/>
        </w:rPr>
        <w:t>N Engl J Med</w:t>
      </w:r>
      <w:r w:rsidRPr="00311C8F">
        <w:rPr>
          <w:rFonts w:ascii="Arial" w:eastAsia="Times New Roman" w:hAnsi="Arial" w:cs="Arial"/>
          <w:noProof/>
        </w:rPr>
        <w:t xml:space="preserve">. 2006;355:549–559. </w:t>
      </w:r>
    </w:p>
    <w:p w14:paraId="160AECFE"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2"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 </w:t>
      </w:r>
      <w:r w:rsidRPr="00311C8F">
        <w:rPr>
          <w:rFonts w:ascii="Arial" w:eastAsia="Times New Roman" w:hAnsi="Arial" w:cs="Arial"/>
          <w:noProof/>
        </w:rPr>
        <w:tab/>
        <w:t xml:space="preserve">Swerdlow DI, Preiss D, Kuchenbaecker KB, Holmes M V., Engmann JEL, Shah T, Sofat R, Stender S, Johnson PCD, Scott RA, et al. HMG-coenzyme A reductase inhibition, type 2 diabetes, and bodyweight: Evidence from genetic analysis and randomised trials. </w:t>
      </w:r>
      <w:r w:rsidRPr="00311C8F">
        <w:rPr>
          <w:rFonts w:ascii="Arial" w:eastAsia="Times New Roman" w:hAnsi="Arial" w:cs="Arial"/>
          <w:i/>
          <w:iCs/>
          <w:noProof/>
        </w:rPr>
        <w:t>Lancet</w:t>
      </w:r>
      <w:r w:rsidRPr="00311C8F">
        <w:rPr>
          <w:rFonts w:ascii="Arial" w:eastAsia="Times New Roman" w:hAnsi="Arial" w:cs="Arial"/>
          <w:noProof/>
        </w:rPr>
        <w:t xml:space="preserve">. 2015;385:351–361. </w:t>
      </w:r>
    </w:p>
    <w:p w14:paraId="3C32939B"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3"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5. </w:t>
      </w:r>
      <w:r w:rsidRPr="00311C8F">
        <w:rPr>
          <w:rFonts w:ascii="Arial" w:eastAsia="Times New Roman" w:hAnsi="Arial" w:cs="Arial"/>
          <w:noProof/>
        </w:rPr>
        <w:tab/>
        <w:t xml:space="preserve">Yebyo HG, Aschmann HE, Kaufmann M, Puhan MA. Comparative effectiveness and safety of statins as a class and of specific statins for primary prevention of cardiovascular disease: A systematic review, meta-analysis, and network meta-analysis of randomized trials with 94,283 participants. </w:t>
      </w:r>
      <w:r w:rsidRPr="00311C8F">
        <w:rPr>
          <w:rFonts w:ascii="Arial" w:eastAsia="Times New Roman" w:hAnsi="Arial" w:cs="Arial"/>
          <w:i/>
          <w:iCs/>
          <w:noProof/>
        </w:rPr>
        <w:t>Am Heart J</w:t>
      </w:r>
      <w:r w:rsidRPr="00311C8F">
        <w:rPr>
          <w:rFonts w:ascii="Arial" w:eastAsia="Times New Roman" w:hAnsi="Arial" w:cs="Arial"/>
          <w:noProof/>
        </w:rPr>
        <w:t xml:space="preserve">. 2019;210:18–28. </w:t>
      </w:r>
    </w:p>
    <w:p w14:paraId="7B557826"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4"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lastRenderedPageBreak/>
        <w:t xml:space="preserve">6. </w:t>
      </w:r>
      <w:r w:rsidRPr="00311C8F">
        <w:rPr>
          <w:rFonts w:ascii="Arial" w:eastAsia="Times New Roman" w:hAnsi="Arial" w:cs="Arial"/>
          <w:noProof/>
        </w:rPr>
        <w:tab/>
        <w:t xml:space="preserve">Schmidt AF, Pearce LS, Wilkins JT, Overington JP, Hingorani AD, Casas JP. PCSK9 monoclonal antibodies for the primary and secondary prevention of cardiovascular disease. </w:t>
      </w:r>
      <w:r w:rsidRPr="00311C8F">
        <w:rPr>
          <w:rFonts w:ascii="Arial" w:eastAsia="Times New Roman" w:hAnsi="Arial" w:cs="Arial"/>
          <w:i/>
          <w:iCs/>
          <w:noProof/>
        </w:rPr>
        <w:t>Cochrane Database Syst Rev</w:t>
      </w:r>
      <w:r w:rsidRPr="00311C8F">
        <w:rPr>
          <w:rFonts w:ascii="Arial" w:eastAsia="Times New Roman" w:hAnsi="Arial" w:cs="Arial"/>
          <w:noProof/>
        </w:rPr>
        <w:t>. 2017;</w:t>
      </w:r>
    </w:p>
    <w:p w14:paraId="18EF37A7"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5"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7. </w:t>
      </w:r>
      <w:r w:rsidRPr="00311C8F">
        <w:rPr>
          <w:rFonts w:ascii="Arial" w:eastAsia="Times New Roman" w:hAnsi="Arial" w:cs="Arial"/>
          <w:noProof/>
        </w:rPr>
        <w:tab/>
        <w:t xml:space="preserve">Dicembrini I, Giannini S, Ragghianti B, Mannucci E, Monami M. Effects of PCSK9 inhibitors on LDL cholesterol, cardiovascular morbidity and all-cause mortality: a systematic review and meta-analysis of randomized controlled trials. </w:t>
      </w:r>
      <w:r w:rsidRPr="00311C8F">
        <w:rPr>
          <w:rFonts w:ascii="Arial" w:eastAsia="Times New Roman" w:hAnsi="Arial" w:cs="Arial"/>
          <w:i/>
          <w:iCs/>
          <w:noProof/>
        </w:rPr>
        <w:t>J Endocrinol Invest</w:t>
      </w:r>
      <w:r w:rsidRPr="00311C8F">
        <w:rPr>
          <w:rFonts w:ascii="Arial" w:eastAsia="Times New Roman" w:hAnsi="Arial" w:cs="Arial"/>
          <w:noProof/>
        </w:rPr>
        <w:t xml:space="preserve">. 2019;42:1029–1039. </w:t>
      </w:r>
    </w:p>
    <w:p w14:paraId="2C36C03C"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6"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8. </w:t>
      </w:r>
      <w:r w:rsidRPr="00311C8F">
        <w:rPr>
          <w:rFonts w:ascii="Arial" w:eastAsia="Times New Roman" w:hAnsi="Arial" w:cs="Arial"/>
          <w:noProof/>
        </w:rPr>
        <w:tab/>
        <w:t xml:space="preserve">Navarese EP, Robinson JG, Kowalewski M, Kolodziejczak M, Andreotti F, Bliden K, Tantry U, Kubica J, Raggi P, Gurbel PA. Association Between Baseline LDL-C Level and Total and Cardiovascular Mortality After LDL-C Lowering. </w:t>
      </w:r>
      <w:r w:rsidRPr="00311C8F">
        <w:rPr>
          <w:rFonts w:ascii="Arial" w:eastAsia="Times New Roman" w:hAnsi="Arial" w:cs="Arial"/>
          <w:i/>
          <w:iCs/>
          <w:noProof/>
        </w:rPr>
        <w:t>JAMA</w:t>
      </w:r>
      <w:r w:rsidRPr="00311C8F">
        <w:rPr>
          <w:rFonts w:ascii="Arial" w:eastAsia="Times New Roman" w:hAnsi="Arial" w:cs="Arial"/>
          <w:noProof/>
        </w:rPr>
        <w:t xml:space="preserve">. 2018;319:1566. </w:t>
      </w:r>
    </w:p>
    <w:p w14:paraId="4B798AF9"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7"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9. </w:t>
      </w:r>
      <w:r w:rsidRPr="00311C8F">
        <w:rPr>
          <w:rFonts w:ascii="Arial" w:eastAsia="Times New Roman" w:hAnsi="Arial" w:cs="Arial"/>
          <w:noProof/>
        </w:rPr>
        <w:tab/>
        <w:t xml:space="preserve">Doran B, Guo Y, Xu J, Weintraub H, Mora S, Maron DJ, Bangalore S. Prognostic Value of Fasting Versus Nonfasting Low-Density Lipoprotein Cholesterol Levels on Long-Term Mortality. </w:t>
      </w:r>
      <w:r w:rsidRPr="00311C8F">
        <w:rPr>
          <w:rFonts w:ascii="Arial" w:eastAsia="Times New Roman" w:hAnsi="Arial" w:cs="Arial"/>
          <w:i/>
          <w:iCs/>
          <w:noProof/>
        </w:rPr>
        <w:t>Circulation</w:t>
      </w:r>
      <w:r w:rsidRPr="00311C8F">
        <w:rPr>
          <w:rFonts w:ascii="Arial" w:eastAsia="Times New Roman" w:hAnsi="Arial" w:cs="Arial"/>
          <w:noProof/>
        </w:rPr>
        <w:t xml:space="preserve">. 2014;130:546–553. </w:t>
      </w:r>
    </w:p>
    <w:p w14:paraId="10D54FBF"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8"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0. </w:t>
      </w:r>
      <w:r w:rsidRPr="00311C8F">
        <w:rPr>
          <w:rFonts w:ascii="Arial" w:eastAsia="Times New Roman" w:hAnsi="Arial" w:cs="Arial"/>
          <w:noProof/>
        </w:rPr>
        <w:tab/>
        <w:t xml:space="preserve">Ravnskov U, Diamond DM, Hama R, Hamazaki T, Hammarskjöld B, Hynes N, Kendrick M, Langsjoen PH, Malhotra A, Mascitelli L, et al. Lack of an association or an inverse association between low-density-lipoprotein cholesterol and mortality in the elderly: A systematic review. </w:t>
      </w:r>
      <w:r w:rsidRPr="00311C8F">
        <w:rPr>
          <w:rFonts w:ascii="Arial" w:eastAsia="Times New Roman" w:hAnsi="Arial" w:cs="Arial"/>
          <w:i/>
          <w:iCs/>
          <w:noProof/>
        </w:rPr>
        <w:t>BMJ Open</w:t>
      </w:r>
      <w:r w:rsidRPr="00311C8F">
        <w:rPr>
          <w:rFonts w:ascii="Arial" w:eastAsia="Times New Roman" w:hAnsi="Arial" w:cs="Arial"/>
          <w:noProof/>
        </w:rPr>
        <w:t xml:space="preserve">. 2016;6:1–8. </w:t>
      </w:r>
    </w:p>
    <w:p w14:paraId="62610B55"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49"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1. </w:t>
      </w:r>
      <w:r w:rsidRPr="00311C8F">
        <w:rPr>
          <w:rFonts w:ascii="Arial" w:eastAsia="Times New Roman" w:hAnsi="Arial" w:cs="Arial"/>
          <w:noProof/>
        </w:rPr>
        <w:tab/>
        <w:t xml:space="preserve">Smith GD, Ebrahim S. “Mendelian randomization”: Can genetic epidemiology contribute to understanding environmental determinants of disease? </w:t>
      </w:r>
      <w:r w:rsidRPr="00311C8F">
        <w:rPr>
          <w:rFonts w:ascii="Arial" w:eastAsia="Times New Roman" w:hAnsi="Arial" w:cs="Arial"/>
          <w:i/>
          <w:iCs/>
          <w:noProof/>
        </w:rPr>
        <w:t>Int J Epidemiol</w:t>
      </w:r>
      <w:r w:rsidRPr="00311C8F">
        <w:rPr>
          <w:rFonts w:ascii="Arial" w:eastAsia="Times New Roman" w:hAnsi="Arial" w:cs="Arial"/>
          <w:noProof/>
        </w:rPr>
        <w:t xml:space="preserve">. 2003;32:1–22. </w:t>
      </w:r>
    </w:p>
    <w:p w14:paraId="3FFC9784"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0"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2. </w:t>
      </w:r>
      <w:r w:rsidRPr="00311C8F">
        <w:rPr>
          <w:rFonts w:ascii="Arial" w:eastAsia="Times New Roman" w:hAnsi="Arial" w:cs="Arial"/>
          <w:noProof/>
        </w:rPr>
        <w:tab/>
        <w:t xml:space="preserve">Gill D, Georgakis MK, Koskeridis F, Jiang L, Feng Q, Wei W-Q, Theodoratou E, Elliott P, Denny JC, Malik R, et al. Use of Genetic Variants Related to </w:t>
      </w:r>
      <w:r w:rsidRPr="00311C8F">
        <w:rPr>
          <w:rFonts w:ascii="Arial" w:eastAsia="Times New Roman" w:hAnsi="Arial" w:cs="Arial"/>
          <w:noProof/>
        </w:rPr>
        <w:lastRenderedPageBreak/>
        <w:t xml:space="preserve">Antihypertensive Drugs to Inform on Efficacy and Side Effects. </w:t>
      </w:r>
      <w:r w:rsidRPr="00311C8F">
        <w:rPr>
          <w:rFonts w:ascii="Arial" w:eastAsia="Times New Roman" w:hAnsi="Arial" w:cs="Arial"/>
          <w:i/>
          <w:iCs/>
          <w:noProof/>
        </w:rPr>
        <w:t>Circulation</w:t>
      </w:r>
      <w:r w:rsidRPr="00311C8F">
        <w:rPr>
          <w:rFonts w:ascii="Arial" w:eastAsia="Times New Roman" w:hAnsi="Arial" w:cs="Arial"/>
          <w:noProof/>
        </w:rPr>
        <w:t xml:space="preserve">. 2019;140:270–279. </w:t>
      </w:r>
    </w:p>
    <w:p w14:paraId="584D8269"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1"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3. </w:t>
      </w:r>
      <w:r w:rsidRPr="00311C8F">
        <w:rPr>
          <w:rFonts w:ascii="Arial" w:eastAsia="Times New Roman" w:hAnsi="Arial" w:cs="Arial"/>
          <w:noProof/>
        </w:rPr>
        <w:tab/>
        <w:t xml:space="preserve">Daghlas I, Gill D. Blood Pressure Modification and Life Expectancy in a General Population. </w:t>
      </w:r>
      <w:r w:rsidRPr="00311C8F">
        <w:rPr>
          <w:rFonts w:ascii="Arial" w:eastAsia="Times New Roman" w:hAnsi="Arial" w:cs="Arial"/>
          <w:i/>
          <w:iCs/>
          <w:noProof/>
        </w:rPr>
        <w:t>Circ Genomic Precis Med</w:t>
      </w:r>
      <w:r w:rsidRPr="00311C8F">
        <w:rPr>
          <w:rFonts w:ascii="Arial" w:eastAsia="Times New Roman" w:hAnsi="Arial" w:cs="Arial"/>
          <w:noProof/>
        </w:rPr>
        <w:t xml:space="preserve">. 2020;13. </w:t>
      </w:r>
    </w:p>
    <w:p w14:paraId="3090DFB8"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2"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4. </w:t>
      </w:r>
      <w:r w:rsidRPr="00311C8F">
        <w:rPr>
          <w:rFonts w:ascii="Arial" w:eastAsia="Times New Roman" w:hAnsi="Arial" w:cs="Arial"/>
          <w:noProof/>
        </w:rPr>
        <w:tab/>
        <w:t xml:space="preserve">Sakaue S, Kanai M, Karjalainen J, Akiyama M, Kurki M, Matoba N, Takahashi A, Hirata M, Kubo M, Matsuda K, et al. Trans-biobank analysis with 676,000 individuals elucidates the association of polygenic risk scores of complex traits with human lifespan. </w:t>
      </w:r>
      <w:r w:rsidRPr="00311C8F">
        <w:rPr>
          <w:rFonts w:ascii="Arial" w:eastAsia="Times New Roman" w:hAnsi="Arial" w:cs="Arial"/>
          <w:i/>
          <w:iCs/>
          <w:noProof/>
        </w:rPr>
        <w:t>Nat Med</w:t>
      </w:r>
      <w:r w:rsidRPr="00311C8F">
        <w:rPr>
          <w:rFonts w:ascii="Arial" w:eastAsia="Times New Roman" w:hAnsi="Arial" w:cs="Arial"/>
          <w:noProof/>
        </w:rPr>
        <w:t xml:space="preserve">. 2020;26:542–548. </w:t>
      </w:r>
    </w:p>
    <w:p w14:paraId="40E36D10"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3"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5. </w:t>
      </w:r>
      <w:r w:rsidRPr="00311C8F">
        <w:rPr>
          <w:rFonts w:ascii="Arial" w:eastAsia="Times New Roman" w:hAnsi="Arial" w:cs="Arial"/>
          <w:noProof/>
        </w:rPr>
        <w:tab/>
        <w:t xml:space="preserve">Benn M, Tybjærg-Hansen A, Nordestgaard BG. Low LDL Cholesterol by PCSK9 Variation Reduces Cardiovascular Mortality. </w:t>
      </w:r>
      <w:r w:rsidRPr="00311C8F">
        <w:rPr>
          <w:rFonts w:ascii="Arial" w:eastAsia="Times New Roman" w:hAnsi="Arial" w:cs="Arial"/>
          <w:i/>
          <w:iCs/>
          <w:noProof/>
        </w:rPr>
        <w:t>J Am Coll Cardiol</w:t>
      </w:r>
      <w:r w:rsidRPr="00311C8F">
        <w:rPr>
          <w:rFonts w:ascii="Arial" w:eastAsia="Times New Roman" w:hAnsi="Arial" w:cs="Arial"/>
          <w:noProof/>
        </w:rPr>
        <w:t xml:space="preserve">. 2019;73:3102–3114. </w:t>
      </w:r>
    </w:p>
    <w:p w14:paraId="6FDBC2C5"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4"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6. </w:t>
      </w:r>
      <w:r w:rsidRPr="00311C8F">
        <w:rPr>
          <w:rFonts w:ascii="Arial" w:eastAsia="Times New Roman" w:hAnsi="Arial" w:cs="Arial"/>
          <w:noProof/>
        </w:rPr>
        <w:tab/>
        <w:t xml:space="preserve">Joshi PK, Pirastu N, Kentistou KA, Fischer K, Hofer E, Schraut KE, Clark DW, Nutile T, Barnes CLK, Timmers PRHJ, et al. Genome-wide meta-analysis associates HLA-DQA1/DRB1 and LPA and lifestyle factors with human longevity. </w:t>
      </w:r>
      <w:r w:rsidRPr="00311C8F">
        <w:rPr>
          <w:rFonts w:ascii="Arial" w:eastAsia="Times New Roman" w:hAnsi="Arial" w:cs="Arial"/>
          <w:i/>
          <w:iCs/>
          <w:noProof/>
        </w:rPr>
        <w:t>Nat Commun</w:t>
      </w:r>
      <w:r w:rsidRPr="00311C8F">
        <w:rPr>
          <w:rFonts w:ascii="Arial" w:eastAsia="Times New Roman" w:hAnsi="Arial" w:cs="Arial"/>
          <w:noProof/>
        </w:rPr>
        <w:t xml:space="preserve">. 2017;8:1–13. </w:t>
      </w:r>
    </w:p>
    <w:p w14:paraId="5CCBF61A"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5"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7. </w:t>
      </w:r>
      <w:r w:rsidRPr="00311C8F">
        <w:rPr>
          <w:rFonts w:ascii="Arial" w:eastAsia="Times New Roman" w:hAnsi="Arial" w:cs="Arial"/>
          <w:noProof/>
        </w:rPr>
        <w:tab/>
        <w:t xml:space="preserve">Timmers PR, Mounier N, Lall K, Fischer K, Ning Z, Feng X, Bretherick AD, Clark DW, Agbessi M, Ahsan H, et al. Genomics of 1 million parent lifespans implicates novel pathways and common diseases and distinguishes survival chances. </w:t>
      </w:r>
      <w:r w:rsidRPr="00311C8F">
        <w:rPr>
          <w:rFonts w:ascii="Arial" w:eastAsia="Times New Roman" w:hAnsi="Arial" w:cs="Arial"/>
          <w:i/>
          <w:iCs/>
          <w:noProof/>
        </w:rPr>
        <w:t>Elife</w:t>
      </w:r>
      <w:r w:rsidRPr="00311C8F">
        <w:rPr>
          <w:rFonts w:ascii="Arial" w:eastAsia="Times New Roman" w:hAnsi="Arial" w:cs="Arial"/>
          <w:noProof/>
        </w:rPr>
        <w:t xml:space="preserve">. 2019;8:1–40. </w:t>
      </w:r>
    </w:p>
    <w:p w14:paraId="17AD2B13"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6"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18. </w:t>
      </w:r>
      <w:r w:rsidRPr="00311C8F">
        <w:rPr>
          <w:rFonts w:ascii="Arial" w:eastAsia="Times New Roman" w:hAnsi="Arial" w:cs="Arial"/>
          <w:noProof/>
        </w:rPr>
        <w:tab/>
        <w:t xml:space="preserve">Deelen J, Evans DS, Arking DE, Tesi N, Nygaard M, Liu X, Wojczynski MK, Biggs ML, van der Spek A, Atzmon G, et al. A meta-analysis of genome-wide association studies identifies multiple longevity genes. </w:t>
      </w:r>
      <w:r w:rsidRPr="00311C8F">
        <w:rPr>
          <w:rFonts w:ascii="Arial" w:eastAsia="Times New Roman" w:hAnsi="Arial" w:cs="Arial"/>
          <w:i/>
          <w:iCs/>
          <w:noProof/>
        </w:rPr>
        <w:t>Nat Commun</w:t>
      </w:r>
      <w:r w:rsidRPr="00311C8F">
        <w:rPr>
          <w:rFonts w:ascii="Arial" w:eastAsia="Times New Roman" w:hAnsi="Arial" w:cs="Arial"/>
          <w:noProof/>
        </w:rPr>
        <w:t xml:space="preserve">. 2019;10:3669. </w:t>
      </w:r>
    </w:p>
    <w:p w14:paraId="695A3365"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7"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lastRenderedPageBreak/>
        <w:t xml:space="preserve">19. </w:t>
      </w:r>
      <w:r w:rsidRPr="00311C8F">
        <w:rPr>
          <w:rFonts w:ascii="Arial" w:eastAsia="Times New Roman" w:hAnsi="Arial" w:cs="Arial"/>
          <w:noProof/>
        </w:rPr>
        <w:tab/>
        <w:t xml:space="preserve">Willer CJ, Schmidt EM, Sengupta S, Peloso GM, Gustafsson S, Kanoni S, Ganna A, Chen J, Buchkovich ML, Mora S, et al. Discovery and refinement of loci associated with lipid levels. </w:t>
      </w:r>
      <w:r w:rsidRPr="00311C8F">
        <w:rPr>
          <w:rFonts w:ascii="Arial" w:eastAsia="Times New Roman" w:hAnsi="Arial" w:cs="Arial"/>
          <w:i/>
          <w:iCs/>
          <w:noProof/>
        </w:rPr>
        <w:t>Nat Genet</w:t>
      </w:r>
      <w:r w:rsidRPr="00311C8F">
        <w:rPr>
          <w:rFonts w:ascii="Arial" w:eastAsia="Times New Roman" w:hAnsi="Arial" w:cs="Arial"/>
          <w:noProof/>
        </w:rPr>
        <w:t xml:space="preserve">. 2013;45:1274–1283. </w:t>
      </w:r>
    </w:p>
    <w:p w14:paraId="44728C13"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8"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0. </w:t>
      </w:r>
      <w:r w:rsidRPr="00311C8F">
        <w:rPr>
          <w:rFonts w:ascii="Arial" w:eastAsia="Times New Roman" w:hAnsi="Arial" w:cs="Arial"/>
          <w:noProof/>
        </w:rPr>
        <w:tab/>
        <w:t>NealeLab. Rapid GWAS of thousands of phenotypes for 337,000 samples in the UK Biobank. [Internet]. 2020 [cited 2020 Jun 16];Available from: http://www.nealelab.is/uk-biobank/</w:t>
      </w:r>
    </w:p>
    <w:p w14:paraId="79747B55"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59"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1. </w:t>
      </w:r>
      <w:r w:rsidRPr="00311C8F">
        <w:rPr>
          <w:rFonts w:ascii="Arial" w:eastAsia="Times New Roman" w:hAnsi="Arial" w:cs="Arial"/>
          <w:noProof/>
        </w:rPr>
        <w:tab/>
        <w:t xml:space="preserve">Bycroft C, Freeman C, Petkova D, Band G, Elliott LT, Sharp K, Motyer A, Vukcevic D, Delaneau O, O’Connell J, et al. The UK Biobank resource with deep phenotyping and genomic data. </w:t>
      </w:r>
      <w:r w:rsidRPr="00311C8F">
        <w:rPr>
          <w:rFonts w:ascii="Arial" w:eastAsia="Times New Roman" w:hAnsi="Arial" w:cs="Arial"/>
          <w:i/>
          <w:iCs/>
          <w:noProof/>
        </w:rPr>
        <w:t>Nature</w:t>
      </w:r>
      <w:r w:rsidRPr="00311C8F">
        <w:rPr>
          <w:rFonts w:ascii="Arial" w:eastAsia="Times New Roman" w:hAnsi="Arial" w:cs="Arial"/>
          <w:noProof/>
        </w:rPr>
        <w:t xml:space="preserve">. 2018;562:203–209. </w:t>
      </w:r>
    </w:p>
    <w:p w14:paraId="04AC6232"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0"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2. </w:t>
      </w:r>
      <w:r w:rsidRPr="00311C8F">
        <w:rPr>
          <w:rFonts w:ascii="Arial" w:eastAsia="Times New Roman" w:hAnsi="Arial" w:cs="Arial"/>
          <w:noProof/>
        </w:rPr>
        <w:tab/>
        <w:t xml:space="preserve">Mahajan A, Taliun D, Thurner M, Robertson NR, Torres JM, Rayner NW, Payne AJ, Steinthorsdottir V, Scott RA, Grarup N, et al. Fine-mapping type 2 diabetes loci to single-variant resolution using high-density imputation and islet-specific epigenome maps. </w:t>
      </w:r>
      <w:r w:rsidRPr="00311C8F">
        <w:rPr>
          <w:rFonts w:ascii="Arial" w:eastAsia="Times New Roman" w:hAnsi="Arial" w:cs="Arial"/>
          <w:i/>
          <w:iCs/>
          <w:noProof/>
        </w:rPr>
        <w:t>Nat Genet</w:t>
      </w:r>
      <w:r w:rsidRPr="00311C8F">
        <w:rPr>
          <w:rFonts w:ascii="Arial" w:eastAsia="Times New Roman" w:hAnsi="Arial" w:cs="Arial"/>
          <w:noProof/>
        </w:rPr>
        <w:t xml:space="preserve">. 2018;50:1505–1513. </w:t>
      </w:r>
    </w:p>
    <w:p w14:paraId="643FC472"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1"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3. </w:t>
      </w:r>
      <w:r w:rsidRPr="00311C8F">
        <w:rPr>
          <w:rFonts w:ascii="Arial" w:eastAsia="Times New Roman" w:hAnsi="Arial" w:cs="Arial"/>
          <w:noProof/>
        </w:rPr>
        <w:tab/>
        <w:t xml:space="preserve">Nikpay M, Goel A, Won H-H, Hall LM, Willenborg C, Kanoni S, Saleheen D, Kyriakou T, Nelson CP, Hopewell JC, et al. A comprehensive 1000 Genomes–based genome-wide association meta-analysis of coronary artery disease. </w:t>
      </w:r>
      <w:r w:rsidRPr="00311C8F">
        <w:rPr>
          <w:rFonts w:ascii="Arial" w:eastAsia="Times New Roman" w:hAnsi="Arial" w:cs="Arial"/>
          <w:i/>
          <w:iCs/>
          <w:noProof/>
        </w:rPr>
        <w:t>Nat Genet</w:t>
      </w:r>
      <w:r w:rsidRPr="00311C8F">
        <w:rPr>
          <w:rFonts w:ascii="Arial" w:eastAsia="Times New Roman" w:hAnsi="Arial" w:cs="Arial"/>
          <w:noProof/>
        </w:rPr>
        <w:t xml:space="preserve">. 2015;47:1121–1130. </w:t>
      </w:r>
    </w:p>
    <w:p w14:paraId="7D6030A9"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2"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4. </w:t>
      </w:r>
      <w:r w:rsidRPr="00311C8F">
        <w:rPr>
          <w:rFonts w:ascii="Arial" w:eastAsia="Times New Roman" w:hAnsi="Arial" w:cs="Arial"/>
          <w:noProof/>
        </w:rPr>
        <w:tab/>
        <w:t xml:space="preserve">Malik R, Chauhan G, Traylor M, Sargurupremraj M, Okada Y, Mishra A, Rutten-Jacobs L, Giese A-K, van der Laan SW, Gretarsdottir S, et al. Multiancestry genome-wide association study of 520,000 subjects identifies 32 loci associated with stroke and stroke subtypes. </w:t>
      </w:r>
      <w:r w:rsidRPr="00311C8F">
        <w:rPr>
          <w:rFonts w:ascii="Arial" w:eastAsia="Times New Roman" w:hAnsi="Arial" w:cs="Arial"/>
          <w:i/>
          <w:iCs/>
          <w:noProof/>
        </w:rPr>
        <w:t>Nat Genet</w:t>
      </w:r>
      <w:r w:rsidRPr="00311C8F">
        <w:rPr>
          <w:rFonts w:ascii="Arial" w:eastAsia="Times New Roman" w:hAnsi="Arial" w:cs="Arial"/>
          <w:noProof/>
        </w:rPr>
        <w:t xml:space="preserve">. 2018;50:524–537. </w:t>
      </w:r>
    </w:p>
    <w:p w14:paraId="6E37CF22"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3"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5. </w:t>
      </w:r>
      <w:r w:rsidRPr="00311C8F">
        <w:rPr>
          <w:rFonts w:ascii="Arial" w:eastAsia="Times New Roman" w:hAnsi="Arial" w:cs="Arial"/>
          <w:noProof/>
        </w:rPr>
        <w:tab/>
        <w:t xml:space="preserve">Auton A, Abecasis GR, Altshuler DM, Durbin RM, Bentley DR, Chakravarti A, Clark AG, Donnelly P, Eichler EE, Flicek P, et al. A global reference for human </w:t>
      </w:r>
      <w:r w:rsidRPr="00311C8F">
        <w:rPr>
          <w:rFonts w:ascii="Arial" w:eastAsia="Times New Roman" w:hAnsi="Arial" w:cs="Arial"/>
          <w:noProof/>
        </w:rPr>
        <w:lastRenderedPageBreak/>
        <w:t xml:space="preserve">genetic variation. </w:t>
      </w:r>
      <w:r w:rsidRPr="00311C8F">
        <w:rPr>
          <w:rFonts w:ascii="Arial" w:eastAsia="Times New Roman" w:hAnsi="Arial" w:cs="Arial"/>
          <w:i/>
          <w:iCs/>
          <w:noProof/>
        </w:rPr>
        <w:t>Nature</w:t>
      </w:r>
      <w:r w:rsidRPr="00311C8F">
        <w:rPr>
          <w:rFonts w:ascii="Arial" w:eastAsia="Times New Roman" w:hAnsi="Arial" w:cs="Arial"/>
          <w:noProof/>
        </w:rPr>
        <w:t xml:space="preserve">. 2015;526:68–74. </w:t>
      </w:r>
    </w:p>
    <w:p w14:paraId="6E124269"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4"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6. </w:t>
      </w:r>
      <w:r w:rsidRPr="00311C8F">
        <w:rPr>
          <w:rFonts w:ascii="Arial" w:eastAsia="Times New Roman" w:hAnsi="Arial" w:cs="Arial"/>
          <w:noProof/>
        </w:rPr>
        <w:tab/>
        <w:t xml:space="preserve">Hemani G, Zheng J, Elsworth B, Wade KH, Haberland V, Baird D, Laurin C, Burgess S, Bowden J, Langdon R, et al. The MR-Base platform supports systematic causal inference across the human phenome. </w:t>
      </w:r>
      <w:r w:rsidRPr="00311C8F">
        <w:rPr>
          <w:rFonts w:ascii="Arial" w:eastAsia="Times New Roman" w:hAnsi="Arial" w:cs="Arial"/>
          <w:i/>
          <w:iCs/>
          <w:noProof/>
        </w:rPr>
        <w:t>Elife</w:t>
      </w:r>
      <w:r w:rsidRPr="00311C8F">
        <w:rPr>
          <w:rFonts w:ascii="Arial" w:eastAsia="Times New Roman" w:hAnsi="Arial" w:cs="Arial"/>
          <w:noProof/>
        </w:rPr>
        <w:t xml:space="preserve">. 2018;7:e34408. </w:t>
      </w:r>
    </w:p>
    <w:p w14:paraId="4D8AA81C"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5"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7. </w:t>
      </w:r>
      <w:r w:rsidRPr="00311C8F">
        <w:rPr>
          <w:rFonts w:ascii="Arial" w:eastAsia="Times New Roman" w:hAnsi="Arial" w:cs="Arial"/>
          <w:noProof/>
        </w:rPr>
        <w:tab/>
        <w:t xml:space="preserve">Pierce BL, Ahsan H, VanderWeele TJ. Power and instrument strength requirements for Mendelian randomization studies using multiple genetic variants. </w:t>
      </w:r>
      <w:r w:rsidRPr="00311C8F">
        <w:rPr>
          <w:rFonts w:ascii="Arial" w:eastAsia="Times New Roman" w:hAnsi="Arial" w:cs="Arial"/>
          <w:i/>
          <w:iCs/>
          <w:noProof/>
        </w:rPr>
        <w:t>Int J Epidemiol</w:t>
      </w:r>
      <w:r w:rsidRPr="00311C8F">
        <w:rPr>
          <w:rFonts w:ascii="Arial" w:eastAsia="Times New Roman" w:hAnsi="Arial" w:cs="Arial"/>
          <w:noProof/>
        </w:rPr>
        <w:t xml:space="preserve">. 2011;40:740–752. </w:t>
      </w:r>
    </w:p>
    <w:p w14:paraId="5B601EA6"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6"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8. </w:t>
      </w:r>
      <w:r w:rsidRPr="00311C8F">
        <w:rPr>
          <w:rFonts w:ascii="Arial" w:eastAsia="Times New Roman" w:hAnsi="Arial" w:cs="Arial"/>
          <w:noProof/>
        </w:rPr>
        <w:tab/>
        <w:t xml:space="preserve">Burgess S, Dudbridge F, Thompson SG. Combining information on multiple instrumental variables in Mendelian randomization: Comparison of allele score and summarized data methods. </w:t>
      </w:r>
      <w:r w:rsidRPr="00311C8F">
        <w:rPr>
          <w:rFonts w:ascii="Arial" w:eastAsia="Times New Roman" w:hAnsi="Arial" w:cs="Arial"/>
          <w:i/>
          <w:iCs/>
          <w:noProof/>
        </w:rPr>
        <w:t>Stat Med</w:t>
      </w:r>
      <w:r w:rsidRPr="00311C8F">
        <w:rPr>
          <w:rFonts w:ascii="Arial" w:eastAsia="Times New Roman" w:hAnsi="Arial" w:cs="Arial"/>
          <w:noProof/>
        </w:rPr>
        <w:t xml:space="preserve">. 2016;35:1880–1906. </w:t>
      </w:r>
    </w:p>
    <w:p w14:paraId="1184B667"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7"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29. </w:t>
      </w:r>
      <w:r w:rsidRPr="00311C8F">
        <w:rPr>
          <w:rFonts w:ascii="Arial" w:eastAsia="Times New Roman" w:hAnsi="Arial" w:cs="Arial"/>
          <w:noProof/>
        </w:rPr>
        <w:tab/>
        <w:t xml:space="preserve">Yarmolinsky J, Bull CJ, Vincent EE, Robinson J, Walther A, Smith GD, Lewis SJ, Relton CL, Martin RM. Association Between Genetically Proxied Inhibition of HMG-CoA Reductase and Epithelial Ovarian Cancer. </w:t>
      </w:r>
      <w:r w:rsidRPr="00311C8F">
        <w:rPr>
          <w:rFonts w:ascii="Arial" w:eastAsia="Times New Roman" w:hAnsi="Arial" w:cs="Arial"/>
          <w:i/>
          <w:iCs/>
          <w:noProof/>
        </w:rPr>
        <w:t>JAMA</w:t>
      </w:r>
      <w:r w:rsidRPr="00311C8F">
        <w:rPr>
          <w:rFonts w:ascii="Arial" w:eastAsia="Times New Roman" w:hAnsi="Arial" w:cs="Arial"/>
          <w:noProof/>
        </w:rPr>
        <w:t xml:space="preserve">. 2020;323:646. </w:t>
      </w:r>
    </w:p>
    <w:p w14:paraId="2B5636B4"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8"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0. </w:t>
      </w:r>
      <w:r w:rsidRPr="00311C8F">
        <w:rPr>
          <w:rFonts w:ascii="Arial" w:eastAsia="Times New Roman" w:hAnsi="Arial" w:cs="Arial"/>
          <w:noProof/>
        </w:rPr>
        <w:tab/>
        <w:t xml:space="preserve">Stelzer G, Rosen N, Plaschkes I, Zimmerman S, Twik M, Fishilevich S, Stein TI, Nudel R, Lieder I, Mazor Y, et al. The GeneCards Suite: From Gene Data Mining to Disease Genome Sequence Analyses. </w:t>
      </w:r>
      <w:r w:rsidRPr="00311C8F">
        <w:rPr>
          <w:rFonts w:ascii="Arial" w:eastAsia="Times New Roman" w:hAnsi="Arial" w:cs="Arial"/>
          <w:i/>
          <w:iCs/>
          <w:noProof/>
        </w:rPr>
        <w:t>Curr Protoc Bioinforma</w:t>
      </w:r>
      <w:r w:rsidRPr="00311C8F">
        <w:rPr>
          <w:rFonts w:ascii="Arial" w:eastAsia="Times New Roman" w:hAnsi="Arial" w:cs="Arial"/>
          <w:noProof/>
        </w:rPr>
        <w:t xml:space="preserve">. 2016;54:1.30.1-1.30.33. </w:t>
      </w:r>
    </w:p>
    <w:p w14:paraId="257D7474"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69"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1. </w:t>
      </w:r>
      <w:r w:rsidRPr="00311C8F">
        <w:rPr>
          <w:rFonts w:ascii="Arial" w:eastAsia="Times New Roman" w:hAnsi="Arial" w:cs="Arial"/>
          <w:noProof/>
        </w:rPr>
        <w:tab/>
        <w:t xml:space="preserve">Davies NM, Holmes M V., Davey Smith G. Reading Mendelian randomisation studies: a guide, glossary, and checklist for clinicians. </w:t>
      </w:r>
      <w:r w:rsidRPr="00311C8F">
        <w:rPr>
          <w:rFonts w:ascii="Arial" w:eastAsia="Times New Roman" w:hAnsi="Arial" w:cs="Arial"/>
          <w:i/>
          <w:iCs/>
          <w:noProof/>
        </w:rPr>
        <w:t>BMJ</w:t>
      </w:r>
      <w:r w:rsidRPr="00311C8F">
        <w:rPr>
          <w:rFonts w:ascii="Arial" w:eastAsia="Times New Roman" w:hAnsi="Arial" w:cs="Arial"/>
          <w:noProof/>
        </w:rPr>
        <w:t xml:space="preserve">. 2018;362:k601. </w:t>
      </w:r>
    </w:p>
    <w:p w14:paraId="58E9508B"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0"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2. </w:t>
      </w:r>
      <w:r w:rsidRPr="00311C8F">
        <w:rPr>
          <w:rFonts w:ascii="Arial" w:eastAsia="Times New Roman" w:hAnsi="Arial" w:cs="Arial"/>
          <w:noProof/>
        </w:rPr>
        <w:tab/>
        <w:t xml:space="preserve">Greco M F Del, Minelli C, Sheehan NA, Thompson JR. Detecting pleiotropy in Mendelian randomisation studies with summary data and a continuous outcome. </w:t>
      </w:r>
      <w:r w:rsidRPr="00311C8F">
        <w:rPr>
          <w:rFonts w:ascii="Arial" w:eastAsia="Times New Roman" w:hAnsi="Arial" w:cs="Arial"/>
          <w:i/>
          <w:iCs/>
          <w:noProof/>
        </w:rPr>
        <w:t>Stat Med</w:t>
      </w:r>
      <w:r w:rsidRPr="00311C8F">
        <w:rPr>
          <w:rFonts w:ascii="Arial" w:eastAsia="Times New Roman" w:hAnsi="Arial" w:cs="Arial"/>
          <w:noProof/>
        </w:rPr>
        <w:t xml:space="preserve">. 2015;34:2926–2940. </w:t>
      </w:r>
    </w:p>
    <w:p w14:paraId="09C3CC80"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1"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3. </w:t>
      </w:r>
      <w:r w:rsidRPr="00311C8F">
        <w:rPr>
          <w:rFonts w:ascii="Arial" w:eastAsia="Times New Roman" w:hAnsi="Arial" w:cs="Arial"/>
          <w:noProof/>
        </w:rPr>
        <w:tab/>
        <w:t xml:space="preserve">Bowden J, Davey Smith G, Haycock PC, Burgess S. Consistent Estimation in </w:t>
      </w:r>
      <w:r w:rsidRPr="00311C8F">
        <w:rPr>
          <w:rFonts w:ascii="Arial" w:eastAsia="Times New Roman" w:hAnsi="Arial" w:cs="Arial"/>
          <w:noProof/>
        </w:rPr>
        <w:lastRenderedPageBreak/>
        <w:t xml:space="preserve">Mendelian Randomization with Some Invalid Instruments Using a Weighted Median Estimator. </w:t>
      </w:r>
      <w:r w:rsidRPr="00311C8F">
        <w:rPr>
          <w:rFonts w:ascii="Arial" w:eastAsia="Times New Roman" w:hAnsi="Arial" w:cs="Arial"/>
          <w:i/>
          <w:iCs/>
          <w:noProof/>
        </w:rPr>
        <w:t>Genet Epidemiol</w:t>
      </w:r>
      <w:r w:rsidRPr="00311C8F">
        <w:rPr>
          <w:rFonts w:ascii="Arial" w:eastAsia="Times New Roman" w:hAnsi="Arial" w:cs="Arial"/>
          <w:noProof/>
        </w:rPr>
        <w:t xml:space="preserve">. 2016;40:304–314. </w:t>
      </w:r>
    </w:p>
    <w:p w14:paraId="37890279"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2"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4. </w:t>
      </w:r>
      <w:r w:rsidRPr="00311C8F">
        <w:rPr>
          <w:rFonts w:ascii="Arial" w:eastAsia="Times New Roman" w:hAnsi="Arial" w:cs="Arial"/>
          <w:noProof/>
        </w:rPr>
        <w:tab/>
        <w:t xml:space="preserve">Bowden J, Smith GD, Burgess S. Mendelian randomization with invalid instruments: Effect estimation and bias detection through Egger regression. </w:t>
      </w:r>
      <w:r w:rsidRPr="00311C8F">
        <w:rPr>
          <w:rFonts w:ascii="Arial" w:eastAsia="Times New Roman" w:hAnsi="Arial" w:cs="Arial"/>
          <w:i/>
          <w:iCs/>
          <w:noProof/>
        </w:rPr>
        <w:t>Int J Epidemiol</w:t>
      </w:r>
      <w:r w:rsidRPr="00311C8F">
        <w:rPr>
          <w:rFonts w:ascii="Arial" w:eastAsia="Times New Roman" w:hAnsi="Arial" w:cs="Arial"/>
          <w:noProof/>
        </w:rPr>
        <w:t xml:space="preserve">. 2015;44:512–525. </w:t>
      </w:r>
    </w:p>
    <w:p w14:paraId="1E30A9BC"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3"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5. </w:t>
      </w:r>
      <w:r w:rsidRPr="00311C8F">
        <w:rPr>
          <w:rFonts w:ascii="Arial" w:eastAsia="Times New Roman" w:hAnsi="Arial" w:cs="Arial"/>
          <w:noProof/>
        </w:rPr>
        <w:tab/>
        <w:t xml:space="preserve">Burgess S, Foley CN, Allara E, Staley JR, Howson JMM. A robust and efficient method for Mendelian randomization with hundreds of genetic variants. </w:t>
      </w:r>
      <w:r w:rsidRPr="00311C8F">
        <w:rPr>
          <w:rFonts w:ascii="Arial" w:eastAsia="Times New Roman" w:hAnsi="Arial" w:cs="Arial"/>
          <w:i/>
          <w:iCs/>
          <w:noProof/>
        </w:rPr>
        <w:t>Nat Commun</w:t>
      </w:r>
      <w:r w:rsidRPr="00311C8F">
        <w:rPr>
          <w:rFonts w:ascii="Arial" w:eastAsia="Times New Roman" w:hAnsi="Arial" w:cs="Arial"/>
          <w:noProof/>
        </w:rPr>
        <w:t xml:space="preserve">. 2020;11. </w:t>
      </w:r>
    </w:p>
    <w:p w14:paraId="4BEC599A"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4"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6. </w:t>
      </w:r>
      <w:r w:rsidRPr="00311C8F">
        <w:rPr>
          <w:rFonts w:ascii="Arial" w:eastAsia="Times New Roman" w:hAnsi="Arial" w:cs="Arial"/>
          <w:noProof/>
        </w:rPr>
        <w:tab/>
        <w:t xml:space="preserve">Verbanck M, Chen C-Y, Neale B, Do R. Detection of widespread horizontal pleiotropy in causal relationships inferred from Mendelian randomization between complex traits and diseases. </w:t>
      </w:r>
      <w:r w:rsidRPr="00311C8F">
        <w:rPr>
          <w:rFonts w:ascii="Arial" w:eastAsia="Times New Roman" w:hAnsi="Arial" w:cs="Arial"/>
          <w:i/>
          <w:iCs/>
          <w:noProof/>
        </w:rPr>
        <w:t>Nat Genet</w:t>
      </w:r>
      <w:r w:rsidRPr="00311C8F">
        <w:rPr>
          <w:rFonts w:ascii="Arial" w:eastAsia="Times New Roman" w:hAnsi="Arial" w:cs="Arial"/>
          <w:noProof/>
        </w:rPr>
        <w:t xml:space="preserve">. 2018;50:693–698. </w:t>
      </w:r>
    </w:p>
    <w:p w14:paraId="45364DA6"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5"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7. </w:t>
      </w:r>
      <w:r w:rsidRPr="00311C8F">
        <w:rPr>
          <w:rFonts w:ascii="Arial" w:eastAsia="Times New Roman" w:hAnsi="Arial" w:cs="Arial"/>
          <w:noProof/>
        </w:rPr>
        <w:tab/>
        <w:t xml:space="preserve">Kamat MA, Blackshaw JA, Young R, Surendran P, Burgess S, Danesh J, Butterworth AS, Staley JR, Kelso J. PhenoScanner V2: An expanded tool for searching human genotype-phenotype associations. </w:t>
      </w:r>
      <w:r w:rsidRPr="00311C8F">
        <w:rPr>
          <w:rFonts w:ascii="Arial" w:eastAsia="Times New Roman" w:hAnsi="Arial" w:cs="Arial"/>
          <w:i/>
          <w:iCs/>
          <w:noProof/>
        </w:rPr>
        <w:t>Bioinformatics</w:t>
      </w:r>
      <w:r w:rsidRPr="00311C8F">
        <w:rPr>
          <w:rFonts w:ascii="Arial" w:eastAsia="Times New Roman" w:hAnsi="Arial" w:cs="Arial"/>
          <w:noProof/>
        </w:rPr>
        <w:t xml:space="preserve">. 2019;35:4851–4853. </w:t>
      </w:r>
    </w:p>
    <w:p w14:paraId="4F4DB7F0"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6"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8. </w:t>
      </w:r>
      <w:r w:rsidRPr="00311C8F">
        <w:rPr>
          <w:rFonts w:ascii="Arial" w:eastAsia="Times New Roman" w:hAnsi="Arial" w:cs="Arial"/>
          <w:noProof/>
        </w:rPr>
        <w:tab/>
        <w:t xml:space="preserve">Burgess S, Thompson SG. Multivariable Mendelian randomization: The use of pleiotropic genetic variants to estimate causal effects. </w:t>
      </w:r>
      <w:r w:rsidRPr="00311C8F">
        <w:rPr>
          <w:rFonts w:ascii="Arial" w:eastAsia="Times New Roman" w:hAnsi="Arial" w:cs="Arial"/>
          <w:i/>
          <w:iCs/>
          <w:noProof/>
        </w:rPr>
        <w:t>Am J Epidemiol</w:t>
      </w:r>
      <w:r w:rsidRPr="00311C8F">
        <w:rPr>
          <w:rFonts w:ascii="Arial" w:eastAsia="Times New Roman" w:hAnsi="Arial" w:cs="Arial"/>
          <w:noProof/>
        </w:rPr>
        <w:t xml:space="preserve">. 2015;181:251–260. </w:t>
      </w:r>
    </w:p>
    <w:p w14:paraId="73965BD5"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7"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39. </w:t>
      </w:r>
      <w:r w:rsidRPr="00311C8F">
        <w:rPr>
          <w:rFonts w:ascii="Arial" w:eastAsia="Times New Roman" w:hAnsi="Arial" w:cs="Arial"/>
          <w:noProof/>
        </w:rPr>
        <w:tab/>
        <w:t xml:space="preserve">Burgess S, Freitag DF, Khan H, Gorman DN, Thompson SG. Using multivariable Mendelian randomization to disentangle the causal effects of lipid fractions. </w:t>
      </w:r>
      <w:r w:rsidRPr="00311C8F">
        <w:rPr>
          <w:rFonts w:ascii="Arial" w:eastAsia="Times New Roman" w:hAnsi="Arial" w:cs="Arial"/>
          <w:i/>
          <w:iCs/>
          <w:noProof/>
        </w:rPr>
        <w:t>PLoS One</w:t>
      </w:r>
      <w:r w:rsidRPr="00311C8F">
        <w:rPr>
          <w:rFonts w:ascii="Arial" w:eastAsia="Times New Roman" w:hAnsi="Arial" w:cs="Arial"/>
          <w:noProof/>
        </w:rPr>
        <w:t xml:space="preserve">. 2014;9. </w:t>
      </w:r>
    </w:p>
    <w:p w14:paraId="6A4DFEED"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8"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0. </w:t>
      </w:r>
      <w:r w:rsidRPr="00311C8F">
        <w:rPr>
          <w:rFonts w:ascii="Arial" w:eastAsia="Times New Roman" w:hAnsi="Arial" w:cs="Arial"/>
          <w:noProof/>
        </w:rPr>
        <w:tab/>
        <w:t>Klarin D, Damrauer SM, Cho K, Sun Y V, Teslovich TM, Honerlaw J, Gagnon DR, DuVall SL, Li J, Peloso GM, et al. Genetics of blood lipids among ~300,000 multi-</w:t>
      </w:r>
      <w:r w:rsidRPr="00311C8F">
        <w:rPr>
          <w:rFonts w:ascii="Arial" w:eastAsia="Times New Roman" w:hAnsi="Arial" w:cs="Arial"/>
          <w:noProof/>
        </w:rPr>
        <w:lastRenderedPageBreak/>
        <w:t xml:space="preserve">ethnic participants of the Million Veteran Program. </w:t>
      </w:r>
      <w:r w:rsidRPr="00311C8F">
        <w:rPr>
          <w:rFonts w:ascii="Arial" w:eastAsia="Times New Roman" w:hAnsi="Arial" w:cs="Arial"/>
          <w:i/>
          <w:iCs/>
          <w:noProof/>
        </w:rPr>
        <w:t>Nat Genet</w:t>
      </w:r>
      <w:r w:rsidRPr="00311C8F">
        <w:rPr>
          <w:rFonts w:ascii="Arial" w:eastAsia="Times New Roman" w:hAnsi="Arial" w:cs="Arial"/>
          <w:noProof/>
        </w:rPr>
        <w:t xml:space="preserve">. 2018;50:1514–1523. </w:t>
      </w:r>
    </w:p>
    <w:p w14:paraId="4D39B060"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79"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1. </w:t>
      </w:r>
      <w:r w:rsidRPr="00311C8F">
        <w:rPr>
          <w:rFonts w:ascii="Arial" w:eastAsia="Times New Roman" w:hAnsi="Arial" w:cs="Arial"/>
          <w:noProof/>
        </w:rPr>
        <w:tab/>
        <w:t xml:space="preserve">Burgess S, Thompson DJ, Rees JMB, Day FR, Perry JR, Ong KK. Dissecting causal pathways using mendelian randomization with summarized genetic data: Application to age at menarche and risk of breast cancer. </w:t>
      </w:r>
      <w:r w:rsidRPr="00311C8F">
        <w:rPr>
          <w:rFonts w:ascii="Arial" w:eastAsia="Times New Roman" w:hAnsi="Arial" w:cs="Arial"/>
          <w:i/>
          <w:iCs/>
          <w:noProof/>
        </w:rPr>
        <w:t>Genetics</w:t>
      </w:r>
      <w:r w:rsidRPr="00311C8F">
        <w:rPr>
          <w:rFonts w:ascii="Arial" w:eastAsia="Times New Roman" w:hAnsi="Arial" w:cs="Arial"/>
          <w:noProof/>
        </w:rPr>
        <w:t xml:space="preserve">. 2017;207:481–487. </w:t>
      </w:r>
    </w:p>
    <w:p w14:paraId="39302A64"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0"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2. </w:t>
      </w:r>
      <w:r w:rsidRPr="00311C8F">
        <w:rPr>
          <w:rFonts w:ascii="Arial" w:eastAsia="Times New Roman" w:hAnsi="Arial" w:cs="Arial"/>
          <w:noProof/>
        </w:rPr>
        <w:tab/>
        <w:t xml:space="preserve">Carter AR, Gill D, Davies NM, Taylor AE, Tillmann T, Vaucher J, Wootton RE, Munafò MR, Hemani G, Malik R, et al. Understanding the consequences of education inequality on cardiovascular disease: mendelian randomisation study. </w:t>
      </w:r>
      <w:r w:rsidRPr="00311C8F">
        <w:rPr>
          <w:rFonts w:ascii="Arial" w:eastAsia="Times New Roman" w:hAnsi="Arial" w:cs="Arial"/>
          <w:i/>
          <w:iCs/>
          <w:noProof/>
        </w:rPr>
        <w:t>BMJ</w:t>
      </w:r>
      <w:r w:rsidRPr="00311C8F">
        <w:rPr>
          <w:rFonts w:ascii="Arial" w:eastAsia="Times New Roman" w:hAnsi="Arial" w:cs="Arial"/>
          <w:noProof/>
        </w:rPr>
        <w:t xml:space="preserve">. 2019;365:l1855. </w:t>
      </w:r>
    </w:p>
    <w:p w14:paraId="07D71E2A"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1"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3. </w:t>
      </w:r>
      <w:r w:rsidRPr="00311C8F">
        <w:rPr>
          <w:rFonts w:ascii="Arial" w:eastAsia="Times New Roman" w:hAnsi="Arial" w:cs="Arial"/>
          <w:noProof/>
        </w:rPr>
        <w:tab/>
        <w:t xml:space="preserve">Yavorska OO, Burgess S. MendelianRandomization: an R package for performing Mendelian randomization analyses using summarized data. </w:t>
      </w:r>
      <w:r w:rsidRPr="00311C8F">
        <w:rPr>
          <w:rFonts w:ascii="Arial" w:eastAsia="Times New Roman" w:hAnsi="Arial" w:cs="Arial"/>
          <w:i/>
          <w:iCs/>
          <w:noProof/>
        </w:rPr>
        <w:t>Int J Epidemiol</w:t>
      </w:r>
      <w:r w:rsidRPr="00311C8F">
        <w:rPr>
          <w:rFonts w:ascii="Arial" w:eastAsia="Times New Roman" w:hAnsi="Arial" w:cs="Arial"/>
          <w:noProof/>
        </w:rPr>
        <w:t xml:space="preserve">. 2017;46:1734–1739. </w:t>
      </w:r>
    </w:p>
    <w:p w14:paraId="62ACF0F2"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2"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4. </w:t>
      </w:r>
      <w:r w:rsidRPr="00311C8F">
        <w:rPr>
          <w:rFonts w:ascii="Arial" w:eastAsia="Times New Roman" w:hAnsi="Arial" w:cs="Arial"/>
          <w:noProof/>
        </w:rPr>
        <w:tab/>
        <w:t xml:space="preserve">Fry A, Littlejohns TJ, Sudlow C, Doherty N, Adamska L, Sprosen T, Collins R, Allen NE. Comparison of Sociodemographic and Health-Related Characteristics of UK Biobank Participants With Those of the General Population. </w:t>
      </w:r>
      <w:r w:rsidRPr="00311C8F">
        <w:rPr>
          <w:rFonts w:ascii="Arial" w:eastAsia="Times New Roman" w:hAnsi="Arial" w:cs="Arial"/>
          <w:i/>
          <w:iCs/>
          <w:noProof/>
        </w:rPr>
        <w:t>Am J Epidemiol</w:t>
      </w:r>
      <w:r w:rsidRPr="00311C8F">
        <w:rPr>
          <w:rFonts w:ascii="Arial" w:eastAsia="Times New Roman" w:hAnsi="Arial" w:cs="Arial"/>
          <w:noProof/>
        </w:rPr>
        <w:t xml:space="preserve">. 2017;186:1026–1034. </w:t>
      </w:r>
    </w:p>
    <w:p w14:paraId="1FA45CE4"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3"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5. </w:t>
      </w:r>
      <w:r w:rsidRPr="00311C8F">
        <w:rPr>
          <w:rFonts w:ascii="Arial" w:eastAsia="Times New Roman" w:hAnsi="Arial" w:cs="Arial"/>
          <w:noProof/>
        </w:rPr>
        <w:tab/>
        <w:t xml:space="preserve">Heart Protection Study Collaborative Group. Randomized trial of the effects of cholesterol-lowering with simvastatin on peripheral vascular and other major vascular outcomes in 20,536 people with peripheral arterial disease and other high-risk conditions. </w:t>
      </w:r>
      <w:r w:rsidRPr="00311C8F">
        <w:rPr>
          <w:rFonts w:ascii="Arial" w:eastAsia="Times New Roman" w:hAnsi="Arial" w:cs="Arial"/>
          <w:i/>
          <w:iCs/>
          <w:noProof/>
        </w:rPr>
        <w:t>J Vasc Surg</w:t>
      </w:r>
      <w:r w:rsidRPr="00311C8F">
        <w:rPr>
          <w:rFonts w:ascii="Arial" w:eastAsia="Times New Roman" w:hAnsi="Arial" w:cs="Arial"/>
          <w:noProof/>
        </w:rPr>
        <w:t xml:space="preserve">. 2007;45:645-654; discussion 653–4. </w:t>
      </w:r>
    </w:p>
    <w:p w14:paraId="7F8C5CA8"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4"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6. </w:t>
      </w:r>
      <w:r w:rsidRPr="00311C8F">
        <w:rPr>
          <w:rFonts w:ascii="Arial" w:eastAsia="Times New Roman" w:hAnsi="Arial" w:cs="Arial"/>
          <w:noProof/>
        </w:rPr>
        <w:tab/>
        <w:t xml:space="preserve">Allara E, Morani G, Carter P, Gkatzionis A, Zuber V, Foley CN, Rees JMB, Mason AM, Bell S, Gill D, et al. Genetic Determinants of Lipids and Cardiovascular </w:t>
      </w:r>
      <w:r w:rsidRPr="00311C8F">
        <w:rPr>
          <w:rFonts w:ascii="Arial" w:eastAsia="Times New Roman" w:hAnsi="Arial" w:cs="Arial"/>
          <w:noProof/>
        </w:rPr>
        <w:lastRenderedPageBreak/>
        <w:t xml:space="preserve">Disease Outcomes: A Wide-Angled Mendelian Randomization Investigation. </w:t>
      </w:r>
      <w:r w:rsidRPr="00311C8F">
        <w:rPr>
          <w:rFonts w:ascii="Arial" w:eastAsia="Times New Roman" w:hAnsi="Arial" w:cs="Arial"/>
          <w:i/>
          <w:iCs/>
          <w:noProof/>
        </w:rPr>
        <w:t>Circ Genomic Precis Med</w:t>
      </w:r>
      <w:r w:rsidRPr="00311C8F">
        <w:rPr>
          <w:rFonts w:ascii="Arial" w:eastAsia="Times New Roman" w:hAnsi="Arial" w:cs="Arial"/>
          <w:noProof/>
        </w:rPr>
        <w:t xml:space="preserve">. 2019;12:543–551. </w:t>
      </w:r>
    </w:p>
    <w:p w14:paraId="46CBA453"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5"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7. </w:t>
      </w:r>
      <w:r w:rsidRPr="00311C8F">
        <w:rPr>
          <w:rFonts w:ascii="Arial" w:eastAsia="Times New Roman" w:hAnsi="Arial" w:cs="Arial"/>
          <w:noProof/>
        </w:rPr>
        <w:tab/>
        <w:t xml:space="preserve">Lindholt JS, Søgaard R. Population screening and intervention for vascular disease in Danish men (VIVA): a randomised controlled trial. </w:t>
      </w:r>
      <w:r w:rsidRPr="00311C8F">
        <w:rPr>
          <w:rFonts w:ascii="Arial" w:eastAsia="Times New Roman" w:hAnsi="Arial" w:cs="Arial"/>
          <w:i/>
          <w:iCs/>
          <w:noProof/>
        </w:rPr>
        <w:t>Lancet</w:t>
      </w:r>
      <w:r w:rsidRPr="00311C8F">
        <w:rPr>
          <w:rFonts w:ascii="Arial" w:eastAsia="Times New Roman" w:hAnsi="Arial" w:cs="Arial"/>
          <w:noProof/>
        </w:rPr>
        <w:t xml:space="preserve">. 2017;390:2256–2265. </w:t>
      </w:r>
    </w:p>
    <w:p w14:paraId="0D6BD168"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6"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8. </w:t>
      </w:r>
      <w:r w:rsidRPr="00311C8F">
        <w:rPr>
          <w:rFonts w:ascii="Arial" w:eastAsia="Times New Roman" w:hAnsi="Arial" w:cs="Arial"/>
          <w:noProof/>
        </w:rPr>
        <w:tab/>
        <w:t xml:space="preserve">Toth PP, Worthy G, Gandra SR, Sattar N, Bray S, Cheng LI, Bridges I, Worth GM, Dent R, Forbes CA, et al. Systematic review and network meta-analysis on the efficacy of evolocumab and other therapies for the management of lipid levels in hyperlipidemia. </w:t>
      </w:r>
      <w:r w:rsidRPr="00311C8F">
        <w:rPr>
          <w:rFonts w:ascii="Arial" w:eastAsia="Times New Roman" w:hAnsi="Arial" w:cs="Arial"/>
          <w:i/>
          <w:iCs/>
          <w:noProof/>
        </w:rPr>
        <w:t>J Am Heart Assoc</w:t>
      </w:r>
      <w:r w:rsidRPr="00311C8F">
        <w:rPr>
          <w:rFonts w:ascii="Arial" w:eastAsia="Times New Roman" w:hAnsi="Arial" w:cs="Arial"/>
          <w:noProof/>
        </w:rPr>
        <w:t xml:space="preserve">. 2017;6. </w:t>
      </w:r>
    </w:p>
    <w:p w14:paraId="7C4D40AB"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7"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49. </w:t>
      </w:r>
      <w:r w:rsidRPr="00311C8F">
        <w:rPr>
          <w:rFonts w:ascii="Arial" w:eastAsia="Times New Roman" w:hAnsi="Arial" w:cs="Arial"/>
          <w:noProof/>
        </w:rPr>
        <w:tab/>
        <w:t xml:space="preserve">Thompson PD, Panza G, Zaleski A, Taylor B. Statin-associated side effects. </w:t>
      </w:r>
      <w:r w:rsidRPr="00311C8F">
        <w:rPr>
          <w:rFonts w:ascii="Arial" w:eastAsia="Times New Roman" w:hAnsi="Arial" w:cs="Arial"/>
          <w:i/>
          <w:iCs/>
          <w:noProof/>
        </w:rPr>
        <w:t>J Am Coll Cardiol</w:t>
      </w:r>
      <w:r w:rsidRPr="00311C8F">
        <w:rPr>
          <w:rFonts w:ascii="Arial" w:eastAsia="Times New Roman" w:hAnsi="Arial" w:cs="Arial"/>
          <w:noProof/>
        </w:rPr>
        <w:t xml:space="preserve">. 2016;67:2395–2410. </w:t>
      </w:r>
    </w:p>
    <w:p w14:paraId="3AB6E1AC"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8"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50. </w:t>
      </w:r>
      <w:r w:rsidRPr="00311C8F">
        <w:rPr>
          <w:rFonts w:ascii="Arial" w:eastAsia="Times New Roman" w:hAnsi="Arial" w:cs="Arial"/>
          <w:noProof/>
        </w:rPr>
        <w:tab/>
        <w:t xml:space="preserve">Lansberg P, Lee A, Lee Z-V, Subramaniam K, Setia S. Vascular Health and Risk Management Dovepress Nonadherence to statins: individualized intervention strategies outside the pill box. </w:t>
      </w:r>
      <w:r w:rsidRPr="00311C8F">
        <w:rPr>
          <w:rFonts w:ascii="Arial" w:eastAsia="Times New Roman" w:hAnsi="Arial" w:cs="Arial"/>
          <w:i/>
          <w:iCs/>
          <w:noProof/>
        </w:rPr>
        <w:t>Vasc Health Risk Manag</w:t>
      </w:r>
      <w:r w:rsidRPr="00311C8F">
        <w:rPr>
          <w:rFonts w:ascii="Arial" w:eastAsia="Times New Roman" w:hAnsi="Arial" w:cs="Arial"/>
          <w:noProof/>
        </w:rPr>
        <w:t xml:space="preserve">. 2018;14–91. </w:t>
      </w:r>
    </w:p>
    <w:p w14:paraId="14FC5F93"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89"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51. </w:t>
      </w:r>
      <w:r w:rsidRPr="00311C8F">
        <w:rPr>
          <w:rFonts w:ascii="Arial" w:eastAsia="Times New Roman" w:hAnsi="Arial" w:cs="Arial"/>
          <w:noProof/>
        </w:rPr>
        <w:tab/>
        <w:t xml:space="preserve">Ray KK, Wright RS, Kallend D, Koenig W, Leiter LA, Raal FJ, Bisch JA, Richardson T, Jaros M, Wijngaard PLJ, et al. Two Phase 3 Trials of Inclisiran in Patients with Elevated LDL Cholesterol. </w:t>
      </w:r>
      <w:r w:rsidRPr="00311C8F">
        <w:rPr>
          <w:rFonts w:ascii="Arial" w:eastAsia="Times New Roman" w:hAnsi="Arial" w:cs="Arial"/>
          <w:i/>
          <w:iCs/>
          <w:noProof/>
        </w:rPr>
        <w:t>N Engl J Med</w:t>
      </w:r>
      <w:r w:rsidRPr="00311C8F">
        <w:rPr>
          <w:rFonts w:ascii="Arial" w:eastAsia="Times New Roman" w:hAnsi="Arial" w:cs="Arial"/>
          <w:noProof/>
        </w:rPr>
        <w:t xml:space="preserve">. 2020;382:1507–1519. </w:t>
      </w:r>
    </w:p>
    <w:p w14:paraId="30EB46F2"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90"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52. </w:t>
      </w:r>
      <w:r w:rsidRPr="00311C8F">
        <w:rPr>
          <w:rFonts w:ascii="Arial" w:eastAsia="Times New Roman" w:hAnsi="Arial" w:cs="Arial"/>
          <w:noProof/>
        </w:rPr>
        <w:tab/>
        <w:t xml:space="preserve">Siervo M, Lara J, Chowdhury S, Ashor A, Oggioni C, Mathers JC. Effects of the dietary approach to stop hypertension (DASH) diet on cardiovascular risk factors: A systematic review and meta-analysis. </w:t>
      </w:r>
      <w:r w:rsidRPr="00311C8F">
        <w:rPr>
          <w:rFonts w:ascii="Arial" w:eastAsia="Times New Roman" w:hAnsi="Arial" w:cs="Arial"/>
          <w:i/>
          <w:iCs/>
          <w:noProof/>
        </w:rPr>
        <w:t>Br J Nutr</w:t>
      </w:r>
      <w:r w:rsidRPr="00311C8F">
        <w:rPr>
          <w:rFonts w:ascii="Arial" w:eastAsia="Times New Roman" w:hAnsi="Arial" w:cs="Arial"/>
          <w:noProof/>
        </w:rPr>
        <w:t xml:space="preserve">. 2015;113:1–15. </w:t>
      </w:r>
    </w:p>
    <w:p w14:paraId="4D0D82C3"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91"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53. </w:t>
      </w:r>
      <w:r w:rsidRPr="00311C8F">
        <w:rPr>
          <w:rFonts w:ascii="Arial" w:eastAsia="Times New Roman" w:hAnsi="Arial" w:cs="Arial"/>
          <w:noProof/>
        </w:rPr>
        <w:tab/>
        <w:t xml:space="preserve">Rose G. Sick Individuals and Sick Populations. </w:t>
      </w:r>
      <w:r w:rsidRPr="00311C8F">
        <w:rPr>
          <w:rFonts w:ascii="Arial" w:eastAsia="Times New Roman" w:hAnsi="Arial" w:cs="Arial"/>
          <w:i/>
          <w:iCs/>
          <w:noProof/>
        </w:rPr>
        <w:t>Int J Epidemiol</w:t>
      </w:r>
      <w:r w:rsidRPr="00311C8F">
        <w:rPr>
          <w:rFonts w:ascii="Arial" w:eastAsia="Times New Roman" w:hAnsi="Arial" w:cs="Arial"/>
          <w:noProof/>
        </w:rPr>
        <w:t xml:space="preserve">. 1985;14:32–38. </w:t>
      </w:r>
    </w:p>
    <w:p w14:paraId="1A5E4C4F" w14:textId="77777777" w:rsidR="00311C8F" w:rsidRPr="00311C8F" w:rsidRDefault="00311C8F" w:rsidP="00CC083F">
      <w:pPr>
        <w:widowControl w:val="0"/>
        <w:autoSpaceDE w:val="0"/>
        <w:autoSpaceDN w:val="0"/>
        <w:adjustRightInd w:val="0"/>
        <w:spacing w:line="480" w:lineRule="auto"/>
        <w:ind w:left="640" w:hanging="640"/>
        <w:rPr>
          <w:rFonts w:ascii="Arial" w:eastAsia="Times New Roman" w:hAnsi="Arial" w:cs="Arial"/>
          <w:noProof/>
        </w:rPr>
        <w:pPrChange w:id="392"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t xml:space="preserve">54. </w:t>
      </w:r>
      <w:r w:rsidRPr="00311C8F">
        <w:rPr>
          <w:rFonts w:ascii="Arial" w:eastAsia="Times New Roman" w:hAnsi="Arial" w:cs="Arial"/>
          <w:noProof/>
        </w:rPr>
        <w:tab/>
        <w:t xml:space="preserve">Burgess S, Davies NM, Thompson SG. Bias due to participant overlap in two-sample Mendelian randomization. </w:t>
      </w:r>
      <w:r w:rsidRPr="00311C8F">
        <w:rPr>
          <w:rFonts w:ascii="Arial" w:eastAsia="Times New Roman" w:hAnsi="Arial" w:cs="Arial"/>
          <w:i/>
          <w:iCs/>
          <w:noProof/>
        </w:rPr>
        <w:t>Genet Epidemiol</w:t>
      </w:r>
      <w:r w:rsidRPr="00311C8F">
        <w:rPr>
          <w:rFonts w:ascii="Arial" w:eastAsia="Times New Roman" w:hAnsi="Arial" w:cs="Arial"/>
          <w:noProof/>
        </w:rPr>
        <w:t xml:space="preserve">. 2016;40:597–608. </w:t>
      </w:r>
    </w:p>
    <w:p w14:paraId="2EA22188" w14:textId="77777777" w:rsidR="00311C8F" w:rsidRPr="00311C8F" w:rsidRDefault="00311C8F" w:rsidP="00CC083F">
      <w:pPr>
        <w:widowControl w:val="0"/>
        <w:autoSpaceDE w:val="0"/>
        <w:autoSpaceDN w:val="0"/>
        <w:adjustRightInd w:val="0"/>
        <w:spacing w:line="480" w:lineRule="auto"/>
        <w:ind w:left="640" w:hanging="640"/>
        <w:rPr>
          <w:rFonts w:ascii="Arial" w:hAnsi="Arial" w:cs="Arial"/>
          <w:noProof/>
        </w:rPr>
        <w:pPrChange w:id="393" w:author="Gill, Dipender P S" w:date="2021-02-16T09:12:00Z">
          <w:pPr>
            <w:widowControl w:val="0"/>
            <w:autoSpaceDE w:val="0"/>
            <w:autoSpaceDN w:val="0"/>
            <w:adjustRightInd w:val="0"/>
            <w:ind w:left="640" w:hanging="640"/>
          </w:pPr>
        </w:pPrChange>
      </w:pPr>
      <w:r w:rsidRPr="00311C8F">
        <w:rPr>
          <w:rFonts w:ascii="Arial" w:eastAsia="Times New Roman" w:hAnsi="Arial" w:cs="Arial"/>
          <w:noProof/>
        </w:rPr>
        <w:lastRenderedPageBreak/>
        <w:t xml:space="preserve">55. </w:t>
      </w:r>
      <w:r w:rsidRPr="00311C8F">
        <w:rPr>
          <w:rFonts w:ascii="Arial" w:eastAsia="Times New Roman" w:hAnsi="Arial" w:cs="Arial"/>
          <w:noProof/>
        </w:rPr>
        <w:tab/>
        <w:t xml:space="preserve">Vartiainen E, Laatikainen T, Peltonen M, Juolevi A, Männistö S, Sundvall J, Jousilahti P, Salomaa V, Valsta L, Puska P. Thirty-five-year trends in cardiovascular risk factors in Finland. </w:t>
      </w:r>
      <w:r w:rsidRPr="00311C8F">
        <w:rPr>
          <w:rFonts w:ascii="Arial" w:eastAsia="Times New Roman" w:hAnsi="Arial" w:cs="Arial"/>
          <w:i/>
          <w:iCs/>
          <w:noProof/>
        </w:rPr>
        <w:t>Int J Epidemiol</w:t>
      </w:r>
      <w:r w:rsidRPr="00311C8F">
        <w:rPr>
          <w:rFonts w:ascii="Arial" w:eastAsia="Times New Roman" w:hAnsi="Arial" w:cs="Arial"/>
          <w:noProof/>
        </w:rPr>
        <w:t xml:space="preserve">. 2010;39:504–518. </w:t>
      </w:r>
    </w:p>
    <w:p w14:paraId="59B358F3" w14:textId="7430BA2E" w:rsidR="009D500C" w:rsidRPr="00AB409B" w:rsidRDefault="003F2476" w:rsidP="00CC083F">
      <w:pPr>
        <w:widowControl w:val="0"/>
        <w:autoSpaceDE w:val="0"/>
        <w:autoSpaceDN w:val="0"/>
        <w:adjustRightInd w:val="0"/>
        <w:spacing w:line="480" w:lineRule="auto"/>
        <w:ind w:left="640" w:hanging="640"/>
        <w:rPr>
          <w:rFonts w:ascii="Arial" w:hAnsi="Arial" w:cs="Arial"/>
        </w:rPr>
        <w:pPrChange w:id="394" w:author="Gill, Dipender P S" w:date="2021-02-16T09:12:00Z">
          <w:pPr>
            <w:widowControl w:val="0"/>
            <w:autoSpaceDE w:val="0"/>
            <w:autoSpaceDN w:val="0"/>
            <w:adjustRightInd w:val="0"/>
            <w:ind w:left="640" w:hanging="640"/>
          </w:pPr>
        </w:pPrChange>
      </w:pPr>
      <w:r w:rsidRPr="00AB409B">
        <w:rPr>
          <w:rFonts w:ascii="Arial" w:hAnsi="Arial" w:cs="Arial"/>
        </w:rPr>
        <w:fldChar w:fldCharType="end"/>
      </w:r>
    </w:p>
    <w:p w14:paraId="558E93F3" w14:textId="2E2FAFAA" w:rsidR="00F8765F" w:rsidRPr="00AB409B" w:rsidRDefault="009D500C" w:rsidP="00CC083F">
      <w:pPr>
        <w:spacing w:line="480" w:lineRule="auto"/>
        <w:rPr>
          <w:rFonts w:ascii="Arial" w:hAnsi="Arial" w:cs="Arial"/>
        </w:rPr>
        <w:pPrChange w:id="395" w:author="Gill, Dipender P S" w:date="2021-02-16T09:12:00Z">
          <w:pPr/>
        </w:pPrChange>
      </w:pPr>
      <w:r w:rsidRPr="00AB409B">
        <w:rPr>
          <w:rFonts w:ascii="Arial" w:hAnsi="Arial" w:cs="Arial"/>
        </w:rPr>
        <w:br w:type="page"/>
      </w:r>
    </w:p>
    <w:p w14:paraId="19B710AE" w14:textId="20EDC094" w:rsidR="00F46DEF" w:rsidRPr="00AB409B" w:rsidRDefault="00F46DEF" w:rsidP="00F46DEF">
      <w:pPr>
        <w:pStyle w:val="Heading1"/>
        <w:spacing w:line="480" w:lineRule="auto"/>
        <w:rPr>
          <w:rFonts w:ascii="Arial" w:hAnsi="Arial" w:cs="Arial"/>
          <w:b/>
          <w:color w:val="auto"/>
        </w:rPr>
      </w:pPr>
      <w:r w:rsidRPr="00AB409B">
        <w:rPr>
          <w:rFonts w:ascii="Arial" w:hAnsi="Arial" w:cs="Arial"/>
          <w:b/>
          <w:color w:val="auto"/>
        </w:rPr>
        <w:lastRenderedPageBreak/>
        <w:t>Figure legends</w:t>
      </w:r>
    </w:p>
    <w:p w14:paraId="0B6E64AB" w14:textId="55BE10EB" w:rsidR="00257CD2" w:rsidRPr="00AB409B" w:rsidRDefault="00257CD2" w:rsidP="00510592">
      <w:pPr>
        <w:spacing w:line="480" w:lineRule="auto"/>
        <w:outlineLvl w:val="0"/>
        <w:rPr>
          <w:rFonts w:ascii="Arial" w:hAnsi="Arial" w:cs="Arial"/>
        </w:rPr>
      </w:pPr>
      <w:r w:rsidRPr="00AB409B">
        <w:rPr>
          <w:rFonts w:ascii="Arial" w:hAnsi="Arial" w:cs="Arial"/>
          <w:b/>
        </w:rPr>
        <w:t xml:space="preserve">Figure 1. Study design. </w:t>
      </w:r>
      <w:r w:rsidRPr="00AB409B">
        <w:rPr>
          <w:rFonts w:ascii="Arial" w:hAnsi="Arial" w:cs="Arial"/>
        </w:rPr>
        <w:t>LDL: low-density lipoprotein</w:t>
      </w:r>
      <w:r w:rsidR="00621E1C" w:rsidRPr="00AB409B">
        <w:rPr>
          <w:rFonts w:ascii="Arial" w:hAnsi="Arial" w:cs="Arial"/>
        </w:rPr>
        <w:t>.</w:t>
      </w:r>
    </w:p>
    <w:p w14:paraId="655B413B" w14:textId="6EA6E791" w:rsidR="00D719C5" w:rsidRDefault="00675E30" w:rsidP="00510592">
      <w:pPr>
        <w:spacing w:line="480" w:lineRule="auto"/>
        <w:outlineLvl w:val="0"/>
        <w:rPr>
          <w:rFonts w:ascii="Arial" w:hAnsi="Arial" w:cs="Arial"/>
          <w:b/>
        </w:rPr>
      </w:pPr>
      <w:r w:rsidRPr="00675E30">
        <w:rPr>
          <w:rFonts w:ascii="Arial" w:hAnsi="Arial" w:cs="Arial"/>
          <w:b/>
          <w:noProof/>
          <w:lang w:val="en-GB" w:eastAsia="en-GB"/>
        </w:rPr>
        <w:drawing>
          <wp:inline distT="0" distB="0" distL="0" distR="0" wp14:anchorId="140E8D01" wp14:editId="145C4417">
            <wp:extent cx="5943600" cy="4076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076700"/>
                    </a:xfrm>
                    <a:prstGeom prst="rect">
                      <a:avLst/>
                    </a:prstGeom>
                  </pic:spPr>
                </pic:pic>
              </a:graphicData>
            </a:graphic>
          </wp:inline>
        </w:drawing>
      </w:r>
    </w:p>
    <w:p w14:paraId="0CFEC54E" w14:textId="77777777" w:rsidR="00675E30" w:rsidRDefault="00675E30" w:rsidP="00510592">
      <w:pPr>
        <w:spacing w:line="480" w:lineRule="auto"/>
        <w:outlineLvl w:val="0"/>
        <w:rPr>
          <w:rFonts w:ascii="Arial" w:hAnsi="Arial" w:cs="Arial"/>
          <w:b/>
        </w:rPr>
      </w:pPr>
    </w:p>
    <w:p w14:paraId="767246A1" w14:textId="77777777" w:rsidR="00675E30" w:rsidRDefault="00675E30" w:rsidP="00510592">
      <w:pPr>
        <w:spacing w:line="480" w:lineRule="auto"/>
        <w:outlineLvl w:val="0"/>
        <w:rPr>
          <w:rFonts w:ascii="Arial" w:hAnsi="Arial" w:cs="Arial"/>
          <w:b/>
        </w:rPr>
      </w:pPr>
    </w:p>
    <w:p w14:paraId="6D93F9FB" w14:textId="77777777" w:rsidR="00675E30" w:rsidRDefault="00675E30" w:rsidP="00510592">
      <w:pPr>
        <w:spacing w:line="480" w:lineRule="auto"/>
        <w:outlineLvl w:val="0"/>
        <w:rPr>
          <w:rFonts w:ascii="Arial" w:hAnsi="Arial" w:cs="Arial"/>
          <w:b/>
        </w:rPr>
      </w:pPr>
    </w:p>
    <w:p w14:paraId="225A44F6" w14:textId="77777777" w:rsidR="00675E30" w:rsidRDefault="00675E30" w:rsidP="00510592">
      <w:pPr>
        <w:spacing w:line="480" w:lineRule="auto"/>
        <w:outlineLvl w:val="0"/>
        <w:rPr>
          <w:rFonts w:ascii="Arial" w:hAnsi="Arial" w:cs="Arial"/>
          <w:b/>
        </w:rPr>
      </w:pPr>
    </w:p>
    <w:p w14:paraId="008A6DF5" w14:textId="77777777" w:rsidR="00675E30" w:rsidRDefault="00675E30" w:rsidP="00510592">
      <w:pPr>
        <w:spacing w:line="480" w:lineRule="auto"/>
        <w:outlineLvl w:val="0"/>
        <w:rPr>
          <w:rFonts w:ascii="Arial" w:hAnsi="Arial" w:cs="Arial"/>
          <w:b/>
        </w:rPr>
      </w:pPr>
    </w:p>
    <w:p w14:paraId="6EEADC90" w14:textId="77777777" w:rsidR="00675E30" w:rsidRDefault="00675E30" w:rsidP="00510592">
      <w:pPr>
        <w:spacing w:line="480" w:lineRule="auto"/>
        <w:outlineLvl w:val="0"/>
        <w:rPr>
          <w:rFonts w:ascii="Arial" w:hAnsi="Arial" w:cs="Arial"/>
          <w:b/>
        </w:rPr>
      </w:pPr>
    </w:p>
    <w:p w14:paraId="2038F33E" w14:textId="77777777" w:rsidR="00675E30" w:rsidRPr="00AB409B" w:rsidRDefault="00675E30" w:rsidP="00510592">
      <w:pPr>
        <w:spacing w:line="480" w:lineRule="auto"/>
        <w:outlineLvl w:val="0"/>
        <w:rPr>
          <w:rFonts w:ascii="Arial" w:hAnsi="Arial" w:cs="Arial"/>
          <w:b/>
        </w:rPr>
      </w:pPr>
    </w:p>
    <w:p w14:paraId="7AEC50CC" w14:textId="77777777" w:rsidR="00675E30" w:rsidRDefault="00675E30" w:rsidP="00F46DEF">
      <w:pPr>
        <w:spacing w:line="480" w:lineRule="auto"/>
        <w:rPr>
          <w:rFonts w:ascii="Arial" w:hAnsi="Arial" w:cs="Arial"/>
          <w:b/>
        </w:rPr>
      </w:pPr>
    </w:p>
    <w:p w14:paraId="1AF9211E" w14:textId="442E797D" w:rsidR="00246EF1" w:rsidRPr="00AB409B" w:rsidRDefault="00257CD2" w:rsidP="00F46DEF">
      <w:pPr>
        <w:spacing w:line="480" w:lineRule="auto"/>
        <w:rPr>
          <w:rFonts w:ascii="Arial" w:hAnsi="Arial" w:cs="Arial"/>
        </w:rPr>
      </w:pPr>
      <w:r w:rsidRPr="00AB409B">
        <w:rPr>
          <w:rFonts w:ascii="Arial" w:hAnsi="Arial" w:cs="Arial"/>
          <w:b/>
        </w:rPr>
        <w:lastRenderedPageBreak/>
        <w:t xml:space="preserve">Figure 2. Forest plot of Mendelian randomization estimates and sensitivity analyses for the association between genetically </w:t>
      </w:r>
      <w:r w:rsidR="002863C6">
        <w:rPr>
          <w:rFonts w:ascii="Arial" w:hAnsi="Arial" w:cs="Arial"/>
          <w:b/>
        </w:rPr>
        <w:t>proxied</w:t>
      </w:r>
      <w:r w:rsidR="00C47AE5" w:rsidRPr="00AB409B">
        <w:rPr>
          <w:rFonts w:ascii="Arial" w:hAnsi="Arial" w:cs="Arial"/>
          <w:b/>
        </w:rPr>
        <w:t xml:space="preserve"> LDL-c</w:t>
      </w:r>
      <w:r w:rsidRPr="00AB409B">
        <w:rPr>
          <w:rFonts w:ascii="Arial" w:hAnsi="Arial" w:cs="Arial"/>
          <w:b/>
        </w:rPr>
        <w:t xml:space="preserve"> and lifespan (n=1,012,240)</w:t>
      </w:r>
      <w:r w:rsidR="00E727CC" w:rsidRPr="00AB409B">
        <w:rPr>
          <w:rFonts w:ascii="Arial" w:hAnsi="Arial" w:cs="Arial"/>
          <w:b/>
        </w:rPr>
        <w:t>.</w:t>
      </w:r>
      <w:r w:rsidRPr="00AB409B">
        <w:rPr>
          <w:rFonts w:ascii="Arial" w:hAnsi="Arial" w:cs="Arial"/>
          <w:b/>
        </w:rPr>
        <w:t xml:space="preserve"> </w:t>
      </w:r>
      <w:r w:rsidRPr="00AB409B">
        <w:rPr>
          <w:rFonts w:ascii="Arial" w:hAnsi="Arial" w:cs="Arial"/>
        </w:rPr>
        <w:t xml:space="preserve">Point estimates are expressed as </w:t>
      </w:r>
      <w:r w:rsidR="00C47AE5" w:rsidRPr="00AB409B">
        <w:rPr>
          <w:rFonts w:ascii="Arial" w:hAnsi="Arial" w:cs="Arial"/>
        </w:rPr>
        <w:t>the effect of a 1-</w:t>
      </w:r>
      <w:r w:rsidR="00E727CC" w:rsidRPr="00AB409B">
        <w:rPr>
          <w:rFonts w:ascii="Arial" w:hAnsi="Arial" w:cs="Arial"/>
        </w:rPr>
        <w:t>standard deviation (</w:t>
      </w:r>
      <w:r w:rsidR="00C47AE5" w:rsidRPr="00AB409B">
        <w:rPr>
          <w:rFonts w:ascii="Arial" w:hAnsi="Arial" w:cs="Arial"/>
        </w:rPr>
        <w:t>SD</w:t>
      </w:r>
      <w:r w:rsidR="00E727CC" w:rsidRPr="00AB409B">
        <w:rPr>
          <w:rFonts w:ascii="Arial" w:hAnsi="Arial" w:cs="Arial"/>
        </w:rPr>
        <w:t>)</w:t>
      </w:r>
      <w:r w:rsidR="00C47AE5" w:rsidRPr="00AB409B">
        <w:rPr>
          <w:rFonts w:ascii="Arial" w:hAnsi="Arial" w:cs="Arial"/>
        </w:rPr>
        <w:t xml:space="preserve"> increase in </w:t>
      </w:r>
      <w:r w:rsidR="00E727CC" w:rsidRPr="00AB409B">
        <w:rPr>
          <w:rFonts w:ascii="Arial" w:hAnsi="Arial" w:cs="Arial"/>
        </w:rPr>
        <w:t>low-density lipoprotein cholesterol (LDL-</w:t>
      </w:r>
      <w:r w:rsidR="004F34F2" w:rsidRPr="00AB409B">
        <w:rPr>
          <w:rFonts w:ascii="Arial" w:hAnsi="Arial" w:cs="Arial"/>
        </w:rPr>
        <w:t>c</w:t>
      </w:r>
      <w:r w:rsidR="00E727CC" w:rsidRPr="00AB409B">
        <w:rPr>
          <w:rFonts w:ascii="Arial" w:hAnsi="Arial" w:cs="Arial"/>
        </w:rPr>
        <w:t>)</w:t>
      </w:r>
      <w:r w:rsidR="00C47AE5" w:rsidRPr="00AB409B">
        <w:rPr>
          <w:rFonts w:ascii="Arial" w:hAnsi="Arial" w:cs="Arial"/>
        </w:rPr>
        <w:t xml:space="preserve"> on years of lifespan</w:t>
      </w:r>
      <w:r w:rsidRPr="00AB409B">
        <w:rPr>
          <w:rFonts w:ascii="Arial" w:hAnsi="Arial" w:cs="Arial"/>
        </w:rPr>
        <w:t xml:space="preserve">. </w:t>
      </w:r>
      <w:r w:rsidR="004E5E50" w:rsidRPr="00AB409B">
        <w:rPr>
          <w:rFonts w:ascii="Arial" w:hAnsi="Arial" w:cs="Arial"/>
        </w:rPr>
        <w:t xml:space="preserve">The </w:t>
      </w:r>
      <w:r w:rsidRPr="00AB409B">
        <w:rPr>
          <w:rFonts w:ascii="Arial" w:hAnsi="Arial" w:cs="Arial"/>
        </w:rPr>
        <w:t>MR-</w:t>
      </w:r>
      <w:r w:rsidR="00246EF1" w:rsidRPr="00AB409B">
        <w:rPr>
          <w:rFonts w:ascii="Arial" w:hAnsi="Arial" w:cs="Arial"/>
        </w:rPr>
        <w:t xml:space="preserve"> pleiotropy residual sum and outlier (MR-PRESSO)</w:t>
      </w:r>
      <w:r w:rsidRPr="00AB409B">
        <w:rPr>
          <w:rFonts w:ascii="Arial" w:hAnsi="Arial" w:cs="Arial"/>
        </w:rPr>
        <w:t xml:space="preserve"> </w:t>
      </w:r>
      <w:r w:rsidR="004E5E50" w:rsidRPr="00AB409B">
        <w:rPr>
          <w:rFonts w:ascii="Arial" w:hAnsi="Arial" w:cs="Arial"/>
        </w:rPr>
        <w:t xml:space="preserve">method identified and </w:t>
      </w:r>
      <w:r w:rsidRPr="00AB409B">
        <w:rPr>
          <w:rFonts w:ascii="Arial" w:hAnsi="Arial" w:cs="Arial"/>
        </w:rPr>
        <w:t xml:space="preserve">removed </w:t>
      </w:r>
      <w:r w:rsidR="00CE04CE" w:rsidRPr="00AB409B">
        <w:rPr>
          <w:rFonts w:ascii="Arial" w:hAnsi="Arial" w:cs="Arial"/>
        </w:rPr>
        <w:t>8</w:t>
      </w:r>
      <w:r w:rsidR="00C47AE5" w:rsidRPr="00AB409B">
        <w:rPr>
          <w:rFonts w:ascii="Arial" w:hAnsi="Arial" w:cs="Arial"/>
        </w:rPr>
        <w:t xml:space="preserve"> variants</w:t>
      </w:r>
      <w:del w:id="396" w:author="Daghlas, Iyas" w:date="2021-02-16T01:33:00Z">
        <w:r w:rsidR="00C47AE5" w:rsidRPr="00AB409B" w:rsidDel="00A85180">
          <w:rPr>
            <w:rFonts w:ascii="Arial" w:hAnsi="Arial" w:cs="Arial"/>
          </w:rPr>
          <w:delText xml:space="preserve"> and multivariable MR </w:delText>
        </w:r>
        <w:r w:rsidR="00694653" w:rsidRPr="00AB409B" w:rsidDel="00A85180">
          <w:rPr>
            <w:rFonts w:ascii="Arial" w:hAnsi="Arial" w:cs="Arial"/>
          </w:rPr>
          <w:delText>adjusted</w:delText>
        </w:r>
        <w:r w:rsidR="00C47AE5" w:rsidRPr="00AB409B" w:rsidDel="00A85180">
          <w:rPr>
            <w:rFonts w:ascii="Arial" w:hAnsi="Arial" w:cs="Arial"/>
          </w:rPr>
          <w:delText xml:space="preserve"> for genetic associations with </w:delText>
        </w:r>
        <w:r w:rsidR="00E727CC" w:rsidRPr="00AB409B" w:rsidDel="00A85180">
          <w:rPr>
            <w:rFonts w:ascii="Arial" w:hAnsi="Arial" w:cs="Arial"/>
          </w:rPr>
          <w:delText>high-density lipoprotein cholesterol</w:delText>
        </w:r>
        <w:r w:rsidR="00C47AE5" w:rsidRPr="00AB409B" w:rsidDel="00A85180">
          <w:rPr>
            <w:rFonts w:ascii="Arial" w:hAnsi="Arial" w:cs="Arial"/>
          </w:rPr>
          <w:delText xml:space="preserve"> and triglycerides</w:delText>
        </w:r>
      </w:del>
      <w:r w:rsidR="00C47AE5" w:rsidRPr="00AB409B">
        <w:rPr>
          <w:rFonts w:ascii="Arial" w:hAnsi="Arial" w:cs="Arial"/>
        </w:rPr>
        <w:t>.</w:t>
      </w:r>
      <w:ins w:id="397" w:author="Daghlas, Iyas" w:date="2021-02-16T01:33:00Z">
        <w:r w:rsidR="00A85180">
          <w:rPr>
            <w:rFonts w:ascii="Arial" w:hAnsi="Arial" w:cs="Arial"/>
          </w:rPr>
          <w:t xml:space="preserve"> The “LDL-c specific variants” were not associated with either triglycerides or HDL-c at genome-wide significance.</w:t>
        </w:r>
      </w:ins>
      <w:r w:rsidR="00AE1D52">
        <w:rPr>
          <w:rFonts w:ascii="Arial" w:hAnsi="Arial" w:cs="Arial"/>
        </w:rPr>
        <w:t xml:space="preserve"> </w:t>
      </w:r>
      <w:del w:id="398" w:author="Daghlas, Iyas" w:date="2021-02-16T01:33:00Z">
        <w:r w:rsidR="00AE1D52" w:rsidDel="00A85180">
          <w:rPr>
            <w:rFonts w:ascii="Arial" w:hAnsi="Arial" w:cs="Arial"/>
          </w:rPr>
          <w:delText>The ‘direct effect’ reflects the residual association of genetically proxied LDL-c with lifespan after adjusting for mediation through coronary artery disease.</w:delText>
        </w:r>
        <w:r w:rsidR="00C47AE5" w:rsidRPr="00AB409B" w:rsidDel="00A85180">
          <w:rPr>
            <w:rFonts w:ascii="Arial" w:hAnsi="Arial" w:cs="Arial"/>
          </w:rPr>
          <w:delText xml:space="preserve"> </w:delText>
        </w:r>
      </w:del>
      <w:proofErr w:type="spellStart"/>
      <w:r w:rsidR="00A85180">
        <w:rPr>
          <w:rFonts w:ascii="Arial" w:hAnsi="Arial" w:cs="Arial"/>
        </w:rPr>
        <w:t>Adj</w:t>
      </w:r>
      <w:proofErr w:type="spellEnd"/>
      <w:r w:rsidR="00A85180">
        <w:rPr>
          <w:rFonts w:ascii="Arial" w:hAnsi="Arial" w:cs="Arial"/>
        </w:rPr>
        <w:t xml:space="preserve">: adjusted; </w:t>
      </w:r>
      <w:r w:rsidRPr="00AB409B">
        <w:rPr>
          <w:rFonts w:ascii="Arial" w:hAnsi="Arial" w:cs="Arial"/>
        </w:rPr>
        <w:t>CI: confidence interval; Con-Mix: contamination mixture;</w:t>
      </w:r>
      <w:r w:rsidR="00E727CC" w:rsidRPr="00AB409B">
        <w:rPr>
          <w:rFonts w:ascii="Arial" w:hAnsi="Arial" w:cs="Arial"/>
        </w:rPr>
        <w:t xml:space="preserve"> </w:t>
      </w:r>
      <w:r w:rsidRPr="00AB409B">
        <w:rPr>
          <w:rFonts w:ascii="Arial" w:hAnsi="Arial" w:cs="Arial"/>
        </w:rPr>
        <w:t xml:space="preserve">IVW: inverse-variance weighted; MVMR: multivariable </w:t>
      </w:r>
      <w:r w:rsidR="00E727CC" w:rsidRPr="00AB409B">
        <w:rPr>
          <w:rFonts w:ascii="Arial" w:hAnsi="Arial" w:cs="Arial"/>
        </w:rPr>
        <w:t>Mendelian randomization</w:t>
      </w:r>
      <w:r w:rsidRPr="00AB409B">
        <w:rPr>
          <w:rFonts w:ascii="Arial" w:hAnsi="Arial" w:cs="Arial"/>
        </w:rPr>
        <w:t xml:space="preserve">; </w:t>
      </w:r>
      <w:r w:rsidR="00BB3893">
        <w:rPr>
          <w:rFonts w:ascii="Arial" w:hAnsi="Arial" w:cs="Arial"/>
        </w:rPr>
        <w:t xml:space="preserve">MVP: Million Veterans Program; T2D: type 2 diabetes; TG: triglycerides; </w:t>
      </w:r>
      <w:r w:rsidRPr="00AB409B">
        <w:rPr>
          <w:rFonts w:ascii="Arial" w:hAnsi="Arial" w:cs="Arial"/>
        </w:rPr>
        <w:t>WM: weighted median.</w:t>
      </w:r>
    </w:p>
    <w:p w14:paraId="65AADF14" w14:textId="223147EF" w:rsidR="00185596" w:rsidRDefault="00185596" w:rsidP="00F46DEF">
      <w:pPr>
        <w:spacing w:line="480" w:lineRule="auto"/>
        <w:rPr>
          <w:rFonts w:ascii="Arial" w:hAnsi="Arial" w:cs="Arial"/>
          <w:b/>
        </w:rPr>
      </w:pPr>
    </w:p>
    <w:p w14:paraId="5816B1EE" w14:textId="47D27B6B" w:rsidR="00675E30" w:rsidRPr="00AB409B" w:rsidRDefault="00BB3893" w:rsidP="00F46DEF">
      <w:pPr>
        <w:spacing w:line="480" w:lineRule="auto"/>
        <w:rPr>
          <w:rFonts w:ascii="Arial" w:hAnsi="Arial" w:cs="Arial"/>
          <w:b/>
        </w:rPr>
      </w:pPr>
      <w:r w:rsidRPr="00BB3893">
        <w:rPr>
          <w:rFonts w:ascii="Arial" w:hAnsi="Arial" w:cs="Arial"/>
          <w:b/>
          <w:noProof/>
          <w:lang w:val="en-GB" w:eastAsia="en-GB"/>
        </w:rPr>
        <w:lastRenderedPageBreak/>
        <w:drawing>
          <wp:inline distT="0" distB="0" distL="0" distR="0" wp14:anchorId="70D59C92" wp14:editId="7D70E4AD">
            <wp:extent cx="5943600" cy="5038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038090"/>
                    </a:xfrm>
                    <a:prstGeom prst="rect">
                      <a:avLst/>
                    </a:prstGeom>
                  </pic:spPr>
                </pic:pic>
              </a:graphicData>
            </a:graphic>
          </wp:inline>
        </w:drawing>
      </w:r>
    </w:p>
    <w:p w14:paraId="4E4DBC07" w14:textId="42363041" w:rsidR="00BB3893" w:rsidRDefault="00BB3893">
      <w:pPr>
        <w:rPr>
          <w:rFonts w:ascii="Arial" w:hAnsi="Arial" w:cs="Arial"/>
          <w:b/>
        </w:rPr>
      </w:pPr>
      <w:r>
        <w:rPr>
          <w:rFonts w:ascii="Arial" w:hAnsi="Arial" w:cs="Arial"/>
          <w:b/>
        </w:rPr>
        <w:br w:type="page"/>
      </w:r>
    </w:p>
    <w:p w14:paraId="2A45F32A" w14:textId="230AC53E" w:rsidR="0055085C" w:rsidRDefault="00185596" w:rsidP="006357FF">
      <w:pPr>
        <w:spacing w:line="480" w:lineRule="auto"/>
        <w:rPr>
          <w:rFonts w:ascii="Arial" w:hAnsi="Arial" w:cs="Arial"/>
        </w:rPr>
      </w:pPr>
      <w:r w:rsidRPr="00AB409B">
        <w:rPr>
          <w:rFonts w:ascii="Arial" w:hAnsi="Arial" w:cs="Arial"/>
          <w:b/>
        </w:rPr>
        <w:lastRenderedPageBreak/>
        <w:t xml:space="preserve">Figure </w:t>
      </w:r>
      <w:r w:rsidR="000D7445">
        <w:rPr>
          <w:rFonts w:ascii="Arial" w:hAnsi="Arial" w:cs="Arial"/>
          <w:b/>
        </w:rPr>
        <w:t>3</w:t>
      </w:r>
      <w:r w:rsidR="00257CD2" w:rsidRPr="00AB409B">
        <w:rPr>
          <w:rFonts w:ascii="Arial" w:hAnsi="Arial" w:cs="Arial"/>
          <w:b/>
        </w:rPr>
        <w:t xml:space="preserve">. Forest plot of </w:t>
      </w:r>
      <w:r w:rsidR="00AE2B61" w:rsidRPr="00AB409B">
        <w:rPr>
          <w:rFonts w:ascii="Arial" w:hAnsi="Arial" w:cs="Arial"/>
          <w:b/>
        </w:rPr>
        <w:t>dr</w:t>
      </w:r>
      <w:bookmarkStart w:id="399" w:name="_GoBack"/>
      <w:bookmarkEnd w:id="399"/>
      <w:r w:rsidR="00AE2B61" w:rsidRPr="00AB409B">
        <w:rPr>
          <w:rFonts w:ascii="Arial" w:hAnsi="Arial" w:cs="Arial"/>
          <w:b/>
        </w:rPr>
        <w:t>ug target</w:t>
      </w:r>
      <w:r w:rsidR="00257CD2" w:rsidRPr="00AB409B">
        <w:rPr>
          <w:rFonts w:ascii="Arial" w:hAnsi="Arial" w:cs="Arial"/>
          <w:b/>
        </w:rPr>
        <w:t>-specific Mendelian randomization estimates for the association betw</w:t>
      </w:r>
      <w:r w:rsidR="00C47AE5" w:rsidRPr="00AB409B">
        <w:rPr>
          <w:rFonts w:ascii="Arial" w:hAnsi="Arial" w:cs="Arial"/>
          <w:b/>
        </w:rPr>
        <w:t xml:space="preserve">een genetically </w:t>
      </w:r>
      <w:r w:rsidR="002863C6">
        <w:rPr>
          <w:rFonts w:ascii="Arial" w:hAnsi="Arial" w:cs="Arial"/>
          <w:b/>
        </w:rPr>
        <w:t>proxied</w:t>
      </w:r>
      <w:r w:rsidR="00C47AE5" w:rsidRPr="00AB409B">
        <w:rPr>
          <w:rFonts w:ascii="Arial" w:hAnsi="Arial" w:cs="Arial"/>
          <w:b/>
        </w:rPr>
        <w:t xml:space="preserve"> LDL-c </w:t>
      </w:r>
      <w:r w:rsidR="00257CD2" w:rsidRPr="00AB409B">
        <w:rPr>
          <w:rFonts w:ascii="Arial" w:hAnsi="Arial" w:cs="Arial"/>
          <w:b/>
        </w:rPr>
        <w:t xml:space="preserve">and </w:t>
      </w:r>
      <w:r w:rsidR="005E540A" w:rsidRPr="00AB409B">
        <w:rPr>
          <w:rFonts w:ascii="Arial" w:hAnsi="Arial" w:cs="Arial"/>
          <w:b/>
        </w:rPr>
        <w:t>lifespan</w:t>
      </w:r>
      <w:r w:rsidR="00257CD2" w:rsidRPr="00AB409B">
        <w:rPr>
          <w:rFonts w:ascii="Arial" w:hAnsi="Arial" w:cs="Arial"/>
          <w:b/>
        </w:rPr>
        <w:t xml:space="preserve"> (n=1,012,240)</w:t>
      </w:r>
      <w:r w:rsidR="00E727CC" w:rsidRPr="00AB409B">
        <w:rPr>
          <w:rFonts w:ascii="Arial" w:hAnsi="Arial" w:cs="Arial"/>
          <w:b/>
        </w:rPr>
        <w:t>.</w:t>
      </w:r>
      <w:r w:rsidR="00257CD2" w:rsidRPr="00AB409B">
        <w:rPr>
          <w:rFonts w:ascii="Arial" w:hAnsi="Arial" w:cs="Arial"/>
          <w:b/>
        </w:rPr>
        <w:t xml:space="preserve"> </w:t>
      </w:r>
      <w:r w:rsidR="00AD3C81" w:rsidRPr="00AB409B">
        <w:rPr>
          <w:rFonts w:ascii="Arial" w:hAnsi="Arial" w:cs="Arial"/>
        </w:rPr>
        <w:t xml:space="preserve">The primary </w:t>
      </w:r>
      <w:r w:rsidR="00684F9A" w:rsidRPr="00AB409B">
        <w:rPr>
          <w:rFonts w:ascii="Arial" w:hAnsi="Arial" w:cs="Arial"/>
        </w:rPr>
        <w:t xml:space="preserve">random-effects </w:t>
      </w:r>
      <w:r w:rsidR="00AD3C81" w:rsidRPr="00AB409B">
        <w:rPr>
          <w:rFonts w:ascii="Arial" w:hAnsi="Arial" w:cs="Arial"/>
        </w:rPr>
        <w:t>IVW-</w:t>
      </w:r>
      <w:proofErr w:type="spellStart"/>
      <w:r w:rsidR="00AD3C81" w:rsidRPr="00AB409B">
        <w:rPr>
          <w:rFonts w:ascii="Arial" w:hAnsi="Arial" w:cs="Arial"/>
        </w:rPr>
        <w:t>corr</w:t>
      </w:r>
      <w:proofErr w:type="spellEnd"/>
      <w:r w:rsidR="00AD3C81" w:rsidRPr="00AB409B">
        <w:rPr>
          <w:rFonts w:ascii="Arial" w:hAnsi="Arial" w:cs="Arial"/>
        </w:rPr>
        <w:t xml:space="preserve"> </w:t>
      </w:r>
      <w:r w:rsidR="00257CD2" w:rsidRPr="00AB409B">
        <w:rPr>
          <w:rFonts w:ascii="Arial" w:hAnsi="Arial" w:cs="Arial"/>
        </w:rPr>
        <w:t xml:space="preserve">method </w:t>
      </w:r>
      <w:r w:rsidR="00E727CC" w:rsidRPr="00AB409B">
        <w:rPr>
          <w:rFonts w:ascii="Arial" w:hAnsi="Arial" w:cs="Arial"/>
        </w:rPr>
        <w:t>was used for</w:t>
      </w:r>
      <w:r w:rsidR="00257CD2" w:rsidRPr="00AB409B">
        <w:rPr>
          <w:rFonts w:ascii="Arial" w:hAnsi="Arial" w:cs="Arial"/>
        </w:rPr>
        <w:t xml:space="preserve"> </w:t>
      </w:r>
      <w:r w:rsidR="00E727CC" w:rsidRPr="00AB409B">
        <w:rPr>
          <w:rFonts w:ascii="Arial" w:hAnsi="Arial" w:cs="Arial"/>
        </w:rPr>
        <w:t>variants with correlation</w:t>
      </w:r>
      <w:r w:rsidR="00257CD2" w:rsidRPr="00AB409B">
        <w:rPr>
          <w:rFonts w:ascii="Arial" w:hAnsi="Arial" w:cs="Arial"/>
        </w:rPr>
        <w:t xml:space="preserve"> </w:t>
      </w:r>
      <w:r w:rsidR="00050F70" w:rsidRPr="00AB409B">
        <w:rPr>
          <w:rFonts w:ascii="Arial" w:hAnsi="Arial" w:cs="Arial"/>
        </w:rPr>
        <w:t>r</w:t>
      </w:r>
      <w:r w:rsidR="00257CD2" w:rsidRPr="00AB409B">
        <w:rPr>
          <w:rFonts w:ascii="Arial" w:hAnsi="Arial" w:cs="Arial"/>
          <w:vertAlign w:val="superscript"/>
        </w:rPr>
        <w:t>2</w:t>
      </w:r>
      <w:r w:rsidR="00257CD2" w:rsidRPr="00AB409B">
        <w:rPr>
          <w:rFonts w:ascii="Arial" w:hAnsi="Arial" w:cs="Arial"/>
        </w:rPr>
        <w:t xml:space="preserve"> &lt; 0.2, while the conventional </w:t>
      </w:r>
      <w:r w:rsidR="00684F9A" w:rsidRPr="00AB409B">
        <w:rPr>
          <w:rFonts w:ascii="Arial" w:hAnsi="Arial" w:cs="Arial"/>
        </w:rPr>
        <w:t xml:space="preserve">random-effects </w:t>
      </w:r>
      <w:r w:rsidR="00257CD2" w:rsidRPr="00AB409B">
        <w:rPr>
          <w:rFonts w:ascii="Arial" w:hAnsi="Arial" w:cs="Arial"/>
        </w:rPr>
        <w:t xml:space="preserve">IVW method </w:t>
      </w:r>
      <w:r w:rsidR="00AD3C81" w:rsidRPr="00AB409B">
        <w:rPr>
          <w:rFonts w:ascii="Arial" w:hAnsi="Arial" w:cs="Arial"/>
        </w:rPr>
        <w:t xml:space="preserve">was </w:t>
      </w:r>
      <w:r w:rsidR="00E727CC" w:rsidRPr="00AB409B">
        <w:rPr>
          <w:rFonts w:ascii="Arial" w:hAnsi="Arial" w:cs="Arial"/>
        </w:rPr>
        <w:t xml:space="preserve">used </w:t>
      </w:r>
      <w:r w:rsidR="00AD3C81" w:rsidRPr="00AB409B">
        <w:rPr>
          <w:rFonts w:ascii="Arial" w:hAnsi="Arial" w:cs="Arial"/>
        </w:rPr>
        <w:t>for</w:t>
      </w:r>
      <w:r w:rsidR="00257CD2" w:rsidRPr="00AB409B">
        <w:rPr>
          <w:rFonts w:ascii="Arial" w:hAnsi="Arial" w:cs="Arial"/>
        </w:rPr>
        <w:t xml:space="preserve"> </w:t>
      </w:r>
      <w:r w:rsidR="00E727CC" w:rsidRPr="00AB409B">
        <w:rPr>
          <w:rFonts w:ascii="Arial" w:hAnsi="Arial" w:cs="Arial"/>
        </w:rPr>
        <w:t>variants with correlation</w:t>
      </w:r>
      <w:r w:rsidR="00050F70" w:rsidRPr="00AB409B">
        <w:rPr>
          <w:rFonts w:ascii="Arial" w:hAnsi="Arial" w:cs="Arial"/>
        </w:rPr>
        <w:t xml:space="preserve"> r</w:t>
      </w:r>
      <w:r w:rsidR="00257CD2" w:rsidRPr="00AB409B">
        <w:rPr>
          <w:rFonts w:ascii="Arial" w:hAnsi="Arial" w:cs="Arial"/>
          <w:vertAlign w:val="superscript"/>
        </w:rPr>
        <w:t>2</w:t>
      </w:r>
      <w:r w:rsidR="00257CD2" w:rsidRPr="00AB409B">
        <w:rPr>
          <w:rFonts w:ascii="Arial" w:hAnsi="Arial" w:cs="Arial"/>
        </w:rPr>
        <w:t xml:space="preserve"> &lt; 0.1. </w:t>
      </w:r>
      <w:r w:rsidR="00055EB4" w:rsidRPr="00AB409B">
        <w:rPr>
          <w:rFonts w:ascii="Arial" w:hAnsi="Arial" w:cs="Arial"/>
        </w:rPr>
        <w:t xml:space="preserve">Point estimates are expressed as the effect of a 1-standard deviation (SD) increase in low-density lipoprotein cholesterol (LDL-c) on years of lifespan. </w:t>
      </w:r>
      <w:r w:rsidR="00257CD2" w:rsidRPr="00AB409B">
        <w:rPr>
          <w:rFonts w:ascii="Arial" w:hAnsi="Arial" w:cs="Arial"/>
        </w:rPr>
        <w:t>CI: confidence interval</w:t>
      </w:r>
      <w:r w:rsidR="00E727CC" w:rsidRPr="00AB409B">
        <w:rPr>
          <w:rFonts w:ascii="Arial" w:hAnsi="Arial" w:cs="Arial"/>
        </w:rPr>
        <w:t>.</w:t>
      </w:r>
    </w:p>
    <w:p w14:paraId="459CA05D" w14:textId="3F6BCD45" w:rsidR="00675E30" w:rsidRPr="00AB409B" w:rsidRDefault="00675E30" w:rsidP="006357FF">
      <w:pPr>
        <w:spacing w:line="480" w:lineRule="auto"/>
        <w:rPr>
          <w:rFonts w:ascii="Arial" w:hAnsi="Arial" w:cs="Arial"/>
        </w:rPr>
      </w:pPr>
      <w:r w:rsidRPr="00675E30">
        <w:rPr>
          <w:rFonts w:ascii="Arial" w:hAnsi="Arial" w:cs="Arial"/>
          <w:noProof/>
          <w:lang w:val="en-GB" w:eastAsia="en-GB"/>
        </w:rPr>
        <w:drawing>
          <wp:inline distT="0" distB="0" distL="0" distR="0" wp14:anchorId="25AE9B12" wp14:editId="7AE2CA0A">
            <wp:extent cx="5943600" cy="21748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174875"/>
                    </a:xfrm>
                    <a:prstGeom prst="rect">
                      <a:avLst/>
                    </a:prstGeom>
                  </pic:spPr>
                </pic:pic>
              </a:graphicData>
            </a:graphic>
          </wp:inline>
        </w:drawing>
      </w:r>
    </w:p>
    <w:sectPr w:rsidR="00675E30" w:rsidRPr="00AB409B" w:rsidSect="00661DEE">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5" w:author="Daghlas, Iyas" w:date="2021-02-16T01:16:00Z" w:initials="DI">
    <w:p w14:paraId="019B575E" w14:textId="1062F5D9" w:rsidR="00DB6EF0" w:rsidRDefault="00DB6EF0">
      <w:pPr>
        <w:pStyle w:val="CommentText"/>
      </w:pPr>
      <w:r>
        <w:rPr>
          <w:rStyle w:val="CommentReference"/>
        </w:rPr>
        <w:annotationRef/>
      </w:r>
      <w:r>
        <w:t>Will add sample sizes.</w:t>
      </w:r>
    </w:p>
  </w:comment>
  <w:comment w:id="219" w:author="Gill, Dipender P S" w:date="2021-02-16T09:05:00Z" w:initials="GDPS">
    <w:p w14:paraId="4B4416D4" w14:textId="1BDB8BCE" w:rsidR="00A27040" w:rsidRDefault="00A27040">
      <w:pPr>
        <w:pStyle w:val="CommentText"/>
      </w:pPr>
      <w:r>
        <w:rPr>
          <w:rStyle w:val="CommentReference"/>
        </w:rPr>
        <w:annotationRef/>
      </w:r>
      <w:r>
        <w:t>As I write in the response letter, I’m not sure if this is required. I also don’t recall seeing it described in the Methods. I would omit this paragraph.</w:t>
      </w:r>
    </w:p>
  </w:comment>
  <w:comment w:id="236" w:author="Gill, Dipender P S" w:date="2021-02-16T09:05:00Z" w:initials="GDPS">
    <w:p w14:paraId="41729295" w14:textId="049D1BF8" w:rsidR="00A27040" w:rsidRDefault="00A27040">
      <w:pPr>
        <w:pStyle w:val="CommentText"/>
      </w:pPr>
      <w:r>
        <w:rPr>
          <w:rStyle w:val="CommentReference"/>
        </w:rPr>
        <w:annotationRef/>
      </w:r>
      <w:r>
        <w:t>See changes in the response letter.</w:t>
      </w:r>
    </w:p>
  </w:comment>
  <w:comment w:id="318" w:author="Gill, Dipender P S" w:date="2021-02-16T09:10:00Z" w:initials="GDPS">
    <w:p w14:paraId="65E81A5C" w14:textId="6F4A2040" w:rsidR="00CC083F" w:rsidRDefault="00CC083F">
      <w:pPr>
        <w:pStyle w:val="CommentText"/>
      </w:pPr>
      <w:r>
        <w:rPr>
          <w:rStyle w:val="CommentReference"/>
        </w:rPr>
        <w:annotationRef/>
      </w:r>
      <w:r>
        <w:t>This is ambiguous to me. I’d prefer to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9B575E" w15:done="0"/>
  <w15:commentEx w15:paraId="4B4416D4" w15:done="0"/>
  <w15:commentEx w15:paraId="41729295" w15:done="0"/>
  <w15:commentEx w15:paraId="65E81A5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1B3644" w14:textId="77777777" w:rsidR="007F2095" w:rsidRDefault="007F2095" w:rsidP="0055085C">
      <w:r>
        <w:separator/>
      </w:r>
    </w:p>
  </w:endnote>
  <w:endnote w:type="continuationSeparator" w:id="0">
    <w:p w14:paraId="7C17E427" w14:textId="77777777" w:rsidR="007F2095" w:rsidRDefault="007F2095" w:rsidP="00550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8F45D5" w14:textId="77777777" w:rsidR="00F10EEB" w:rsidRDefault="00F10EEB" w:rsidP="003A1AE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F71D8" w14:textId="77777777" w:rsidR="00F10EEB" w:rsidRDefault="00F10EEB" w:rsidP="005508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2F7A3" w14:textId="56B344EF" w:rsidR="00F10EEB" w:rsidRDefault="00F10EEB" w:rsidP="003A1AE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083F">
      <w:rPr>
        <w:rStyle w:val="PageNumber"/>
        <w:noProof/>
      </w:rPr>
      <w:t>22</w:t>
    </w:r>
    <w:r>
      <w:rPr>
        <w:rStyle w:val="PageNumber"/>
      </w:rPr>
      <w:fldChar w:fldCharType="end"/>
    </w:r>
  </w:p>
  <w:p w14:paraId="4AF490C7" w14:textId="77777777" w:rsidR="00F10EEB" w:rsidRDefault="00F10EEB" w:rsidP="0055085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7DF875" w14:textId="77777777" w:rsidR="007F2095" w:rsidRDefault="007F2095" w:rsidP="0055085C">
      <w:r>
        <w:separator/>
      </w:r>
    </w:p>
  </w:footnote>
  <w:footnote w:type="continuationSeparator" w:id="0">
    <w:p w14:paraId="0E06124B" w14:textId="77777777" w:rsidR="007F2095" w:rsidRDefault="007F2095" w:rsidP="005508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4773E"/>
    <w:multiLevelType w:val="hybridMultilevel"/>
    <w:tmpl w:val="EBACA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75A07"/>
    <w:multiLevelType w:val="hybridMultilevel"/>
    <w:tmpl w:val="1292D64A"/>
    <w:lvl w:ilvl="0" w:tplc="F830E76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C776D"/>
    <w:multiLevelType w:val="hybridMultilevel"/>
    <w:tmpl w:val="42E49F44"/>
    <w:lvl w:ilvl="0" w:tplc="C7E2D81C">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83710C"/>
    <w:multiLevelType w:val="hybridMultilevel"/>
    <w:tmpl w:val="11E86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095152"/>
    <w:multiLevelType w:val="hybridMultilevel"/>
    <w:tmpl w:val="E6E47C78"/>
    <w:lvl w:ilvl="0" w:tplc="3DC03850">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C50F57"/>
    <w:multiLevelType w:val="hybridMultilevel"/>
    <w:tmpl w:val="7CD45C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0E16E8F"/>
    <w:multiLevelType w:val="hybridMultilevel"/>
    <w:tmpl w:val="4D1EF210"/>
    <w:lvl w:ilvl="0" w:tplc="0C4E7F3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08694C"/>
    <w:multiLevelType w:val="hybridMultilevel"/>
    <w:tmpl w:val="972AB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9644C3"/>
    <w:multiLevelType w:val="hybridMultilevel"/>
    <w:tmpl w:val="7CD213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ED46BDB"/>
    <w:multiLevelType w:val="hybridMultilevel"/>
    <w:tmpl w:val="2FCE4DA8"/>
    <w:lvl w:ilvl="0" w:tplc="1B48D77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0749BC"/>
    <w:multiLevelType w:val="hybridMultilevel"/>
    <w:tmpl w:val="5EA66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A741B9"/>
    <w:multiLevelType w:val="hybridMultilevel"/>
    <w:tmpl w:val="2558E998"/>
    <w:lvl w:ilvl="0" w:tplc="ECDC5C60">
      <w:start w:val="58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416D6B"/>
    <w:multiLevelType w:val="hybridMultilevel"/>
    <w:tmpl w:val="3536CC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441882"/>
    <w:multiLevelType w:val="hybridMultilevel"/>
    <w:tmpl w:val="8BBAE708"/>
    <w:lvl w:ilvl="0" w:tplc="CCC40D0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177A7C"/>
    <w:multiLevelType w:val="hybridMultilevel"/>
    <w:tmpl w:val="355EA9DE"/>
    <w:lvl w:ilvl="0" w:tplc="E23250B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EE2127"/>
    <w:multiLevelType w:val="hybridMultilevel"/>
    <w:tmpl w:val="C1A68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B859AD"/>
    <w:multiLevelType w:val="hybridMultilevel"/>
    <w:tmpl w:val="25B4D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220C48"/>
    <w:multiLevelType w:val="hybridMultilevel"/>
    <w:tmpl w:val="3DD235C6"/>
    <w:lvl w:ilvl="0" w:tplc="0B60B3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11653B"/>
    <w:multiLevelType w:val="multilevel"/>
    <w:tmpl w:val="C3EE3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4D1A6A"/>
    <w:multiLevelType w:val="hybridMultilevel"/>
    <w:tmpl w:val="1FE2A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11"/>
  </w:num>
  <w:num w:numId="4">
    <w:abstractNumId w:val="10"/>
  </w:num>
  <w:num w:numId="5">
    <w:abstractNumId w:val="16"/>
  </w:num>
  <w:num w:numId="6">
    <w:abstractNumId w:val="18"/>
  </w:num>
  <w:num w:numId="7">
    <w:abstractNumId w:val="15"/>
  </w:num>
  <w:num w:numId="8">
    <w:abstractNumId w:val="8"/>
  </w:num>
  <w:num w:numId="9">
    <w:abstractNumId w:val="17"/>
  </w:num>
  <w:num w:numId="10">
    <w:abstractNumId w:val="1"/>
  </w:num>
  <w:num w:numId="11">
    <w:abstractNumId w:val="7"/>
  </w:num>
  <w:num w:numId="12">
    <w:abstractNumId w:val="12"/>
  </w:num>
  <w:num w:numId="13">
    <w:abstractNumId w:val="0"/>
  </w:num>
  <w:num w:numId="14">
    <w:abstractNumId w:val="4"/>
  </w:num>
  <w:num w:numId="15">
    <w:abstractNumId w:val="14"/>
  </w:num>
  <w:num w:numId="16">
    <w:abstractNumId w:val="6"/>
  </w:num>
  <w:num w:numId="17">
    <w:abstractNumId w:val="5"/>
  </w:num>
  <w:num w:numId="18">
    <w:abstractNumId w:val="19"/>
  </w:num>
  <w:num w:numId="19">
    <w:abstractNumId w:val="2"/>
  </w:num>
  <w:num w:numId="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 Dipender P S">
    <w15:presenceInfo w15:providerId="AD" w15:userId="S-1-5-21-243037206-41955558-561332275-5545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4681A"/>
    <w:rsid w:val="00010C7B"/>
    <w:rsid w:val="00011277"/>
    <w:rsid w:val="00013A27"/>
    <w:rsid w:val="00023556"/>
    <w:rsid w:val="00026034"/>
    <w:rsid w:val="0002752E"/>
    <w:rsid w:val="00032A2C"/>
    <w:rsid w:val="00034BC1"/>
    <w:rsid w:val="000352B3"/>
    <w:rsid w:val="00037060"/>
    <w:rsid w:val="00042DAE"/>
    <w:rsid w:val="00042E63"/>
    <w:rsid w:val="000433C2"/>
    <w:rsid w:val="000447AC"/>
    <w:rsid w:val="00050F70"/>
    <w:rsid w:val="00055EB4"/>
    <w:rsid w:val="00055EE2"/>
    <w:rsid w:val="00056C6E"/>
    <w:rsid w:val="00062787"/>
    <w:rsid w:val="0007228D"/>
    <w:rsid w:val="00075B9B"/>
    <w:rsid w:val="00081375"/>
    <w:rsid w:val="0008306E"/>
    <w:rsid w:val="0008625A"/>
    <w:rsid w:val="00091C26"/>
    <w:rsid w:val="0009380D"/>
    <w:rsid w:val="00094D53"/>
    <w:rsid w:val="000A450C"/>
    <w:rsid w:val="000B0E2A"/>
    <w:rsid w:val="000B1731"/>
    <w:rsid w:val="000B2DBE"/>
    <w:rsid w:val="000B3474"/>
    <w:rsid w:val="000B4E49"/>
    <w:rsid w:val="000B6F53"/>
    <w:rsid w:val="000B7977"/>
    <w:rsid w:val="000C2689"/>
    <w:rsid w:val="000C4A0C"/>
    <w:rsid w:val="000C70F9"/>
    <w:rsid w:val="000C739F"/>
    <w:rsid w:val="000D7445"/>
    <w:rsid w:val="000E1885"/>
    <w:rsid w:val="000E3AD9"/>
    <w:rsid w:val="000E4350"/>
    <w:rsid w:val="000E565F"/>
    <w:rsid w:val="000E6986"/>
    <w:rsid w:val="000F43C9"/>
    <w:rsid w:val="000F6789"/>
    <w:rsid w:val="0010011C"/>
    <w:rsid w:val="0010099B"/>
    <w:rsid w:val="001049E5"/>
    <w:rsid w:val="00106173"/>
    <w:rsid w:val="00107DBF"/>
    <w:rsid w:val="00113507"/>
    <w:rsid w:val="00113E2A"/>
    <w:rsid w:val="0011457E"/>
    <w:rsid w:val="00114B9C"/>
    <w:rsid w:val="00120FEE"/>
    <w:rsid w:val="00124F0B"/>
    <w:rsid w:val="0012672C"/>
    <w:rsid w:val="001306C1"/>
    <w:rsid w:val="001332B6"/>
    <w:rsid w:val="001334A2"/>
    <w:rsid w:val="001371F6"/>
    <w:rsid w:val="00140C77"/>
    <w:rsid w:val="001440E8"/>
    <w:rsid w:val="00144DC4"/>
    <w:rsid w:val="00150176"/>
    <w:rsid w:val="0015024A"/>
    <w:rsid w:val="00151BAD"/>
    <w:rsid w:val="0015256A"/>
    <w:rsid w:val="001540EB"/>
    <w:rsid w:val="00154CF9"/>
    <w:rsid w:val="00155485"/>
    <w:rsid w:val="0015679E"/>
    <w:rsid w:val="00162009"/>
    <w:rsid w:val="0016529F"/>
    <w:rsid w:val="0017095A"/>
    <w:rsid w:val="001720CB"/>
    <w:rsid w:val="0017786F"/>
    <w:rsid w:val="00180201"/>
    <w:rsid w:val="00180BB5"/>
    <w:rsid w:val="001833E7"/>
    <w:rsid w:val="00185596"/>
    <w:rsid w:val="00185FFC"/>
    <w:rsid w:val="00193782"/>
    <w:rsid w:val="00193882"/>
    <w:rsid w:val="001938EC"/>
    <w:rsid w:val="00195681"/>
    <w:rsid w:val="001A4594"/>
    <w:rsid w:val="001A4E62"/>
    <w:rsid w:val="001B1589"/>
    <w:rsid w:val="001B3FCD"/>
    <w:rsid w:val="001B4C31"/>
    <w:rsid w:val="001D0DD9"/>
    <w:rsid w:val="001D223B"/>
    <w:rsid w:val="001E1159"/>
    <w:rsid w:val="001E14CE"/>
    <w:rsid w:val="001E1EAA"/>
    <w:rsid w:val="001E5CED"/>
    <w:rsid w:val="001F40B0"/>
    <w:rsid w:val="001F4E86"/>
    <w:rsid w:val="001F4E89"/>
    <w:rsid w:val="001F519D"/>
    <w:rsid w:val="001F5849"/>
    <w:rsid w:val="00201EB7"/>
    <w:rsid w:val="002045BE"/>
    <w:rsid w:val="002050D9"/>
    <w:rsid w:val="00211E78"/>
    <w:rsid w:val="00215F03"/>
    <w:rsid w:val="002237AF"/>
    <w:rsid w:val="00226C2A"/>
    <w:rsid w:val="00243605"/>
    <w:rsid w:val="002441C6"/>
    <w:rsid w:val="00245508"/>
    <w:rsid w:val="00246EF1"/>
    <w:rsid w:val="00250974"/>
    <w:rsid w:val="0025123E"/>
    <w:rsid w:val="00253A66"/>
    <w:rsid w:val="00254943"/>
    <w:rsid w:val="002551C2"/>
    <w:rsid w:val="00257CD2"/>
    <w:rsid w:val="00264804"/>
    <w:rsid w:val="00265B46"/>
    <w:rsid w:val="002660E0"/>
    <w:rsid w:val="002737D1"/>
    <w:rsid w:val="00274B9F"/>
    <w:rsid w:val="00275837"/>
    <w:rsid w:val="00283EEC"/>
    <w:rsid w:val="00284BD2"/>
    <w:rsid w:val="00285703"/>
    <w:rsid w:val="002863C6"/>
    <w:rsid w:val="002921C5"/>
    <w:rsid w:val="00294B6A"/>
    <w:rsid w:val="00297B4C"/>
    <w:rsid w:val="002A2B52"/>
    <w:rsid w:val="002A4A5B"/>
    <w:rsid w:val="002B0859"/>
    <w:rsid w:val="002B092D"/>
    <w:rsid w:val="002B4A69"/>
    <w:rsid w:val="002B7AC1"/>
    <w:rsid w:val="002C1713"/>
    <w:rsid w:val="002C291A"/>
    <w:rsid w:val="002C5A3E"/>
    <w:rsid w:val="002C7E45"/>
    <w:rsid w:val="002D159E"/>
    <w:rsid w:val="002D2795"/>
    <w:rsid w:val="002E4267"/>
    <w:rsid w:val="002E6D4A"/>
    <w:rsid w:val="002F1F95"/>
    <w:rsid w:val="002F2656"/>
    <w:rsid w:val="002F3780"/>
    <w:rsid w:val="002F41B8"/>
    <w:rsid w:val="002F5DE2"/>
    <w:rsid w:val="0030317C"/>
    <w:rsid w:val="00307FFC"/>
    <w:rsid w:val="00311C8F"/>
    <w:rsid w:val="00315C5E"/>
    <w:rsid w:val="003205AC"/>
    <w:rsid w:val="0032335E"/>
    <w:rsid w:val="0032635C"/>
    <w:rsid w:val="00335213"/>
    <w:rsid w:val="00337A6D"/>
    <w:rsid w:val="0034210C"/>
    <w:rsid w:val="00343E3C"/>
    <w:rsid w:val="00344B8E"/>
    <w:rsid w:val="00344C12"/>
    <w:rsid w:val="0034708F"/>
    <w:rsid w:val="00355EB1"/>
    <w:rsid w:val="003616DA"/>
    <w:rsid w:val="00363307"/>
    <w:rsid w:val="003668F2"/>
    <w:rsid w:val="0037540E"/>
    <w:rsid w:val="00382C7E"/>
    <w:rsid w:val="00384E8C"/>
    <w:rsid w:val="00384FE6"/>
    <w:rsid w:val="00397EFB"/>
    <w:rsid w:val="003A1AEF"/>
    <w:rsid w:val="003A387A"/>
    <w:rsid w:val="003A498F"/>
    <w:rsid w:val="003A7F77"/>
    <w:rsid w:val="003B00C8"/>
    <w:rsid w:val="003B0E70"/>
    <w:rsid w:val="003B15A6"/>
    <w:rsid w:val="003B1704"/>
    <w:rsid w:val="003B206C"/>
    <w:rsid w:val="003B5AC9"/>
    <w:rsid w:val="003C063B"/>
    <w:rsid w:val="003C29B3"/>
    <w:rsid w:val="003C2DF5"/>
    <w:rsid w:val="003C4159"/>
    <w:rsid w:val="003C4F6B"/>
    <w:rsid w:val="003C5611"/>
    <w:rsid w:val="003C59AE"/>
    <w:rsid w:val="003C5FA9"/>
    <w:rsid w:val="003C7C93"/>
    <w:rsid w:val="003D17F9"/>
    <w:rsid w:val="003D1F8E"/>
    <w:rsid w:val="003D3B0C"/>
    <w:rsid w:val="003F161B"/>
    <w:rsid w:val="003F2476"/>
    <w:rsid w:val="00402B57"/>
    <w:rsid w:val="00402D2A"/>
    <w:rsid w:val="00414F68"/>
    <w:rsid w:val="00416F29"/>
    <w:rsid w:val="00417A4C"/>
    <w:rsid w:val="00422541"/>
    <w:rsid w:val="00423A26"/>
    <w:rsid w:val="00436064"/>
    <w:rsid w:val="00443EAB"/>
    <w:rsid w:val="00447709"/>
    <w:rsid w:val="0045280E"/>
    <w:rsid w:val="0045725C"/>
    <w:rsid w:val="00462E65"/>
    <w:rsid w:val="00466846"/>
    <w:rsid w:val="004674AD"/>
    <w:rsid w:val="00474893"/>
    <w:rsid w:val="0048044F"/>
    <w:rsid w:val="004807E1"/>
    <w:rsid w:val="00487C4F"/>
    <w:rsid w:val="00491E09"/>
    <w:rsid w:val="004A0855"/>
    <w:rsid w:val="004A2779"/>
    <w:rsid w:val="004A755F"/>
    <w:rsid w:val="004B2473"/>
    <w:rsid w:val="004C2E05"/>
    <w:rsid w:val="004C7BA8"/>
    <w:rsid w:val="004D1345"/>
    <w:rsid w:val="004D1BAF"/>
    <w:rsid w:val="004D1DC6"/>
    <w:rsid w:val="004D28C3"/>
    <w:rsid w:val="004D432C"/>
    <w:rsid w:val="004E5E50"/>
    <w:rsid w:val="004E6ECA"/>
    <w:rsid w:val="004F29FA"/>
    <w:rsid w:val="004F34F2"/>
    <w:rsid w:val="004F42E4"/>
    <w:rsid w:val="004F54CB"/>
    <w:rsid w:val="004F5FAB"/>
    <w:rsid w:val="004F7B84"/>
    <w:rsid w:val="004F7C1B"/>
    <w:rsid w:val="00501C39"/>
    <w:rsid w:val="00503B65"/>
    <w:rsid w:val="005077AB"/>
    <w:rsid w:val="00510592"/>
    <w:rsid w:val="0051770F"/>
    <w:rsid w:val="00517783"/>
    <w:rsid w:val="00517B05"/>
    <w:rsid w:val="005209FC"/>
    <w:rsid w:val="00524CB6"/>
    <w:rsid w:val="00525CDE"/>
    <w:rsid w:val="0052682C"/>
    <w:rsid w:val="005301F3"/>
    <w:rsid w:val="005328A7"/>
    <w:rsid w:val="00532F76"/>
    <w:rsid w:val="005337CD"/>
    <w:rsid w:val="00541681"/>
    <w:rsid w:val="0054269F"/>
    <w:rsid w:val="005430E2"/>
    <w:rsid w:val="00545079"/>
    <w:rsid w:val="0054681A"/>
    <w:rsid w:val="0055085C"/>
    <w:rsid w:val="00551618"/>
    <w:rsid w:val="00551AD7"/>
    <w:rsid w:val="00553CFE"/>
    <w:rsid w:val="005629EB"/>
    <w:rsid w:val="00563556"/>
    <w:rsid w:val="005804F5"/>
    <w:rsid w:val="0058232C"/>
    <w:rsid w:val="00583D51"/>
    <w:rsid w:val="005866A0"/>
    <w:rsid w:val="0059049D"/>
    <w:rsid w:val="0059192E"/>
    <w:rsid w:val="005930EE"/>
    <w:rsid w:val="00594977"/>
    <w:rsid w:val="00595C3C"/>
    <w:rsid w:val="00596FE5"/>
    <w:rsid w:val="00597FEE"/>
    <w:rsid w:val="005A3A80"/>
    <w:rsid w:val="005A6AD0"/>
    <w:rsid w:val="005B1F53"/>
    <w:rsid w:val="005B5E80"/>
    <w:rsid w:val="005C4F6C"/>
    <w:rsid w:val="005C5CD2"/>
    <w:rsid w:val="005D6567"/>
    <w:rsid w:val="005E540A"/>
    <w:rsid w:val="005F029D"/>
    <w:rsid w:val="005F1068"/>
    <w:rsid w:val="005F132B"/>
    <w:rsid w:val="005F1677"/>
    <w:rsid w:val="005F3453"/>
    <w:rsid w:val="005F53EE"/>
    <w:rsid w:val="005F6A34"/>
    <w:rsid w:val="00602E43"/>
    <w:rsid w:val="00603F7A"/>
    <w:rsid w:val="006043B9"/>
    <w:rsid w:val="00604F2C"/>
    <w:rsid w:val="00605744"/>
    <w:rsid w:val="006058CE"/>
    <w:rsid w:val="00605D22"/>
    <w:rsid w:val="00607751"/>
    <w:rsid w:val="00621E1C"/>
    <w:rsid w:val="0062289B"/>
    <w:rsid w:val="0062302F"/>
    <w:rsid w:val="0062599E"/>
    <w:rsid w:val="0062639D"/>
    <w:rsid w:val="006269E2"/>
    <w:rsid w:val="00630817"/>
    <w:rsid w:val="00635664"/>
    <w:rsid w:val="006357FF"/>
    <w:rsid w:val="00636F6A"/>
    <w:rsid w:val="00641BF6"/>
    <w:rsid w:val="00642F3A"/>
    <w:rsid w:val="00647BB8"/>
    <w:rsid w:val="00650993"/>
    <w:rsid w:val="00654044"/>
    <w:rsid w:val="00661DEE"/>
    <w:rsid w:val="0066330E"/>
    <w:rsid w:val="00664126"/>
    <w:rsid w:val="006757B9"/>
    <w:rsid w:val="00675E30"/>
    <w:rsid w:val="006808FF"/>
    <w:rsid w:val="006830C5"/>
    <w:rsid w:val="00684F9A"/>
    <w:rsid w:val="00685DBD"/>
    <w:rsid w:val="00694653"/>
    <w:rsid w:val="00694B3B"/>
    <w:rsid w:val="006972F9"/>
    <w:rsid w:val="00697A4F"/>
    <w:rsid w:val="006B1A90"/>
    <w:rsid w:val="006B203A"/>
    <w:rsid w:val="006B5A6C"/>
    <w:rsid w:val="006B734B"/>
    <w:rsid w:val="006B7E3E"/>
    <w:rsid w:val="006C7C86"/>
    <w:rsid w:val="006D3AAE"/>
    <w:rsid w:val="006D5A71"/>
    <w:rsid w:val="006F3324"/>
    <w:rsid w:val="006F3417"/>
    <w:rsid w:val="006F4AFA"/>
    <w:rsid w:val="0070091B"/>
    <w:rsid w:val="007022C8"/>
    <w:rsid w:val="007063D7"/>
    <w:rsid w:val="00710793"/>
    <w:rsid w:val="00710E4B"/>
    <w:rsid w:val="00713760"/>
    <w:rsid w:val="00713836"/>
    <w:rsid w:val="00715EFA"/>
    <w:rsid w:val="0071649C"/>
    <w:rsid w:val="00724713"/>
    <w:rsid w:val="00726C38"/>
    <w:rsid w:val="00731EE8"/>
    <w:rsid w:val="007322DA"/>
    <w:rsid w:val="00733AF6"/>
    <w:rsid w:val="00736754"/>
    <w:rsid w:val="00737802"/>
    <w:rsid w:val="0074504D"/>
    <w:rsid w:val="00750B29"/>
    <w:rsid w:val="00750C7C"/>
    <w:rsid w:val="00750CCC"/>
    <w:rsid w:val="00751140"/>
    <w:rsid w:val="00752070"/>
    <w:rsid w:val="00752180"/>
    <w:rsid w:val="00755ED3"/>
    <w:rsid w:val="007652E5"/>
    <w:rsid w:val="00770D1C"/>
    <w:rsid w:val="00772DA0"/>
    <w:rsid w:val="00776F52"/>
    <w:rsid w:val="00794238"/>
    <w:rsid w:val="007943DB"/>
    <w:rsid w:val="00795D7B"/>
    <w:rsid w:val="00796027"/>
    <w:rsid w:val="007A006F"/>
    <w:rsid w:val="007A07BF"/>
    <w:rsid w:val="007A1AC0"/>
    <w:rsid w:val="007A1CEE"/>
    <w:rsid w:val="007A224A"/>
    <w:rsid w:val="007A4410"/>
    <w:rsid w:val="007A7AF6"/>
    <w:rsid w:val="007B01B6"/>
    <w:rsid w:val="007B1AAD"/>
    <w:rsid w:val="007C058A"/>
    <w:rsid w:val="007C7CC4"/>
    <w:rsid w:val="007D3374"/>
    <w:rsid w:val="007D6B24"/>
    <w:rsid w:val="007E02FC"/>
    <w:rsid w:val="007E2340"/>
    <w:rsid w:val="007E5C2F"/>
    <w:rsid w:val="007F2095"/>
    <w:rsid w:val="007F7ADF"/>
    <w:rsid w:val="00802264"/>
    <w:rsid w:val="00803073"/>
    <w:rsid w:val="00803C97"/>
    <w:rsid w:val="008047AE"/>
    <w:rsid w:val="0080790F"/>
    <w:rsid w:val="00816AF3"/>
    <w:rsid w:val="00821A5C"/>
    <w:rsid w:val="00827629"/>
    <w:rsid w:val="00827AF8"/>
    <w:rsid w:val="00842A5B"/>
    <w:rsid w:val="00843B01"/>
    <w:rsid w:val="0084630D"/>
    <w:rsid w:val="008464D7"/>
    <w:rsid w:val="00853CD5"/>
    <w:rsid w:val="00857D2C"/>
    <w:rsid w:val="00861A3D"/>
    <w:rsid w:val="0086271E"/>
    <w:rsid w:val="00864BD3"/>
    <w:rsid w:val="00865EC6"/>
    <w:rsid w:val="008803D6"/>
    <w:rsid w:val="008857EA"/>
    <w:rsid w:val="00890BBA"/>
    <w:rsid w:val="00892883"/>
    <w:rsid w:val="008946C5"/>
    <w:rsid w:val="0089561C"/>
    <w:rsid w:val="00895F09"/>
    <w:rsid w:val="008968DD"/>
    <w:rsid w:val="008A0FB6"/>
    <w:rsid w:val="008A2304"/>
    <w:rsid w:val="008A39CA"/>
    <w:rsid w:val="008A5663"/>
    <w:rsid w:val="008B44D6"/>
    <w:rsid w:val="008B506E"/>
    <w:rsid w:val="008B5FBF"/>
    <w:rsid w:val="008C24F2"/>
    <w:rsid w:val="008C2534"/>
    <w:rsid w:val="008C510C"/>
    <w:rsid w:val="008D0C67"/>
    <w:rsid w:val="008D1293"/>
    <w:rsid w:val="008D79E5"/>
    <w:rsid w:val="008E0337"/>
    <w:rsid w:val="008E118A"/>
    <w:rsid w:val="008E1B94"/>
    <w:rsid w:val="008E4368"/>
    <w:rsid w:val="008F07B6"/>
    <w:rsid w:val="008F3396"/>
    <w:rsid w:val="008F3A1D"/>
    <w:rsid w:val="008F3CB9"/>
    <w:rsid w:val="008F4522"/>
    <w:rsid w:val="008F743D"/>
    <w:rsid w:val="0090089D"/>
    <w:rsid w:val="00903AA7"/>
    <w:rsid w:val="0090587F"/>
    <w:rsid w:val="009121C0"/>
    <w:rsid w:val="00913AE9"/>
    <w:rsid w:val="00924EF9"/>
    <w:rsid w:val="00925698"/>
    <w:rsid w:val="00925741"/>
    <w:rsid w:val="00925E26"/>
    <w:rsid w:val="00931040"/>
    <w:rsid w:val="00941843"/>
    <w:rsid w:val="00944623"/>
    <w:rsid w:val="00950405"/>
    <w:rsid w:val="00953B50"/>
    <w:rsid w:val="0095571C"/>
    <w:rsid w:val="00957108"/>
    <w:rsid w:val="009631CB"/>
    <w:rsid w:val="009765E8"/>
    <w:rsid w:val="00983CA4"/>
    <w:rsid w:val="00985062"/>
    <w:rsid w:val="009915F2"/>
    <w:rsid w:val="0099290E"/>
    <w:rsid w:val="0099304B"/>
    <w:rsid w:val="009A4335"/>
    <w:rsid w:val="009A5761"/>
    <w:rsid w:val="009B15FB"/>
    <w:rsid w:val="009B1E44"/>
    <w:rsid w:val="009B6D09"/>
    <w:rsid w:val="009B7782"/>
    <w:rsid w:val="009C39EA"/>
    <w:rsid w:val="009C657B"/>
    <w:rsid w:val="009C6AC3"/>
    <w:rsid w:val="009C789D"/>
    <w:rsid w:val="009C7C9B"/>
    <w:rsid w:val="009D474A"/>
    <w:rsid w:val="009D500C"/>
    <w:rsid w:val="009D6025"/>
    <w:rsid w:val="009D6D8B"/>
    <w:rsid w:val="009D7FE2"/>
    <w:rsid w:val="009E0E71"/>
    <w:rsid w:val="009E1995"/>
    <w:rsid w:val="009E3EF5"/>
    <w:rsid w:val="009E4CDC"/>
    <w:rsid w:val="009F0AE6"/>
    <w:rsid w:val="009F19F5"/>
    <w:rsid w:val="009F2918"/>
    <w:rsid w:val="009F459D"/>
    <w:rsid w:val="009F4700"/>
    <w:rsid w:val="009F63C4"/>
    <w:rsid w:val="009F6524"/>
    <w:rsid w:val="009F6D57"/>
    <w:rsid w:val="009F6DF5"/>
    <w:rsid w:val="00A03733"/>
    <w:rsid w:val="00A03851"/>
    <w:rsid w:val="00A1313D"/>
    <w:rsid w:val="00A15C22"/>
    <w:rsid w:val="00A17D10"/>
    <w:rsid w:val="00A264FD"/>
    <w:rsid w:val="00A27040"/>
    <w:rsid w:val="00A2795A"/>
    <w:rsid w:val="00A32405"/>
    <w:rsid w:val="00A32572"/>
    <w:rsid w:val="00A33291"/>
    <w:rsid w:val="00A37B79"/>
    <w:rsid w:val="00A45A11"/>
    <w:rsid w:val="00A52919"/>
    <w:rsid w:val="00A55C5C"/>
    <w:rsid w:val="00A6036F"/>
    <w:rsid w:val="00A7131E"/>
    <w:rsid w:val="00A72B12"/>
    <w:rsid w:val="00A73EBC"/>
    <w:rsid w:val="00A85180"/>
    <w:rsid w:val="00A86F22"/>
    <w:rsid w:val="00A92F8C"/>
    <w:rsid w:val="00A96C47"/>
    <w:rsid w:val="00AA4456"/>
    <w:rsid w:val="00AB409B"/>
    <w:rsid w:val="00AB40D9"/>
    <w:rsid w:val="00AB46A6"/>
    <w:rsid w:val="00AB6BFE"/>
    <w:rsid w:val="00AC0136"/>
    <w:rsid w:val="00AC19B2"/>
    <w:rsid w:val="00AC20B8"/>
    <w:rsid w:val="00AD0A5F"/>
    <w:rsid w:val="00AD0EC8"/>
    <w:rsid w:val="00AD3C81"/>
    <w:rsid w:val="00AD4917"/>
    <w:rsid w:val="00AD72F0"/>
    <w:rsid w:val="00AE1D52"/>
    <w:rsid w:val="00AE2B61"/>
    <w:rsid w:val="00AE3B91"/>
    <w:rsid w:val="00AF1890"/>
    <w:rsid w:val="00AF2189"/>
    <w:rsid w:val="00AF4D70"/>
    <w:rsid w:val="00B01045"/>
    <w:rsid w:val="00B021DE"/>
    <w:rsid w:val="00B0321F"/>
    <w:rsid w:val="00B10C05"/>
    <w:rsid w:val="00B1489E"/>
    <w:rsid w:val="00B17114"/>
    <w:rsid w:val="00B203B7"/>
    <w:rsid w:val="00B243EA"/>
    <w:rsid w:val="00B26EF2"/>
    <w:rsid w:val="00B37BA1"/>
    <w:rsid w:val="00B400FF"/>
    <w:rsid w:val="00B51AEE"/>
    <w:rsid w:val="00B53534"/>
    <w:rsid w:val="00B54E63"/>
    <w:rsid w:val="00B55FAA"/>
    <w:rsid w:val="00B629CC"/>
    <w:rsid w:val="00B66C2B"/>
    <w:rsid w:val="00B737D8"/>
    <w:rsid w:val="00B850F4"/>
    <w:rsid w:val="00B91161"/>
    <w:rsid w:val="00B96B06"/>
    <w:rsid w:val="00BA02F7"/>
    <w:rsid w:val="00BA388F"/>
    <w:rsid w:val="00BB3893"/>
    <w:rsid w:val="00BB5E3B"/>
    <w:rsid w:val="00BC0048"/>
    <w:rsid w:val="00BC094F"/>
    <w:rsid w:val="00BC162E"/>
    <w:rsid w:val="00BC2BBA"/>
    <w:rsid w:val="00BC4A5E"/>
    <w:rsid w:val="00BC680B"/>
    <w:rsid w:val="00BD3FDB"/>
    <w:rsid w:val="00BD6D32"/>
    <w:rsid w:val="00BD6F13"/>
    <w:rsid w:val="00BE1761"/>
    <w:rsid w:val="00BE7632"/>
    <w:rsid w:val="00BF24A0"/>
    <w:rsid w:val="00BF4A58"/>
    <w:rsid w:val="00BF7EFB"/>
    <w:rsid w:val="00C04F0F"/>
    <w:rsid w:val="00C05141"/>
    <w:rsid w:val="00C0637C"/>
    <w:rsid w:val="00C07A00"/>
    <w:rsid w:val="00C1405C"/>
    <w:rsid w:val="00C154C3"/>
    <w:rsid w:val="00C167B1"/>
    <w:rsid w:val="00C16C67"/>
    <w:rsid w:val="00C16F9A"/>
    <w:rsid w:val="00C21106"/>
    <w:rsid w:val="00C21798"/>
    <w:rsid w:val="00C269BB"/>
    <w:rsid w:val="00C274B7"/>
    <w:rsid w:val="00C27E7C"/>
    <w:rsid w:val="00C3231C"/>
    <w:rsid w:val="00C33D5B"/>
    <w:rsid w:val="00C40F47"/>
    <w:rsid w:val="00C41CF4"/>
    <w:rsid w:val="00C42F5A"/>
    <w:rsid w:val="00C43F41"/>
    <w:rsid w:val="00C47AE5"/>
    <w:rsid w:val="00C52F0D"/>
    <w:rsid w:val="00C53394"/>
    <w:rsid w:val="00C55BD6"/>
    <w:rsid w:val="00C55FEB"/>
    <w:rsid w:val="00C60C4E"/>
    <w:rsid w:val="00C7611E"/>
    <w:rsid w:val="00C77767"/>
    <w:rsid w:val="00C77F4B"/>
    <w:rsid w:val="00C803C0"/>
    <w:rsid w:val="00C82D22"/>
    <w:rsid w:val="00C84887"/>
    <w:rsid w:val="00C9410B"/>
    <w:rsid w:val="00CA384B"/>
    <w:rsid w:val="00CA4B0E"/>
    <w:rsid w:val="00CA5324"/>
    <w:rsid w:val="00CA5358"/>
    <w:rsid w:val="00CA6ED7"/>
    <w:rsid w:val="00CB2467"/>
    <w:rsid w:val="00CB392B"/>
    <w:rsid w:val="00CB5CD4"/>
    <w:rsid w:val="00CC083F"/>
    <w:rsid w:val="00CC3F6E"/>
    <w:rsid w:val="00CD257A"/>
    <w:rsid w:val="00CD30AF"/>
    <w:rsid w:val="00CD5849"/>
    <w:rsid w:val="00CE04CE"/>
    <w:rsid w:val="00CE158B"/>
    <w:rsid w:val="00CF42BE"/>
    <w:rsid w:val="00CF5313"/>
    <w:rsid w:val="00CF637C"/>
    <w:rsid w:val="00D06816"/>
    <w:rsid w:val="00D07B54"/>
    <w:rsid w:val="00D113A3"/>
    <w:rsid w:val="00D114F8"/>
    <w:rsid w:val="00D16B3E"/>
    <w:rsid w:val="00D178F0"/>
    <w:rsid w:val="00D20123"/>
    <w:rsid w:val="00D20522"/>
    <w:rsid w:val="00D24FD7"/>
    <w:rsid w:val="00D25404"/>
    <w:rsid w:val="00D258A0"/>
    <w:rsid w:val="00D302E0"/>
    <w:rsid w:val="00D31660"/>
    <w:rsid w:val="00D347FB"/>
    <w:rsid w:val="00D35C4A"/>
    <w:rsid w:val="00D36BCF"/>
    <w:rsid w:val="00D37E0A"/>
    <w:rsid w:val="00D42274"/>
    <w:rsid w:val="00D44DB8"/>
    <w:rsid w:val="00D57E02"/>
    <w:rsid w:val="00D62663"/>
    <w:rsid w:val="00D719C5"/>
    <w:rsid w:val="00D726F6"/>
    <w:rsid w:val="00D739F2"/>
    <w:rsid w:val="00D74717"/>
    <w:rsid w:val="00D768CC"/>
    <w:rsid w:val="00D84813"/>
    <w:rsid w:val="00D84A62"/>
    <w:rsid w:val="00D86ACD"/>
    <w:rsid w:val="00DA4E5E"/>
    <w:rsid w:val="00DB3649"/>
    <w:rsid w:val="00DB3F99"/>
    <w:rsid w:val="00DB5813"/>
    <w:rsid w:val="00DB6EF0"/>
    <w:rsid w:val="00DC00DD"/>
    <w:rsid w:val="00DD224A"/>
    <w:rsid w:val="00DD3499"/>
    <w:rsid w:val="00DD3A2D"/>
    <w:rsid w:val="00DE532F"/>
    <w:rsid w:val="00DE77F2"/>
    <w:rsid w:val="00DF2520"/>
    <w:rsid w:val="00DF4EA4"/>
    <w:rsid w:val="00DF5562"/>
    <w:rsid w:val="00DF737E"/>
    <w:rsid w:val="00E01575"/>
    <w:rsid w:val="00E02643"/>
    <w:rsid w:val="00E026F4"/>
    <w:rsid w:val="00E02D44"/>
    <w:rsid w:val="00E1379C"/>
    <w:rsid w:val="00E13BCB"/>
    <w:rsid w:val="00E15B75"/>
    <w:rsid w:val="00E17169"/>
    <w:rsid w:val="00E22B85"/>
    <w:rsid w:val="00E25150"/>
    <w:rsid w:val="00E26E15"/>
    <w:rsid w:val="00E31033"/>
    <w:rsid w:val="00E33526"/>
    <w:rsid w:val="00E35074"/>
    <w:rsid w:val="00E351CB"/>
    <w:rsid w:val="00E35559"/>
    <w:rsid w:val="00E37947"/>
    <w:rsid w:val="00E447B3"/>
    <w:rsid w:val="00E479B4"/>
    <w:rsid w:val="00E53F39"/>
    <w:rsid w:val="00E54815"/>
    <w:rsid w:val="00E56252"/>
    <w:rsid w:val="00E633FA"/>
    <w:rsid w:val="00E6587C"/>
    <w:rsid w:val="00E67057"/>
    <w:rsid w:val="00E71280"/>
    <w:rsid w:val="00E7167A"/>
    <w:rsid w:val="00E727CC"/>
    <w:rsid w:val="00E74D5B"/>
    <w:rsid w:val="00E76529"/>
    <w:rsid w:val="00E8077B"/>
    <w:rsid w:val="00E80F32"/>
    <w:rsid w:val="00E84DB6"/>
    <w:rsid w:val="00E85474"/>
    <w:rsid w:val="00E85BDF"/>
    <w:rsid w:val="00E863A2"/>
    <w:rsid w:val="00E86FCB"/>
    <w:rsid w:val="00E91839"/>
    <w:rsid w:val="00E91A2C"/>
    <w:rsid w:val="00EA2C53"/>
    <w:rsid w:val="00EA6E63"/>
    <w:rsid w:val="00EB449B"/>
    <w:rsid w:val="00EB7DBB"/>
    <w:rsid w:val="00EC3AF0"/>
    <w:rsid w:val="00EC3EA1"/>
    <w:rsid w:val="00ED2CFB"/>
    <w:rsid w:val="00ED5A86"/>
    <w:rsid w:val="00ED713D"/>
    <w:rsid w:val="00EE3C73"/>
    <w:rsid w:val="00EF119F"/>
    <w:rsid w:val="00EF44CE"/>
    <w:rsid w:val="00EF7AB9"/>
    <w:rsid w:val="00F0796F"/>
    <w:rsid w:val="00F10EEB"/>
    <w:rsid w:val="00F11434"/>
    <w:rsid w:val="00F14209"/>
    <w:rsid w:val="00F15839"/>
    <w:rsid w:val="00F202FD"/>
    <w:rsid w:val="00F20C0C"/>
    <w:rsid w:val="00F21827"/>
    <w:rsid w:val="00F21DEC"/>
    <w:rsid w:val="00F22356"/>
    <w:rsid w:val="00F23036"/>
    <w:rsid w:val="00F24FBA"/>
    <w:rsid w:val="00F25563"/>
    <w:rsid w:val="00F32943"/>
    <w:rsid w:val="00F3336E"/>
    <w:rsid w:val="00F35093"/>
    <w:rsid w:val="00F46670"/>
    <w:rsid w:val="00F46DEF"/>
    <w:rsid w:val="00F540BD"/>
    <w:rsid w:val="00F5429B"/>
    <w:rsid w:val="00F5763B"/>
    <w:rsid w:val="00F600D8"/>
    <w:rsid w:val="00F6226E"/>
    <w:rsid w:val="00F644AA"/>
    <w:rsid w:val="00F70809"/>
    <w:rsid w:val="00F71AC3"/>
    <w:rsid w:val="00F75FB3"/>
    <w:rsid w:val="00F831CE"/>
    <w:rsid w:val="00F850BC"/>
    <w:rsid w:val="00F85B5B"/>
    <w:rsid w:val="00F86C7B"/>
    <w:rsid w:val="00F86CBC"/>
    <w:rsid w:val="00F87524"/>
    <w:rsid w:val="00F8765F"/>
    <w:rsid w:val="00F91A4E"/>
    <w:rsid w:val="00F926E4"/>
    <w:rsid w:val="00F97413"/>
    <w:rsid w:val="00FA1105"/>
    <w:rsid w:val="00FA26E9"/>
    <w:rsid w:val="00FA405D"/>
    <w:rsid w:val="00FA417D"/>
    <w:rsid w:val="00FA650D"/>
    <w:rsid w:val="00FB4FC0"/>
    <w:rsid w:val="00FB5B80"/>
    <w:rsid w:val="00FB6760"/>
    <w:rsid w:val="00FB6DF3"/>
    <w:rsid w:val="00FB7C9F"/>
    <w:rsid w:val="00FC1960"/>
    <w:rsid w:val="00FC2B7F"/>
    <w:rsid w:val="00FD659F"/>
    <w:rsid w:val="00FD6670"/>
    <w:rsid w:val="00FD6CA7"/>
    <w:rsid w:val="00FD7C1D"/>
    <w:rsid w:val="00FE15CA"/>
    <w:rsid w:val="00FE6861"/>
    <w:rsid w:val="00FE6FAA"/>
    <w:rsid w:val="00FF206B"/>
    <w:rsid w:val="00FF3BEC"/>
    <w:rsid w:val="00FF46A5"/>
    <w:rsid w:val="00FF7977"/>
    <w:rsid w:val="00FF7D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B213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5C5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5C5C"/>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4">
    <w:name w:val="heading 4"/>
    <w:basedOn w:val="Normal"/>
    <w:next w:val="Normal"/>
    <w:link w:val="Heading4Char"/>
    <w:uiPriority w:val="9"/>
    <w:semiHidden/>
    <w:unhideWhenUsed/>
    <w:qFormat/>
    <w:rsid w:val="004E6EC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3780"/>
    <w:rPr>
      <w:sz w:val="18"/>
      <w:szCs w:val="18"/>
    </w:rPr>
  </w:style>
  <w:style w:type="paragraph" w:styleId="CommentText">
    <w:name w:val="annotation text"/>
    <w:basedOn w:val="Normal"/>
    <w:link w:val="CommentTextChar"/>
    <w:uiPriority w:val="99"/>
    <w:unhideWhenUsed/>
    <w:rsid w:val="002F3780"/>
  </w:style>
  <w:style w:type="character" w:customStyle="1" w:styleId="CommentTextChar">
    <w:name w:val="Comment Text Char"/>
    <w:basedOn w:val="DefaultParagraphFont"/>
    <w:link w:val="CommentText"/>
    <w:uiPriority w:val="99"/>
    <w:rsid w:val="002F3780"/>
  </w:style>
  <w:style w:type="paragraph" w:styleId="CommentSubject">
    <w:name w:val="annotation subject"/>
    <w:basedOn w:val="CommentText"/>
    <w:next w:val="CommentText"/>
    <w:link w:val="CommentSubjectChar"/>
    <w:uiPriority w:val="99"/>
    <w:semiHidden/>
    <w:unhideWhenUsed/>
    <w:rsid w:val="002F3780"/>
    <w:rPr>
      <w:b/>
      <w:bCs/>
      <w:sz w:val="20"/>
      <w:szCs w:val="20"/>
    </w:rPr>
  </w:style>
  <w:style w:type="character" w:customStyle="1" w:styleId="CommentSubjectChar">
    <w:name w:val="Comment Subject Char"/>
    <w:basedOn w:val="CommentTextChar"/>
    <w:link w:val="CommentSubject"/>
    <w:uiPriority w:val="99"/>
    <w:semiHidden/>
    <w:rsid w:val="002F3780"/>
    <w:rPr>
      <w:b/>
      <w:bCs/>
      <w:sz w:val="20"/>
      <w:szCs w:val="20"/>
    </w:rPr>
  </w:style>
  <w:style w:type="paragraph" w:styleId="BalloonText">
    <w:name w:val="Balloon Text"/>
    <w:basedOn w:val="Normal"/>
    <w:link w:val="BalloonTextChar"/>
    <w:uiPriority w:val="99"/>
    <w:semiHidden/>
    <w:unhideWhenUsed/>
    <w:rsid w:val="002F37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3780"/>
    <w:rPr>
      <w:rFonts w:ascii="Times New Roman" w:hAnsi="Times New Roman" w:cs="Times New Roman"/>
      <w:sz w:val="18"/>
      <w:szCs w:val="18"/>
    </w:rPr>
  </w:style>
  <w:style w:type="character" w:customStyle="1" w:styleId="Heading2Char">
    <w:name w:val="Heading 2 Char"/>
    <w:basedOn w:val="DefaultParagraphFont"/>
    <w:link w:val="Heading2"/>
    <w:uiPriority w:val="9"/>
    <w:rsid w:val="00A55C5C"/>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A55C5C"/>
    <w:rPr>
      <w:color w:val="0563C1" w:themeColor="hyperlink"/>
      <w:u w:val="single"/>
    </w:rPr>
  </w:style>
  <w:style w:type="paragraph" w:styleId="NoSpacing">
    <w:name w:val="No Spacing"/>
    <w:uiPriority w:val="1"/>
    <w:qFormat/>
    <w:rsid w:val="00A55C5C"/>
    <w:rPr>
      <w:sz w:val="22"/>
      <w:szCs w:val="22"/>
      <w:lang w:val="en-GB"/>
    </w:rPr>
  </w:style>
  <w:style w:type="paragraph" w:styleId="Title">
    <w:name w:val="Title"/>
    <w:basedOn w:val="Normal"/>
    <w:next w:val="Normal"/>
    <w:link w:val="TitleChar"/>
    <w:uiPriority w:val="10"/>
    <w:qFormat/>
    <w:rsid w:val="00A55C5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5C5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55C5C"/>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EF7AB9"/>
  </w:style>
  <w:style w:type="table" w:styleId="TableGrid">
    <w:name w:val="Table Grid"/>
    <w:basedOn w:val="TableNormal"/>
    <w:uiPriority w:val="39"/>
    <w:rsid w:val="00F21D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5F6A34"/>
    <w:rPr>
      <w:rFonts w:ascii="Times New Roman" w:hAnsi="Times New Roman" w:cs="Times New Roman"/>
    </w:rPr>
  </w:style>
  <w:style w:type="character" w:customStyle="1" w:styleId="DocumentMapChar">
    <w:name w:val="Document Map Char"/>
    <w:basedOn w:val="DefaultParagraphFont"/>
    <w:link w:val="DocumentMap"/>
    <w:uiPriority w:val="99"/>
    <w:semiHidden/>
    <w:rsid w:val="005F6A34"/>
    <w:rPr>
      <w:rFonts w:ascii="Times New Roman" w:hAnsi="Times New Roman" w:cs="Times New Roman"/>
    </w:rPr>
  </w:style>
  <w:style w:type="paragraph" w:styleId="Footer">
    <w:name w:val="footer"/>
    <w:basedOn w:val="Normal"/>
    <w:link w:val="FooterChar"/>
    <w:uiPriority w:val="99"/>
    <w:unhideWhenUsed/>
    <w:rsid w:val="0055085C"/>
    <w:pPr>
      <w:tabs>
        <w:tab w:val="center" w:pos="4680"/>
        <w:tab w:val="right" w:pos="9360"/>
      </w:tabs>
    </w:pPr>
  </w:style>
  <w:style w:type="character" w:customStyle="1" w:styleId="FooterChar">
    <w:name w:val="Footer Char"/>
    <w:basedOn w:val="DefaultParagraphFont"/>
    <w:link w:val="Footer"/>
    <w:uiPriority w:val="99"/>
    <w:rsid w:val="0055085C"/>
  </w:style>
  <w:style w:type="character" w:styleId="PageNumber">
    <w:name w:val="page number"/>
    <w:basedOn w:val="DefaultParagraphFont"/>
    <w:uiPriority w:val="99"/>
    <w:semiHidden/>
    <w:unhideWhenUsed/>
    <w:rsid w:val="0055085C"/>
  </w:style>
  <w:style w:type="character" w:styleId="LineNumber">
    <w:name w:val="line number"/>
    <w:basedOn w:val="DefaultParagraphFont"/>
    <w:uiPriority w:val="99"/>
    <w:semiHidden/>
    <w:unhideWhenUsed/>
    <w:rsid w:val="0055085C"/>
  </w:style>
  <w:style w:type="character" w:customStyle="1" w:styleId="Heading4Char">
    <w:name w:val="Heading 4 Char"/>
    <w:basedOn w:val="DefaultParagraphFont"/>
    <w:link w:val="Heading4"/>
    <w:uiPriority w:val="9"/>
    <w:semiHidden/>
    <w:rsid w:val="004E6ECA"/>
    <w:rPr>
      <w:rFonts w:asciiTheme="majorHAnsi" w:eastAsiaTheme="majorEastAsia" w:hAnsiTheme="majorHAnsi" w:cstheme="majorBidi"/>
      <w:i/>
      <w:iCs/>
      <w:color w:val="2E74B5" w:themeColor="accent1" w:themeShade="BF"/>
    </w:rPr>
  </w:style>
  <w:style w:type="paragraph" w:customStyle="1" w:styleId="minusjno">
    <w:name w:val="minus_jno"/>
    <w:basedOn w:val="Normal"/>
    <w:rsid w:val="004E6ECA"/>
    <w:pPr>
      <w:spacing w:before="100" w:beforeAutospacing="1" w:after="100" w:afterAutospacing="1"/>
    </w:pPr>
    <w:rPr>
      <w:rFonts w:ascii="Times New Roman" w:hAnsi="Times New Roman" w:cs="Times New Roman"/>
    </w:rPr>
  </w:style>
  <w:style w:type="paragraph" w:customStyle="1" w:styleId="i4a-back-to-top">
    <w:name w:val="i4a-back-to-top"/>
    <w:basedOn w:val="Normal"/>
    <w:rsid w:val="004E6ECA"/>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563556"/>
    <w:rPr>
      <w:i/>
      <w:iCs/>
    </w:rPr>
  </w:style>
  <w:style w:type="character" w:styleId="Strong">
    <w:name w:val="Strong"/>
    <w:basedOn w:val="DefaultParagraphFont"/>
    <w:uiPriority w:val="22"/>
    <w:qFormat/>
    <w:rsid w:val="00D258A0"/>
    <w:rPr>
      <w:b/>
      <w:bCs/>
    </w:rPr>
  </w:style>
  <w:style w:type="paragraph" w:styleId="ListParagraph">
    <w:name w:val="List Paragraph"/>
    <w:basedOn w:val="Normal"/>
    <w:uiPriority w:val="34"/>
    <w:qFormat/>
    <w:rsid w:val="00D768CC"/>
    <w:pPr>
      <w:ind w:left="720"/>
      <w:contextualSpacing/>
    </w:pPr>
  </w:style>
  <w:style w:type="paragraph" w:styleId="Header">
    <w:name w:val="header"/>
    <w:basedOn w:val="Normal"/>
    <w:link w:val="HeaderChar"/>
    <w:uiPriority w:val="99"/>
    <w:unhideWhenUsed/>
    <w:rsid w:val="0099290E"/>
    <w:pPr>
      <w:tabs>
        <w:tab w:val="center" w:pos="4680"/>
        <w:tab w:val="right" w:pos="9360"/>
      </w:tabs>
    </w:pPr>
  </w:style>
  <w:style w:type="character" w:customStyle="1" w:styleId="HeaderChar">
    <w:name w:val="Header Char"/>
    <w:basedOn w:val="DefaultParagraphFont"/>
    <w:link w:val="Header"/>
    <w:uiPriority w:val="99"/>
    <w:rsid w:val="0099290E"/>
  </w:style>
  <w:style w:type="character" w:styleId="FollowedHyperlink">
    <w:name w:val="FollowedHyperlink"/>
    <w:basedOn w:val="DefaultParagraphFont"/>
    <w:uiPriority w:val="99"/>
    <w:semiHidden/>
    <w:unhideWhenUsed/>
    <w:rsid w:val="000D74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49333">
      <w:bodyDiv w:val="1"/>
      <w:marLeft w:val="0"/>
      <w:marRight w:val="0"/>
      <w:marTop w:val="0"/>
      <w:marBottom w:val="0"/>
      <w:divBdr>
        <w:top w:val="none" w:sz="0" w:space="0" w:color="auto"/>
        <w:left w:val="none" w:sz="0" w:space="0" w:color="auto"/>
        <w:bottom w:val="none" w:sz="0" w:space="0" w:color="auto"/>
        <w:right w:val="none" w:sz="0" w:space="0" w:color="auto"/>
      </w:divBdr>
    </w:div>
    <w:div w:id="87426432">
      <w:bodyDiv w:val="1"/>
      <w:marLeft w:val="0"/>
      <w:marRight w:val="0"/>
      <w:marTop w:val="0"/>
      <w:marBottom w:val="0"/>
      <w:divBdr>
        <w:top w:val="none" w:sz="0" w:space="0" w:color="auto"/>
        <w:left w:val="none" w:sz="0" w:space="0" w:color="auto"/>
        <w:bottom w:val="none" w:sz="0" w:space="0" w:color="auto"/>
        <w:right w:val="none" w:sz="0" w:space="0" w:color="auto"/>
      </w:divBdr>
    </w:div>
    <w:div w:id="275992770">
      <w:bodyDiv w:val="1"/>
      <w:marLeft w:val="0"/>
      <w:marRight w:val="0"/>
      <w:marTop w:val="0"/>
      <w:marBottom w:val="0"/>
      <w:divBdr>
        <w:top w:val="none" w:sz="0" w:space="0" w:color="auto"/>
        <w:left w:val="none" w:sz="0" w:space="0" w:color="auto"/>
        <w:bottom w:val="none" w:sz="0" w:space="0" w:color="auto"/>
        <w:right w:val="none" w:sz="0" w:space="0" w:color="auto"/>
      </w:divBdr>
    </w:div>
    <w:div w:id="344482628">
      <w:bodyDiv w:val="1"/>
      <w:marLeft w:val="0"/>
      <w:marRight w:val="0"/>
      <w:marTop w:val="0"/>
      <w:marBottom w:val="0"/>
      <w:divBdr>
        <w:top w:val="none" w:sz="0" w:space="0" w:color="auto"/>
        <w:left w:val="none" w:sz="0" w:space="0" w:color="auto"/>
        <w:bottom w:val="none" w:sz="0" w:space="0" w:color="auto"/>
        <w:right w:val="none" w:sz="0" w:space="0" w:color="auto"/>
      </w:divBdr>
    </w:div>
    <w:div w:id="827595247">
      <w:bodyDiv w:val="1"/>
      <w:marLeft w:val="0"/>
      <w:marRight w:val="0"/>
      <w:marTop w:val="0"/>
      <w:marBottom w:val="0"/>
      <w:divBdr>
        <w:top w:val="none" w:sz="0" w:space="0" w:color="auto"/>
        <w:left w:val="none" w:sz="0" w:space="0" w:color="auto"/>
        <w:bottom w:val="none" w:sz="0" w:space="0" w:color="auto"/>
        <w:right w:val="none" w:sz="0" w:space="0" w:color="auto"/>
      </w:divBdr>
    </w:div>
    <w:div w:id="924459953">
      <w:bodyDiv w:val="1"/>
      <w:marLeft w:val="0"/>
      <w:marRight w:val="0"/>
      <w:marTop w:val="0"/>
      <w:marBottom w:val="0"/>
      <w:divBdr>
        <w:top w:val="none" w:sz="0" w:space="0" w:color="auto"/>
        <w:left w:val="none" w:sz="0" w:space="0" w:color="auto"/>
        <w:bottom w:val="none" w:sz="0" w:space="0" w:color="auto"/>
        <w:right w:val="none" w:sz="0" w:space="0" w:color="auto"/>
      </w:divBdr>
    </w:div>
    <w:div w:id="1071386899">
      <w:bodyDiv w:val="1"/>
      <w:marLeft w:val="0"/>
      <w:marRight w:val="0"/>
      <w:marTop w:val="0"/>
      <w:marBottom w:val="0"/>
      <w:divBdr>
        <w:top w:val="none" w:sz="0" w:space="0" w:color="auto"/>
        <w:left w:val="none" w:sz="0" w:space="0" w:color="auto"/>
        <w:bottom w:val="none" w:sz="0" w:space="0" w:color="auto"/>
        <w:right w:val="none" w:sz="0" w:space="0" w:color="auto"/>
      </w:divBdr>
    </w:div>
    <w:div w:id="1122766824">
      <w:bodyDiv w:val="1"/>
      <w:marLeft w:val="0"/>
      <w:marRight w:val="0"/>
      <w:marTop w:val="0"/>
      <w:marBottom w:val="0"/>
      <w:divBdr>
        <w:top w:val="none" w:sz="0" w:space="0" w:color="auto"/>
        <w:left w:val="none" w:sz="0" w:space="0" w:color="auto"/>
        <w:bottom w:val="none" w:sz="0" w:space="0" w:color="auto"/>
        <w:right w:val="none" w:sz="0" w:space="0" w:color="auto"/>
      </w:divBdr>
    </w:div>
    <w:div w:id="1241672653">
      <w:bodyDiv w:val="1"/>
      <w:marLeft w:val="0"/>
      <w:marRight w:val="0"/>
      <w:marTop w:val="0"/>
      <w:marBottom w:val="0"/>
      <w:divBdr>
        <w:top w:val="none" w:sz="0" w:space="0" w:color="auto"/>
        <w:left w:val="none" w:sz="0" w:space="0" w:color="auto"/>
        <w:bottom w:val="none" w:sz="0" w:space="0" w:color="auto"/>
        <w:right w:val="none" w:sz="0" w:space="0" w:color="auto"/>
      </w:divBdr>
    </w:div>
    <w:div w:id="1774470665">
      <w:bodyDiv w:val="1"/>
      <w:marLeft w:val="0"/>
      <w:marRight w:val="0"/>
      <w:marTop w:val="0"/>
      <w:marBottom w:val="0"/>
      <w:divBdr>
        <w:top w:val="none" w:sz="0" w:space="0" w:color="auto"/>
        <w:left w:val="none" w:sz="0" w:space="0" w:color="auto"/>
        <w:bottom w:val="none" w:sz="0" w:space="0" w:color="auto"/>
        <w:right w:val="none" w:sz="0" w:space="0" w:color="auto"/>
      </w:divBdr>
    </w:div>
    <w:div w:id="19931020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yas_daghlas@hms.harvard.edu"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2ADA4D8-D1A6-4814-8718-A4476C8D6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TotalTime>
  <Pages>34</Pages>
  <Words>136376</Words>
  <Characters>777348</Characters>
  <Application>Microsoft Office Word</Application>
  <DocSecurity>0</DocSecurity>
  <Lines>6477</Lines>
  <Paragraphs>1823</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91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hlas, Iyas</dc:creator>
  <cp:keywords/>
  <dc:description/>
  <cp:lastModifiedBy>Gill, Dipender P S</cp:lastModifiedBy>
  <cp:revision>79</cp:revision>
  <cp:lastPrinted>2020-05-07T07:08:00Z</cp:lastPrinted>
  <dcterms:created xsi:type="dcterms:W3CDTF">2020-05-07T07:08:00Z</dcterms:created>
  <dcterms:modified xsi:type="dcterms:W3CDTF">2021-02-1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irculation</vt:lpwstr>
  </property>
  <property fmtid="{D5CDD505-2E9C-101B-9397-08002B2CF9AE}" pid="5" name="Mendeley Recent Style Name 1_1">
    <vt:lpwstr>Circulation</vt:lpwstr>
  </property>
  <property fmtid="{D5CDD505-2E9C-101B-9397-08002B2CF9AE}" pid="6" name="Mendeley Recent Style Id 2_1">
    <vt:lpwstr>https://csl.mendeley.com/styles/472792021/circulation-10etal</vt:lpwstr>
  </property>
  <property fmtid="{D5CDD505-2E9C-101B-9397-08002B2CF9AE}" pid="7" name="Mendeley Recent Style Name 2_1">
    <vt:lpwstr>Circulation - Iyas Daghlas</vt:lpwstr>
  </property>
  <property fmtid="{D5CDD505-2E9C-101B-9397-08002B2CF9AE}" pid="8" name="Mendeley Recent Style Id 3_1">
    <vt:lpwstr>http://csl.mendeley.com/styles/472792021/circulation-10etal</vt:lpwstr>
  </property>
  <property fmtid="{D5CDD505-2E9C-101B-9397-08002B2CF9AE}" pid="9" name="Mendeley Recent Style Name 3_1">
    <vt:lpwstr>Circulation - Iyas Daghlas</vt:lpwstr>
  </property>
  <property fmtid="{D5CDD505-2E9C-101B-9397-08002B2CF9AE}" pid="10" name="Mendeley Recent Style Id 4_1">
    <vt:lpwstr>http://csl.mendeley.com/styles/472792021/circulation-journal-3backup</vt:lpwstr>
  </property>
  <property fmtid="{D5CDD505-2E9C-101B-9397-08002B2CF9AE}" pid="11" name="Mendeley Recent Style Name 4_1">
    <vt:lpwstr>Circulation Journal - Iyas Daghlas et al</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the-american-heart-association</vt:lpwstr>
  </property>
  <property fmtid="{D5CDD505-2E9C-101B-9397-08002B2CF9AE}" pid="17" name="Mendeley Recent Style Name 7_1">
    <vt:lpwstr>Journal of the American Heart Association</vt:lpwstr>
  </property>
  <property fmtid="{D5CDD505-2E9C-101B-9397-08002B2CF9AE}" pid="18" name="Mendeley Recent Style Id 8_1">
    <vt:lpwstr>http://www.zotero.org/styles/the-journal-of-hand-surgery</vt:lpwstr>
  </property>
  <property fmtid="{D5CDD505-2E9C-101B-9397-08002B2CF9AE}" pid="19" name="Mendeley Recent Style Name 8_1">
    <vt:lpwstr>The Journal of Hand Surge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aef0927-3a0e-3fa4-8ce3-e24031b6e6e5</vt:lpwstr>
  </property>
  <property fmtid="{D5CDD505-2E9C-101B-9397-08002B2CF9AE}" pid="24" name="Mendeley Citation Style_1">
    <vt:lpwstr>https://csl.mendeley.com/styles/472792021/circulation-10etal</vt:lpwstr>
  </property>
</Properties>
</file>